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7799EB" w14:textId="3458894A" w:rsidR="006E22EC" w:rsidRDefault="006E22EC" w:rsidP="00A5618C">
      <w:pPr>
        <w:pStyle w:val="-"/>
        <w:numPr>
          <w:ilvl w:val="0"/>
          <w:numId w:val="0"/>
        </w:numPr>
        <w:spacing w:before="312" w:after="624"/>
      </w:pPr>
      <w:r>
        <w:rPr>
          <w:rFonts w:hint="eastAsia"/>
        </w:rPr>
        <w:t>摘要</w:t>
      </w:r>
    </w:p>
    <w:p w14:paraId="7A2ED2A1" w14:textId="1461FF2F" w:rsidR="0046559D" w:rsidRDefault="00024D76" w:rsidP="00801ED7">
      <w:pPr>
        <w:pStyle w:val="a3"/>
        <w:ind w:firstLine="42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用户使用，产生大量网络流量并占据大比例网络带宽。</w:t>
      </w:r>
      <w:r w:rsidR="00D6763A">
        <w:rPr>
          <w:rFonts w:hint="eastAsia"/>
        </w:rPr>
        <w:t>同时，</w:t>
      </w:r>
      <w:r w:rsidR="00A331CA">
        <w:rPr>
          <w:rFonts w:hint="eastAsia"/>
        </w:rPr>
        <w:t>网络视频业务</w:t>
      </w:r>
      <w:r w:rsidR="001F0766">
        <w:rPr>
          <w:rFonts w:hint="eastAsia"/>
        </w:rPr>
        <w:t>正在不断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利益并提升用户体验。</w:t>
      </w:r>
    </w:p>
    <w:p w14:paraId="2C60F85A" w14:textId="5551B307" w:rsidR="00430732" w:rsidRDefault="00C47839" w:rsidP="004F0E1C">
      <w:pPr>
        <w:pStyle w:val="a3"/>
        <w:ind w:firstLine="42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503A1E">
        <w:rPr>
          <w:rFonts w:hint="eastAsia"/>
        </w:rPr>
        <w:t>详细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29204B">
      <w:pPr>
        <w:pStyle w:val="a3"/>
        <w:ind w:firstLine="42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372564C7" w:rsidR="00812E60" w:rsidRDefault="004F0E1C" w:rsidP="00A3691A">
      <w:pPr>
        <w:pStyle w:val="a3"/>
        <w:ind w:firstLine="42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我们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我们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90410B">
        <w:rPr>
          <w:rFonts w:hint="eastAsia"/>
        </w:rPr>
        <w:t>的</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我们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我们使用</w:t>
      </w:r>
      <w:r w:rsidR="00812E60">
        <w:t>真实的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1E33FBEC" w:rsidR="00D616DB" w:rsidRPr="00D616DB" w:rsidRDefault="00913BEF" w:rsidP="00DC1F61">
      <w:pPr>
        <w:pStyle w:val="a3"/>
        <w:rPr>
          <w:b/>
        </w:rPr>
      </w:pPr>
      <w:r>
        <w:rPr>
          <w:rFonts w:hint="eastAsia"/>
        </w:rPr>
        <w:tab/>
      </w:r>
      <w:r w:rsidR="00D616DB" w:rsidRPr="00D616DB">
        <w:rPr>
          <w:rFonts w:hint="eastAsia"/>
          <w:b/>
        </w:rPr>
        <w:t>（</w:t>
      </w:r>
      <w:r w:rsidR="00D616DB" w:rsidRPr="00D616DB">
        <w:rPr>
          <w:rFonts w:hint="eastAsia"/>
          <w:b/>
        </w:rPr>
        <w:t>2</w:t>
      </w:r>
      <w:r w:rsidR="00D616DB" w:rsidRPr="00D616DB">
        <w:rPr>
          <w:rFonts w:hint="eastAsia"/>
          <w:b/>
        </w:rPr>
        <w:t>）基于</w:t>
      </w:r>
      <w:r w:rsidR="00D616DB" w:rsidRPr="00D616DB">
        <w:rPr>
          <w:b/>
        </w:rPr>
        <w:t>从</w:t>
      </w:r>
      <w:r w:rsidR="00D616DB" w:rsidRPr="00D616DB">
        <w:rPr>
          <w:rFonts w:hint="eastAsia"/>
          <w:b/>
        </w:rPr>
        <w:t>我</w:t>
      </w:r>
      <w:r w:rsidR="00D616DB" w:rsidRPr="00D616DB">
        <w:rPr>
          <w:b/>
        </w:rPr>
        <w:t>国东北某省的移动</w:t>
      </w:r>
      <w:r w:rsidR="00276BF3">
        <w:rPr>
          <w:rFonts w:hint="eastAsia"/>
          <w:b/>
        </w:rPr>
        <w:t>通信</w:t>
      </w:r>
      <w:r w:rsidR="00D616DB" w:rsidRPr="00D616DB">
        <w:rPr>
          <w:b/>
        </w:rPr>
        <w:t>网中采集</w:t>
      </w:r>
      <w:r w:rsidR="00D616DB" w:rsidRPr="00D616DB">
        <w:rPr>
          <w:rFonts w:hint="eastAsia"/>
          <w:b/>
        </w:rPr>
        <w:t>了</w:t>
      </w:r>
      <w:r w:rsidR="00D616DB" w:rsidRPr="00D616DB">
        <w:rPr>
          <w:b/>
        </w:rPr>
        <w:t>超过</w:t>
      </w:r>
      <w:r w:rsidR="00D616DB" w:rsidRPr="00D616DB">
        <w:rPr>
          <w:b/>
        </w:rPr>
        <w:t>170</w:t>
      </w:r>
      <w:r w:rsidR="00D616DB" w:rsidRPr="00D616DB">
        <w:rPr>
          <w:rFonts w:hint="eastAsia"/>
          <w:b/>
        </w:rPr>
        <w:t>亿条</w:t>
      </w:r>
      <w:r w:rsidR="00870DB5">
        <w:rPr>
          <w:rFonts w:hint="eastAsia"/>
          <w:b/>
        </w:rPr>
        <w:t>网络</w:t>
      </w:r>
      <w:r w:rsidR="00276BF3">
        <w:rPr>
          <w:b/>
        </w:rPr>
        <w:t>流量话单数据</w:t>
      </w:r>
      <w:r w:rsidR="00D616DB" w:rsidRPr="00D616DB">
        <w:rPr>
          <w:rFonts w:hint="eastAsia"/>
          <w:b/>
        </w:rPr>
        <w:t>，从数据消耗、位置移动、业务使用三个方</w:t>
      </w:r>
      <w:r w:rsidR="00D616DB" w:rsidRPr="00276BF3">
        <w:rPr>
          <w:rFonts w:hint="eastAsia"/>
          <w:b/>
        </w:rPr>
        <w:t>面</w:t>
      </w:r>
      <w:r w:rsidR="00276BF3">
        <w:rPr>
          <w:rFonts w:hint="eastAsia"/>
          <w:b/>
        </w:rPr>
        <w:t>，</w:t>
      </w:r>
      <w:r w:rsidR="00D616DB" w:rsidRPr="00276BF3">
        <w:rPr>
          <w:rFonts w:hint="eastAsia"/>
          <w:b/>
        </w:rPr>
        <w:t>对</w:t>
      </w:r>
      <w:r w:rsidR="00276BF3" w:rsidRPr="00276BF3">
        <w:rPr>
          <w:rFonts w:hint="eastAsia"/>
          <w:b/>
        </w:rPr>
        <w:t>新兴的移动网络环境中</w:t>
      </w:r>
      <w:r w:rsidR="00D616DB" w:rsidRPr="00276BF3">
        <w:rPr>
          <w:b/>
        </w:rPr>
        <w:t>视频用</w:t>
      </w:r>
      <w:r w:rsidR="00D616DB" w:rsidRPr="00D616DB">
        <w:rPr>
          <w:b/>
        </w:rPr>
        <w:t>户的行为特性进行了深入的分析</w:t>
      </w:r>
      <w:r w:rsidR="00D616DB" w:rsidRPr="00D616DB">
        <w:rPr>
          <w:rFonts w:hint="eastAsia"/>
          <w:b/>
        </w:rPr>
        <w:t>。</w:t>
      </w:r>
    </w:p>
    <w:p w14:paraId="3611EA9C" w14:textId="0D5F5C12" w:rsidR="004C0D81" w:rsidRDefault="00870DB5" w:rsidP="00DC1F61">
      <w:pPr>
        <w:pStyle w:val="a3"/>
      </w:pPr>
      <w:r>
        <w:rPr>
          <w:rFonts w:hint="eastAsia"/>
        </w:rPr>
        <w:tab/>
      </w:r>
      <w:r>
        <w:rPr>
          <w:rFonts w:hint="eastAsia"/>
        </w:rPr>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我们分析了用户的流量字节数与活跃时长分布。</w:t>
      </w:r>
      <w:r w:rsidR="005146FA">
        <w:rPr>
          <w:rFonts w:hint="eastAsia"/>
        </w:rPr>
        <w:t>并且，我们发现了重度用户的存在，并提出了一个无参数的检测方法。</w:t>
      </w:r>
      <w:r>
        <w:rPr>
          <w:rFonts w:hint="eastAsia"/>
        </w:rPr>
        <w:t>在位置移动方面，我们</w:t>
      </w:r>
      <w:r w:rsidR="005146FA">
        <w:rPr>
          <w:rFonts w:hint="eastAsia"/>
        </w:rPr>
        <w:t>分析了</w:t>
      </w:r>
      <w:r>
        <w:rPr>
          <w:rFonts w:hint="eastAsia"/>
        </w:rPr>
        <w:t>用户</w:t>
      </w:r>
      <w:r w:rsidR="005146FA">
        <w:rPr>
          <w:rFonts w:hint="eastAsia"/>
        </w:rPr>
        <w:t>在观看视频时</w:t>
      </w:r>
      <w:r>
        <w:rPr>
          <w:rFonts w:hint="eastAsia"/>
        </w:rPr>
        <w:t>访问小区</w:t>
      </w:r>
      <w:r w:rsidR="005146FA">
        <w:rPr>
          <w:rFonts w:hint="eastAsia"/>
        </w:rPr>
        <w:t>的</w:t>
      </w:r>
      <w:r>
        <w:rPr>
          <w:rFonts w:hint="eastAsia"/>
        </w:rPr>
        <w:t>数</w:t>
      </w:r>
      <w:r w:rsidR="005146FA">
        <w:rPr>
          <w:rFonts w:hint="eastAsia"/>
        </w:rPr>
        <w:t>量分布及位置变化情况。基于此，</w:t>
      </w:r>
      <w:r>
        <w:rPr>
          <w:rFonts w:hint="eastAsia"/>
        </w:rPr>
        <w:t>我们</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5979EE">
        <w:rPr>
          <w:rFonts w:hint="eastAsia"/>
        </w:rPr>
        <w:t>。</w:t>
      </w:r>
      <w:r w:rsidR="005979EE">
        <w:rPr>
          <w:rFonts w:hint="eastAsia"/>
        </w:rPr>
        <w:lastRenderedPageBreak/>
        <w:t>我们对</w:t>
      </w:r>
      <w:r w:rsidR="005146FA">
        <w:rPr>
          <w:rFonts w:hint="eastAsia"/>
        </w:rPr>
        <w:t>各模式的</w:t>
      </w:r>
      <w:r>
        <w:rPr>
          <w:rFonts w:hint="eastAsia"/>
        </w:rPr>
        <w:t>移动轨迹和停留时间进行了</w:t>
      </w:r>
      <w:r w:rsidR="00BE3FA4">
        <w:rPr>
          <w:rFonts w:hint="eastAsia"/>
        </w:rPr>
        <w:t>详细</w:t>
      </w:r>
      <w:r w:rsidR="004F68F6">
        <w:rPr>
          <w:rFonts w:hint="eastAsia"/>
        </w:rPr>
        <w:t>研究</w:t>
      </w:r>
      <w:r>
        <w:rPr>
          <w:rFonts w:hint="eastAsia"/>
        </w:rPr>
        <w:t>。而在业务使用方面，</w:t>
      </w:r>
      <w:r w:rsidR="00413E44">
        <w:rPr>
          <w:rFonts w:hint="eastAsia"/>
        </w:rPr>
        <w:t>我们</w:t>
      </w:r>
      <w:r w:rsidR="004F68F6">
        <w:rPr>
          <w:rFonts w:hint="eastAsia"/>
        </w:rPr>
        <w:t>则</w:t>
      </w:r>
      <w:r w:rsidR="00413E44">
        <w:rPr>
          <w:rFonts w:hint="eastAsia"/>
        </w:rPr>
        <w:t>分析了</w:t>
      </w:r>
      <w:r w:rsidR="004F68F6">
        <w:rPr>
          <w:rFonts w:hint="eastAsia"/>
        </w:rPr>
        <w:t>用户</w:t>
      </w:r>
      <w:r w:rsidR="00BE3FA4">
        <w:rPr>
          <w:rFonts w:hint="eastAsia"/>
        </w:rPr>
        <w:t>的</w:t>
      </w:r>
      <w:r w:rsidR="004F68F6">
        <w:rPr>
          <w:rFonts w:hint="eastAsia"/>
        </w:rPr>
        <w:t>观看</w:t>
      </w:r>
      <w:r w:rsidR="00413E44">
        <w:rPr>
          <w:rFonts w:hint="eastAsia"/>
        </w:rPr>
        <w:t>视频</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特性。此外，我们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我们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6DAFD3DB" w:rsidR="00EB0402" w:rsidRPr="006853E4" w:rsidRDefault="00EB0402" w:rsidP="00EB0402">
      <w:pPr>
        <w:pStyle w:val="a3"/>
        <w:rPr>
          <w:b/>
        </w:rPr>
      </w:pPr>
      <w:r>
        <w:rPr>
          <w:rFonts w:hint="eastAsia"/>
        </w:rPr>
        <w:tab/>
      </w: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67F9E2BC" w:rsidR="00E177F6" w:rsidRDefault="00C879F6" w:rsidP="005F2973">
      <w:pPr>
        <w:pStyle w:val="a3"/>
        <w:ind w:firstLine="420"/>
      </w:pPr>
      <w:r>
        <w:rPr>
          <w:rFonts w:hint="eastAsia"/>
        </w:rPr>
        <w:t>对于网络视频业务用户喜好的研究，我们首次同时考虑了上传者和播放者两种</w:t>
      </w:r>
      <w:r w:rsidR="00B64297">
        <w:rPr>
          <w:rFonts w:hint="eastAsia"/>
        </w:rPr>
        <w:t>类型</w:t>
      </w:r>
      <w:r>
        <w:rPr>
          <w:rFonts w:hint="eastAsia"/>
        </w:rPr>
        <w:t>用户，并进行了对比性的分析工作。</w:t>
      </w:r>
      <w:r w:rsidR="00E177F6">
        <w:rPr>
          <w:rFonts w:hint="eastAsia"/>
        </w:rPr>
        <w:t>在用户活跃度方面，我们研究了用户在不同粒度的时间维度上的分布特性，并对比了两种用户的整体业务使用情况。</w:t>
      </w:r>
      <w:r w:rsidR="00B64297">
        <w:rPr>
          <w:rFonts w:hint="eastAsia"/>
        </w:rPr>
        <w:t>在视频属性方面，我们</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B64297">
        <w:rPr>
          <w:rFonts w:hint="eastAsia"/>
        </w:rPr>
        <w:t>我们</w:t>
      </w:r>
      <w:r w:rsidR="00644884">
        <w:rPr>
          <w:rFonts w:hint="eastAsia"/>
        </w:rPr>
        <w:t>研究了</w:t>
      </w:r>
      <w:r w:rsidR="00687607">
        <w:rPr>
          <w:rFonts w:hint="eastAsia"/>
        </w:rPr>
        <w:t>粉丝数</w:t>
      </w:r>
      <w:r w:rsidR="00644884">
        <w:rPr>
          <w:rFonts w:hint="eastAsia"/>
        </w:rPr>
        <w:t>的整体分布特性及对播放量的影响；而对于播放者，我们构建了基于视频偏好用户关系网络，并揭示了该网络的小世界特性。</w:t>
      </w:r>
    </w:p>
    <w:p w14:paraId="5108C8C0" w14:textId="1B74B96A" w:rsidR="005F2973" w:rsidRPr="005F2973" w:rsidRDefault="00594D49" w:rsidP="00DC1F61">
      <w:pPr>
        <w:pStyle w:val="a3"/>
        <w:rPr>
          <w:b/>
        </w:rPr>
      </w:pPr>
      <w:r>
        <w:rPr>
          <w:rFonts w:hint="eastAsia"/>
        </w:rPr>
        <w:tab/>
      </w:r>
      <w:r w:rsidRPr="005F2973">
        <w:rPr>
          <w:rFonts w:hint="eastAsia"/>
          <w:b/>
        </w:rPr>
        <w:t>（</w:t>
      </w:r>
      <w:r w:rsidRPr="005F2973">
        <w:rPr>
          <w:rFonts w:hint="eastAsia"/>
          <w:b/>
        </w:rPr>
        <w:t>4</w:t>
      </w:r>
      <w:r w:rsidRPr="005F2973">
        <w:rPr>
          <w:rFonts w:hint="eastAsia"/>
          <w:b/>
        </w:rPr>
        <w:t>）</w:t>
      </w:r>
      <w:r w:rsidR="005F2973" w:rsidRPr="005F2973">
        <w:rPr>
          <w:rFonts w:hint="eastAsia"/>
          <w:b/>
        </w:rPr>
        <w:t>基于对超过</w:t>
      </w:r>
      <w:r w:rsidR="005F2973" w:rsidRPr="005F2973">
        <w:rPr>
          <w:rFonts w:hint="eastAsia"/>
          <w:b/>
        </w:rPr>
        <w:t>20</w:t>
      </w:r>
      <w:r w:rsidR="005F2973" w:rsidRPr="005F2973">
        <w:rPr>
          <w:rFonts w:hint="eastAsia"/>
          <w:b/>
        </w:rPr>
        <w:t>万条新上传视频的一个月播放量追踪数据，从群体和单体的角度对网络视频的流行度特性进行了深入分析。</w:t>
      </w:r>
    </w:p>
    <w:p w14:paraId="490F01ED" w14:textId="54BF98BB" w:rsidR="002F15B5" w:rsidRDefault="00D832C8" w:rsidP="00DC1F61">
      <w:pPr>
        <w:pStyle w:val="a3"/>
      </w:pPr>
      <w:r>
        <w:rPr>
          <w:rFonts w:hint="eastAsia"/>
        </w:rPr>
        <w:tab/>
      </w:r>
      <w:r w:rsidR="00236E5C">
        <w:rPr>
          <w:rFonts w:hint="eastAsia"/>
        </w:rPr>
        <w:t>从</w:t>
      </w:r>
      <w:r w:rsidR="007D6227">
        <w:rPr>
          <w:rFonts w:hint="eastAsia"/>
        </w:rPr>
        <w:t>视频群体</w:t>
      </w:r>
      <w:r w:rsidR="00236E5C">
        <w:rPr>
          <w:rFonts w:hint="eastAsia"/>
        </w:rPr>
        <w:t>角度</w:t>
      </w:r>
      <w:r w:rsidR="007D6227">
        <w:rPr>
          <w:rFonts w:hint="eastAsia"/>
        </w:rPr>
        <w:t>，我们</w:t>
      </w:r>
      <w:r w:rsidR="00236E5C">
        <w:rPr>
          <w:rFonts w:hint="eastAsia"/>
        </w:rPr>
        <w:t>首先</w:t>
      </w:r>
      <w:r w:rsidR="007D6227">
        <w:rPr>
          <w:rFonts w:hint="eastAsia"/>
        </w:rPr>
        <w:t>分析了视频长期播放量</w:t>
      </w:r>
      <w:r w:rsidR="00D63323">
        <w:rPr>
          <w:rFonts w:hint="eastAsia"/>
        </w:rPr>
        <w:t>的整体</w:t>
      </w:r>
      <w:r w:rsidR="007D6227">
        <w:rPr>
          <w:rFonts w:hint="eastAsia"/>
        </w:rPr>
        <w:t>分布</w:t>
      </w:r>
      <w:r w:rsidR="00236E5C">
        <w:rPr>
          <w:rFonts w:hint="eastAsia"/>
        </w:rPr>
        <w:t>特性，并使用</w:t>
      </w:r>
      <w:r w:rsidR="00236E5C" w:rsidRPr="00BF38E7">
        <w:rPr>
          <w:rFonts w:hint="eastAsia"/>
        </w:rPr>
        <w:t>Pareto Type 2</w:t>
      </w:r>
      <w:r w:rsidR="00236E5C" w:rsidRPr="00BF38E7">
        <w:rPr>
          <w:rFonts w:hint="eastAsia"/>
        </w:rPr>
        <w:t>分布</w:t>
      </w:r>
      <w:r w:rsidR="00236E5C">
        <w:rPr>
          <w:rFonts w:hint="eastAsia"/>
        </w:rPr>
        <w:t>进行拟合。然后，我们根据视频长期播放量定义了不同的流行度级别。最后，我们探寻了视频类型与视频内容对于视频长期播放量的影响。从视频单体角度，我们首先分析了视频每天的播放量获取情况，并定义活跃天的概念。基于活跃天出现的位置，我们进一步探寻了各视频的活跃期长度。接下来，我们</w:t>
      </w:r>
      <w:r w:rsidR="00846FE0">
        <w:rPr>
          <w:rFonts w:hint="eastAsia"/>
        </w:rPr>
        <w:t>衡量了</w:t>
      </w:r>
      <w:r w:rsidR="00236E5C">
        <w:rPr>
          <w:rFonts w:hint="eastAsia"/>
        </w:rPr>
        <w:t>视频在各天内获取播放量的均匀程度</w:t>
      </w:r>
      <w:r w:rsidR="00846FE0">
        <w:rPr>
          <w:rFonts w:hint="eastAsia"/>
        </w:rPr>
        <w:t>，并提出了播放量激增的概念</w:t>
      </w:r>
      <w:r w:rsidR="00236E5C">
        <w:rPr>
          <w:rFonts w:hint="eastAsia"/>
        </w:rPr>
        <w:t>。</w:t>
      </w:r>
      <w:r w:rsidR="000B35F6">
        <w:rPr>
          <w:rFonts w:hint="eastAsia"/>
        </w:rPr>
        <w:t>基于播放量激增的数量和位置，我们最终定义了播放量增长模式</w:t>
      </w:r>
      <w:r w:rsidR="00236E5C">
        <w:rPr>
          <w:rFonts w:hint="eastAsia"/>
        </w:rPr>
        <w:t>，</w:t>
      </w:r>
      <w:r w:rsidR="006459DA">
        <w:rPr>
          <w:rFonts w:hint="eastAsia"/>
        </w:rPr>
        <w:t>以</w:t>
      </w:r>
      <w:r w:rsidR="00236E5C">
        <w:rPr>
          <w:rFonts w:hint="eastAsia"/>
        </w:rPr>
        <w:t>描述视频</w:t>
      </w:r>
      <w:r w:rsidR="000B35F6">
        <w:rPr>
          <w:rFonts w:hint="eastAsia"/>
        </w:rPr>
        <w:t>单体</w:t>
      </w:r>
      <w:r w:rsidR="00E16D41">
        <w:rPr>
          <w:rFonts w:hint="eastAsia"/>
        </w:rPr>
        <w:t>不同</w:t>
      </w:r>
      <w:r w:rsidR="000B35F6">
        <w:rPr>
          <w:rFonts w:hint="eastAsia"/>
        </w:rPr>
        <w:t>的流行度</w:t>
      </w:r>
      <w:r w:rsidR="00236E5C">
        <w:rPr>
          <w:rFonts w:hint="eastAsia"/>
        </w:rPr>
        <w:t>演化趋势。</w:t>
      </w:r>
      <w:r w:rsidR="002F15B5">
        <w:rPr>
          <w:rFonts w:hint="eastAsia"/>
        </w:rPr>
        <w:t>在此基础上，</w:t>
      </w:r>
      <w:r w:rsidR="00846FE0">
        <w:rPr>
          <w:rFonts w:hint="eastAsia"/>
        </w:rPr>
        <w:t>我们</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766A6C">
      <w:pPr>
        <w:pStyle w:val="a3"/>
        <w:ind w:firstLine="42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71326AC3" w:rsidR="00990F4D" w:rsidRDefault="001B613A" w:rsidP="00DC1F61">
      <w:pPr>
        <w:pStyle w:val="a3"/>
      </w:pPr>
      <w:r>
        <w:rPr>
          <w:rFonts w:hint="eastAsia"/>
        </w:rPr>
        <w:tab/>
      </w:r>
      <w:r w:rsidR="00185415">
        <w:rPr>
          <w:rFonts w:hint="eastAsia"/>
        </w:rPr>
        <w:t>鉴于网络视频庞大的</w:t>
      </w:r>
      <w:r>
        <w:rPr>
          <w:rFonts w:hint="eastAsia"/>
        </w:rPr>
        <w:t>数量</w:t>
      </w:r>
      <w:r w:rsidR="00185415">
        <w:rPr>
          <w:rFonts w:hint="eastAsia"/>
        </w:rPr>
        <w:t>和极不均匀的</w:t>
      </w:r>
      <w:r>
        <w:rPr>
          <w:rFonts w:hint="eastAsia"/>
        </w:rPr>
        <w:t>用户关注度，</w:t>
      </w:r>
      <w:r w:rsidR="00185415">
        <w:rPr>
          <w:rFonts w:hint="eastAsia"/>
        </w:rPr>
        <w:t>对其</w:t>
      </w:r>
      <w:r>
        <w:rPr>
          <w:rFonts w:hint="eastAsia"/>
        </w:rPr>
        <w:t>流行度</w:t>
      </w:r>
      <w:r w:rsidR="00F074C4">
        <w:rPr>
          <w:rFonts w:hint="eastAsia"/>
        </w:rPr>
        <w:t>的</w:t>
      </w:r>
      <w:r w:rsidR="00185415">
        <w:rPr>
          <w:rFonts w:hint="eastAsia"/>
        </w:rPr>
        <w:t>深入理解并进一步</w:t>
      </w:r>
      <w:r>
        <w:rPr>
          <w:rFonts w:hint="eastAsia"/>
        </w:rPr>
        <w:t>预测</w:t>
      </w:r>
      <w:r w:rsidR="008E312A">
        <w:rPr>
          <w:rFonts w:hint="eastAsia"/>
        </w:rPr>
        <w:t>，</w:t>
      </w:r>
      <w:r>
        <w:rPr>
          <w:rFonts w:hint="eastAsia"/>
        </w:rPr>
        <w:t>具有</w:t>
      </w:r>
      <w:r w:rsidR="008E312A">
        <w:rPr>
          <w:rFonts w:hint="eastAsia"/>
        </w:rPr>
        <w:t>十分</w:t>
      </w:r>
      <w:r w:rsidR="00F074C4">
        <w:rPr>
          <w:rFonts w:hint="eastAsia"/>
        </w:rPr>
        <w:t>重要</w:t>
      </w:r>
      <w:r w:rsidR="008E312A">
        <w:rPr>
          <w:rFonts w:hint="eastAsia"/>
        </w:rPr>
        <w:t>的现实意义。</w:t>
      </w:r>
      <w:r>
        <w:rPr>
          <w:rFonts w:hint="eastAsia"/>
        </w:rPr>
        <w:t>本文</w:t>
      </w:r>
      <w:r w:rsidR="00185415">
        <w:rPr>
          <w:rFonts w:hint="eastAsia"/>
        </w:rPr>
        <w:t>分别研究了对网络视频未来流行度的级别和数值的预测问题。</w:t>
      </w:r>
      <w:r w:rsidR="00990F4D">
        <w:rPr>
          <w:rFonts w:hint="eastAsia"/>
        </w:rPr>
        <w:t>对于</w:t>
      </w:r>
      <w:r w:rsidR="00990F4D">
        <w:t>流行度级别</w:t>
      </w:r>
      <w:r w:rsidR="00990F4D">
        <w:rPr>
          <w:rFonts w:hint="eastAsia"/>
        </w:rPr>
        <w:t>预测，我们从视频属性、上传者属性、内容话题、文本语言和历史动态五个角度提取多维度特征，并结合多种高效的机器学习分类算法，在不同情形下进行了实验分析。我们发现在视频发布时，对未来流行度级别进行立即预测是可行的，精度和召回率分别可达为</w:t>
      </w:r>
      <w:r w:rsidR="00990F4D">
        <w:rPr>
          <w:rFonts w:hint="eastAsia"/>
        </w:rPr>
        <w:t>74%</w:t>
      </w:r>
      <w:r w:rsidR="00990F4D">
        <w:rPr>
          <w:rFonts w:hint="eastAsia"/>
        </w:rPr>
        <w:t>和</w:t>
      </w:r>
      <w:r w:rsidR="00990F4D">
        <w:rPr>
          <w:rFonts w:hint="eastAsia"/>
        </w:rPr>
        <w:t>60%</w:t>
      </w:r>
      <w:r w:rsidR="00990F4D">
        <w:rPr>
          <w:rFonts w:hint="eastAsia"/>
        </w:rPr>
        <w:t>。</w:t>
      </w:r>
      <w:r w:rsidR="00990F4D">
        <w:rPr>
          <w:rFonts w:hint="eastAsia"/>
        </w:rPr>
        <w:lastRenderedPageBreak/>
        <w:t>而如果引入初始观察期，我们</w:t>
      </w:r>
      <w:r w:rsidR="00EE351D">
        <w:rPr>
          <w:rFonts w:hint="eastAsia"/>
        </w:rPr>
        <w:t>能够</w:t>
      </w:r>
      <w:r w:rsidR="00990F4D">
        <w:rPr>
          <w:rFonts w:hint="eastAsia"/>
        </w:rPr>
        <w:t>大幅度提升预测性能，精度和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EE351D">
        <w:t>流行度</w:t>
      </w:r>
      <w:r w:rsidR="00EE351D">
        <w:rPr>
          <w:rFonts w:hint="eastAsia"/>
        </w:rPr>
        <w:t>数值预测，我们首先对视频的早期</w:t>
      </w:r>
      <w:r w:rsidR="00EE351D">
        <w:rPr>
          <w:rFonts w:hint="eastAsia"/>
        </w:rPr>
        <w:t>-</w:t>
      </w:r>
      <w:r w:rsidR="00EE351D">
        <w:rPr>
          <w:rFonts w:hint="eastAsia"/>
        </w:rPr>
        <w:t>长期播放量关系进行了研究。然后，我们分别提出了基于播放量增长模式和基于</w:t>
      </w:r>
      <w:r w:rsidR="00EE351D">
        <w:t>流行度级别</w:t>
      </w:r>
      <w:r w:rsidR="00EE351D">
        <w:rPr>
          <w:rFonts w:hint="eastAsia"/>
        </w:rPr>
        <w:t>转换的两种预测方法。实验结果显示，在相对误差指标上，我们的方法可优于目前先进的基线方法超过</w:t>
      </w:r>
      <w:r w:rsidR="00EE351D">
        <w:rPr>
          <w:rFonts w:hint="eastAsia"/>
        </w:rPr>
        <w:t>30%</w:t>
      </w:r>
      <w:r w:rsidR="00EE351D">
        <w:rPr>
          <w:rFonts w:hint="eastAsia"/>
        </w:rPr>
        <w:t>。</w:t>
      </w:r>
    </w:p>
    <w:p w14:paraId="037EE702" w14:textId="77777777" w:rsidR="004D67F0" w:rsidRDefault="004D67F0" w:rsidP="00DC1F61">
      <w:pPr>
        <w:pStyle w:val="a3"/>
      </w:pPr>
    </w:p>
    <w:p w14:paraId="3C7DC530" w14:textId="4002905D" w:rsidR="004D67F0" w:rsidRDefault="004D67F0">
      <w:pPr>
        <w:widowControl/>
        <w:jc w:val="left"/>
        <w:rPr>
          <w:rFonts w:ascii="Times New Roman" w:eastAsia="宋体" w:hAnsi="Times New Roman"/>
          <w:sz w:val="24"/>
        </w:rPr>
      </w:pPr>
      <w:r>
        <w:br w:type="page"/>
      </w:r>
    </w:p>
    <w:p w14:paraId="52450280" w14:textId="0F9F3876" w:rsidR="004D67F0" w:rsidRDefault="004F0D70" w:rsidP="00276933">
      <w:pPr>
        <w:pStyle w:val="-"/>
        <w:numPr>
          <w:ilvl w:val="0"/>
          <w:numId w:val="0"/>
        </w:numPr>
        <w:spacing w:before="312" w:after="624"/>
      </w:pPr>
      <w:r>
        <w:rPr>
          <w:rFonts w:hint="eastAsia"/>
        </w:rPr>
        <w:lastRenderedPageBreak/>
        <w:t>A</w:t>
      </w:r>
      <w:r w:rsidR="007771FA">
        <w:rPr>
          <w:rFonts w:hint="eastAsia"/>
        </w:rPr>
        <w:t>BSTRACT</w:t>
      </w:r>
    </w:p>
    <w:p w14:paraId="5F7D2F9C" w14:textId="7D73646C" w:rsidR="00345AF6" w:rsidRDefault="000D205F" w:rsidP="00E35E22">
      <w:pPr>
        <w:pStyle w:val="a3"/>
        <w:ind w:firstLine="42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and the </w:t>
      </w:r>
      <w:r w:rsidR="00BC1715" w:rsidRPr="00BC1715">
        <w:t xml:space="preserve">widespread </w:t>
      </w:r>
      <w:r w:rsidRPr="000D205F">
        <w:t xml:space="preserve">of large-screen terminal equipment and </w:t>
      </w:r>
      <w:r w:rsidR="00BC1715" w:rsidRPr="00BC1715">
        <w:t>dedicated 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is of great importance for a number of context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potential benefits and </w:t>
      </w:r>
      <w:r w:rsidR="00E35E22">
        <w:t>improve</w:t>
      </w:r>
      <w:r w:rsidR="00345AF6" w:rsidRPr="00345AF6">
        <w:t xml:space="preserve"> the user experience.</w:t>
      </w:r>
    </w:p>
    <w:p w14:paraId="2AF4ADBC" w14:textId="1844209A" w:rsidR="00864C42" w:rsidRDefault="00B84EC1" w:rsidP="00DC1F61">
      <w:pPr>
        <w:pStyle w:val="a3"/>
      </w:pPr>
      <w:r>
        <w:tab/>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the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77777777" w:rsidR="00A86750" w:rsidRDefault="003238F7" w:rsidP="00DC1F61">
      <w:pPr>
        <w:pStyle w:val="a3"/>
        <w:rPr>
          <w:b/>
        </w:rPr>
      </w:pPr>
      <w:r>
        <w:tab/>
      </w:r>
      <w:r w:rsidRPr="00D10DA3">
        <w:rPr>
          <w:b/>
        </w:rPr>
        <w:t>(1) Analyze the process and characteristics of the communications between users and serv</w:t>
      </w:r>
      <w:r w:rsidR="004413CC" w:rsidRPr="00D10DA3">
        <w:rPr>
          <w:b/>
        </w:rPr>
        <w:t>ers in the video delivery phase, and propose a generic detection method for the delivery servers in online video service.</w:t>
      </w:r>
    </w:p>
    <w:p w14:paraId="6BDF69B7" w14:textId="30CAE862" w:rsidR="00107039" w:rsidRPr="00B26BE3" w:rsidRDefault="00740912" w:rsidP="00B26BE3">
      <w:pPr>
        <w:pStyle w:val="a3"/>
        <w:ind w:firstLine="420"/>
      </w:pPr>
      <w:r>
        <w:t>Online</w:t>
      </w:r>
      <w:r w:rsidRPr="00740912">
        <w:t xml:space="preserve"> video service provider</w:t>
      </w:r>
      <w:r>
        <w:t>s</w:t>
      </w:r>
      <w:r w:rsidRPr="00740912">
        <w:t xml:space="preserve"> use </w:t>
      </w:r>
      <w:r w:rsidR="004223C5">
        <w:t xml:space="preserve">the </w:t>
      </w:r>
      <w:r>
        <w:t>delivery</w:t>
      </w:r>
      <w:r w:rsidRPr="00740912">
        <w:t xml:space="preserve"> server to </w:t>
      </w:r>
      <w:r>
        <w:t>serve their</w:t>
      </w:r>
      <w:r w:rsidRPr="00740912">
        <w:t xml:space="preserve"> 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in online video service</w:t>
      </w:r>
      <w:r w:rsidR="00CA0A4A">
        <w:t>.</w:t>
      </w:r>
      <w:r w:rsidR="00305D82">
        <w:rPr>
          <w:rFonts w:hint="eastAsia"/>
        </w:rPr>
        <w:t xml:space="preserve"> </w:t>
      </w:r>
      <w:r w:rsidR="00305D82" w:rsidRPr="00305D82">
        <w:t xml:space="preserve">Based on active measurement experiment, we reveal the general 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define </w:t>
      </w:r>
      <w:r w:rsidR="00D97B4A">
        <w:t>multidimensional feature</w:t>
      </w:r>
      <w:r w:rsidR="00D97B4A">
        <w:rPr>
          <w:rFonts w:hint="eastAsia"/>
        </w:rPr>
        <w:t>s</w:t>
      </w:r>
      <w:r w:rsidR="00D97B4A">
        <w:t xml:space="preserve">, combine </w:t>
      </w:r>
      <w:r w:rsidR="00D97B4A">
        <w:rPr>
          <w:rFonts w:hint="eastAsia"/>
        </w:rPr>
        <w:lastRenderedPageBreak/>
        <w:t xml:space="preserve">with the </w:t>
      </w:r>
      <w:r w:rsidR="00D97B4A">
        <w:t xml:space="preserve">efficient machine learning algorithm, and finally propose a </w:t>
      </w:r>
      <w:r w:rsidR="00D97B4A" w:rsidRPr="00305D82">
        <w:t xml:space="preserve">general </w:t>
      </w:r>
      <w:r w:rsidR="00D97B4A">
        <w:t>detection method for the delivery servers in online video service.</w:t>
      </w:r>
      <w:r w:rsidR="009C7E03" w:rsidRPr="009C7E03">
        <w:t xml:space="preserve"> </w:t>
      </w:r>
      <w:r w:rsidR="009C7E03">
        <w:t xml:space="preserve">We 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09BD5F69" w:rsidR="00B26BE3" w:rsidRPr="00E11DB0" w:rsidRDefault="00532ED7" w:rsidP="00E11DB0">
      <w:pPr>
        <w:pStyle w:val="a3"/>
        <w:ind w:firstLine="420"/>
        <w:rPr>
          <w:b/>
        </w:rPr>
      </w:pPr>
      <w:r w:rsidRPr="00E11DB0">
        <w:rPr>
          <w:b/>
        </w:rPr>
        <w:t xml:space="preserve">(2) Based on </w:t>
      </w:r>
      <w:r w:rsidR="0029372B" w:rsidRPr="00E11DB0">
        <w:rPr>
          <w:b/>
        </w:rPr>
        <w:t xml:space="preserve">more than 17 billion network traffic </w:t>
      </w:r>
      <w:r w:rsidR="00517C6E" w:rsidRPr="00E11DB0">
        <w:rPr>
          <w:b/>
        </w:rPr>
        <w:t>tre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069A6BBF" w:rsidR="003E565E" w:rsidRDefault="00BD1990" w:rsidP="003E565E">
      <w:pPr>
        <w:pStyle w:val="a3"/>
        <w:ind w:firstLine="42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video service provider, separately.</w:t>
      </w:r>
      <w:r w:rsidR="008E1700">
        <w:t xml:space="preserve"> </w:t>
      </w:r>
      <w:r w:rsidR="008E1700" w:rsidRPr="008E1700">
        <w:t xml:space="preserve">In terms of </w:t>
      </w:r>
      <w:r w:rsidR="008E1700">
        <w:t xml:space="preserve">the </w:t>
      </w:r>
      <w:r w:rsidR="008E1700" w:rsidRPr="008E1700">
        <w:t xml:space="preserve">data consumption, we analyzed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f location movement, we analyzed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We stud</w:t>
      </w:r>
      <w:r w:rsidR="002F3EE1">
        <w:t>y</w:t>
      </w:r>
      <w:r w:rsidR="002F3EE1" w:rsidRPr="002F3EE1">
        <w:t xml:space="preserve"> the 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E80ECD">
        <w:t>find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in other aspects.</w:t>
      </w:r>
    </w:p>
    <w:p w14:paraId="27B1239F" w14:textId="2D901131" w:rsidR="00295884" w:rsidRPr="00C43733" w:rsidRDefault="00295884" w:rsidP="00DC1F61">
      <w:pPr>
        <w:pStyle w:val="a3"/>
        <w:rPr>
          <w:b/>
        </w:rPr>
      </w:pPr>
      <w:r>
        <w:tab/>
      </w:r>
      <w:r w:rsidRPr="00C43733">
        <w:rPr>
          <w:b/>
        </w:rPr>
        <w:t>(3) Based on large scale network traffic tre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0DDE3E05" w:rsidR="00D229A2" w:rsidRDefault="00E00017" w:rsidP="007C0D53">
      <w:pPr>
        <w:pStyle w:val="a3"/>
        <w:ind w:firstLine="42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consider two</w:t>
      </w:r>
      <w:r>
        <w:t xml:space="preserve"> key</w:t>
      </w:r>
      <w:r w:rsidRPr="00E00017">
        <w:t xml:space="preserve"> types of users</w:t>
      </w:r>
      <w:r>
        <w:t xml:space="preserve"> (i.e.</w:t>
      </w:r>
      <w:r w:rsidR="00B8641C">
        <w:t xml:space="preserve"> </w:t>
      </w:r>
      <w:r w:rsidRPr="00E00017">
        <w:t>uploader</w:t>
      </w:r>
      <w:r>
        <w:t>s</w:t>
      </w:r>
      <w:r w:rsidRPr="00E00017">
        <w:t xml:space="preserve"> and </w:t>
      </w:r>
      <w:r>
        <w:t>viewers)</w:t>
      </w:r>
      <w:r w:rsidRPr="00E00017">
        <w:t xml:space="preserve"> </w:t>
      </w:r>
      <w:r>
        <w:t xml:space="preserve">at the same time, </w:t>
      </w:r>
      <w:r w:rsidRPr="00E00017">
        <w:t xml:space="preserve">and </w:t>
      </w:r>
      <w:r>
        <w:t>perform</w:t>
      </w:r>
      <w:r w:rsidRPr="00E00017">
        <w:t xml:space="preserve"> a comparative analysis</w:t>
      </w:r>
      <w:r w:rsidR="00345434">
        <w:t xml:space="preserve"> work</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 uploaded </w:t>
      </w:r>
      <w:r w:rsidR="003416DE">
        <w:t xml:space="preserve">videos </w:t>
      </w:r>
      <w:r w:rsidR="00B240A9" w:rsidRPr="00B240A9">
        <w:t xml:space="preserve">and </w:t>
      </w:r>
      <w:r w:rsidR="003416DE">
        <w:t>viewed</w:t>
      </w:r>
      <w:r w:rsidR="00B240A9" w:rsidRPr="00B240A9">
        <w:t xml:space="preserve"> video</w:t>
      </w:r>
      <w:r w:rsidR="003416DE">
        <w:t>s</w:t>
      </w:r>
      <w:r w:rsidR="00B240A9" w:rsidRPr="00B240A9">
        <w:t xml:space="preserve">, including video </w:t>
      </w:r>
      <w:r w:rsidR="003416DE">
        <w:t>category</w:t>
      </w:r>
      <w:r w:rsidR="00B240A9" w:rsidRPr="00B240A9">
        <w:t xml:space="preserve">, video duration and video </w:t>
      </w:r>
      <w:r w:rsidR="003416DE">
        <w:t>view count</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lastRenderedPageBreak/>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such </w:t>
      </w:r>
      <w:r w:rsidR="007C0D53" w:rsidRPr="00D5571F">
        <w:t>network</w:t>
      </w:r>
      <w:r w:rsidR="00D5571F" w:rsidRPr="00D5571F">
        <w:t>.</w:t>
      </w:r>
    </w:p>
    <w:p w14:paraId="339C347E" w14:textId="3F21A3A9" w:rsidR="00D229A2" w:rsidRPr="00992B07" w:rsidRDefault="00BE2D99" w:rsidP="00992B07">
      <w:pPr>
        <w:pStyle w:val="a3"/>
        <w:ind w:firstLine="42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3F9CB249" w:rsidR="0092106D" w:rsidRDefault="00992B07" w:rsidP="00783FCD">
      <w:pPr>
        <w:pStyle w:val="a3"/>
        <w:ind w:firstLine="42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explored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d the </w:t>
      </w:r>
      <w:r w:rsidR="00596DDD">
        <w:t xml:space="preserve">notion of </w:t>
      </w:r>
      <w:r w:rsidR="0092106D">
        <w:t>popularity</w:t>
      </w:r>
      <w:r w:rsidR="0092106D" w:rsidRPr="0092106D">
        <w:t xml:space="preserve"> growth </w:t>
      </w:r>
      <w:r w:rsidR="00596DDD">
        <w:t>pattern,</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77777777" w:rsidR="007C5999" w:rsidRDefault="00AD5BBF" w:rsidP="00DC1F61">
      <w:pPr>
        <w:pStyle w:val="a3"/>
        <w:rPr>
          <w:b/>
        </w:rPr>
      </w:pPr>
      <w:r>
        <w:tab/>
      </w: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47778CA5" w:rsidR="00E43BD5" w:rsidRDefault="008E312A" w:rsidP="00AB1C17">
      <w:pPr>
        <w:pStyle w:val="a3"/>
        <w:ind w:firstLine="42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280D60">
        <w:t>prediction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w:t>
      </w:r>
      <w:r w:rsidR="00C1060D" w:rsidRPr="00C1060D">
        <w:lastRenderedPageBreak/>
        <w:t xml:space="preserve">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the </w:t>
      </w:r>
      <w:r w:rsidR="00E43BD5">
        <w:t>populairty</w:t>
      </w:r>
      <w:r w:rsidR="00E43BD5" w:rsidRPr="00E43BD5">
        <w:t xml:space="preserve"> growth </w:t>
      </w:r>
      <w:r w:rsidR="00E43BD5">
        <w:t>pattern</w:t>
      </w:r>
      <w:r w:rsidR="00E43BD5" w:rsidRPr="00E43BD5">
        <w:t xml:space="preserve"> and the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xperimental results show that our 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02952E06" w14:textId="77777777" w:rsidR="009C024B" w:rsidRPr="00A10235" w:rsidRDefault="009C024B" w:rsidP="00DC1F61">
      <w:pPr>
        <w:pStyle w:val="a3"/>
      </w:pPr>
    </w:p>
    <w:p w14:paraId="768E8974" w14:textId="553C161C" w:rsidR="00DC1F61" w:rsidRPr="00DC1F61" w:rsidRDefault="00DC1F61" w:rsidP="00DC1F61">
      <w:pPr>
        <w:widowControl/>
        <w:jc w:val="left"/>
        <w:rPr>
          <w:rFonts w:ascii="Times New Roman" w:eastAsia="宋体" w:hAnsi="Times New Roman"/>
          <w:sz w:val="24"/>
        </w:rPr>
      </w:pPr>
      <w:r>
        <w:br w:type="page"/>
      </w:r>
    </w:p>
    <w:p w14:paraId="1C0A5FF1" w14:textId="77777777" w:rsidR="0006357B" w:rsidRDefault="0006357B" w:rsidP="0006357B">
      <w:pPr>
        <w:pStyle w:val="-"/>
        <w:spacing w:before="312" w:after="624"/>
      </w:pPr>
      <w:r>
        <w:rPr>
          <w:rFonts w:hint="eastAsia"/>
        </w:rPr>
        <w:lastRenderedPageBreak/>
        <w:t>绪论</w:t>
      </w:r>
    </w:p>
    <w:p w14:paraId="753C662B" w14:textId="6D45DAB1" w:rsidR="00E740B7" w:rsidRDefault="00FA78F5" w:rsidP="00E740B7">
      <w:pPr>
        <w:pStyle w:val="-0"/>
        <w:spacing w:before="312" w:after="312"/>
      </w:pPr>
      <w:r>
        <w:rPr>
          <w:rFonts w:hint="eastAsia"/>
        </w:rPr>
        <w:t>研究</w:t>
      </w:r>
      <w:r w:rsidR="00E740B7">
        <w:t>背景</w:t>
      </w:r>
    </w:p>
    <w:p w14:paraId="4FE61DB7" w14:textId="1183ED6D" w:rsidR="00E25388" w:rsidRPr="00E25388" w:rsidRDefault="00E25388" w:rsidP="00E25388">
      <w:pPr>
        <w:pStyle w:val="-1"/>
        <w:spacing w:before="312" w:after="312"/>
      </w:pPr>
      <w:r>
        <w:rPr>
          <w:rFonts w:hint="eastAsia"/>
        </w:rPr>
        <w:t>互联网发展现状</w:t>
      </w:r>
    </w:p>
    <w:p w14:paraId="47D9ACBC" w14:textId="7777777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487860">
        <w:rPr>
          <w:rFonts w:hint="eastAsia"/>
        </w:rPr>
        <w:t>，以使用各种各样的互联网业务</w:t>
      </w:r>
      <w:r w:rsidR="00C17A6B">
        <w:rPr>
          <w:rFonts w:hint="eastAsia"/>
        </w:rPr>
        <w:t>。</w:t>
      </w:r>
    </w:p>
    <w:p w14:paraId="282A3848" w14:textId="6BCEC20C" w:rsidR="00CA4183" w:rsidRPr="001002B1" w:rsidRDefault="00FE02A4" w:rsidP="001002B1">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6D39D0">
        <w:rPr>
          <w:rFonts w:hint="eastAsia"/>
        </w:rPr>
        <w:t>而</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而图</w:t>
      </w:r>
      <w:r w:rsidR="0059256E">
        <w:rPr>
          <w:rFonts w:hint="eastAsia"/>
        </w:rPr>
        <w:t>1-1</w:t>
      </w:r>
      <w:r w:rsidR="0059256E">
        <w:t>(b)</w:t>
      </w:r>
      <w:r w:rsidR="0059256E">
        <w:rPr>
          <w:rFonts w:hint="eastAsia"/>
        </w:rPr>
        <w:t>显示了目前全球各洲的互联网用户比例。其中，亚洲用户占据比例高达</w:t>
      </w:r>
      <w:r w:rsidR="0059256E">
        <w:rPr>
          <w:rFonts w:hint="eastAsia"/>
        </w:rPr>
        <w:t>48.4%</w:t>
      </w:r>
      <w:r w:rsidR="0059256E">
        <w:rPr>
          <w:rFonts w:hint="eastAsia"/>
        </w:rPr>
        <w:t>，美洲和欧洲用户分别占据</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6BDDD32" w14:textId="77777777" w:rsidR="00CA4183" w:rsidRDefault="00CA4183" w:rsidP="00CA4183">
      <w:pPr>
        <w:pStyle w:val="a3"/>
        <w:jc w:val="center"/>
      </w:pP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34227FD" w14:textId="3AB6D41D" w:rsidR="00CA4183" w:rsidRPr="00C46A56" w:rsidRDefault="003A53F3" w:rsidP="003A53F3">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0C04D3C7" w14:textId="77777777" w:rsidR="00CA4183" w:rsidRDefault="00CA4183" w:rsidP="00CA4183">
      <w:pPr>
        <w:pStyle w:val="a3"/>
        <w:jc w:val="center"/>
      </w:pPr>
    </w:p>
    <w:p w14:paraId="428748C1" w14:textId="73394EF8" w:rsidR="00FA1DA7" w:rsidRPr="00BA070B" w:rsidRDefault="0038236F" w:rsidP="00BA070B">
      <w:pPr>
        <w:pStyle w:val="a3"/>
      </w:pPr>
      <w:r>
        <w:rPr>
          <w:rFonts w:hint="eastAsia"/>
        </w:rPr>
        <w:tab/>
      </w:r>
      <w:r w:rsidR="00765AA3">
        <w:rPr>
          <w:rFonts w:hint="eastAsia"/>
        </w:rPr>
        <w:t>特别的</w:t>
      </w:r>
      <w:r w:rsidR="00F5346D">
        <w:rPr>
          <w:rFonts w:hint="eastAsia"/>
        </w:rPr>
        <w:t>，</w:t>
      </w:r>
      <w:r w:rsidR="003821C5">
        <w:rPr>
          <w:rFonts w:hint="eastAsia"/>
        </w:rPr>
        <w:t>我国</w:t>
      </w:r>
      <w:r w:rsidR="00D7349F">
        <w:rPr>
          <w:rFonts w:hint="eastAsia"/>
        </w:rPr>
        <w:t>互联网技术</w:t>
      </w:r>
      <w:r w:rsidR="003821C5">
        <w:rPr>
          <w:rFonts w:hint="eastAsia"/>
        </w:rPr>
        <w:t>虽然</w:t>
      </w:r>
      <w:r w:rsidR="00D7349F">
        <w:rPr>
          <w:rFonts w:hint="eastAsia"/>
        </w:rPr>
        <w:t>起步较晚，但</w:t>
      </w:r>
      <w:r w:rsidR="00925725" w:rsidRPr="00925725">
        <w:rPr>
          <w:rFonts w:hint="eastAsia"/>
        </w:rPr>
        <w:t>自</w:t>
      </w:r>
      <w:r w:rsidR="00A82F89">
        <w:rPr>
          <w:rFonts w:hint="eastAsia"/>
        </w:rPr>
        <w:t>从</w:t>
      </w:r>
      <w:r w:rsidR="00925725" w:rsidRPr="00925725">
        <w:rPr>
          <w:rFonts w:hint="eastAsia"/>
        </w:rPr>
        <w:t>1994</w:t>
      </w:r>
      <w:r w:rsidR="00925725" w:rsidRPr="00925725">
        <w:rPr>
          <w:rFonts w:hint="eastAsia"/>
        </w:rPr>
        <w:t>年正式接入互联网</w:t>
      </w:r>
      <w:r w:rsidR="006D38E4">
        <w:rPr>
          <w:rFonts w:hint="eastAsia"/>
        </w:rPr>
        <w:t>并</w:t>
      </w:r>
      <w:r w:rsidR="00D7349F">
        <w:rPr>
          <w:rFonts w:hint="eastAsia"/>
        </w:rPr>
        <w:t>经过</w:t>
      </w:r>
      <w:r w:rsidR="00765AA3">
        <w:rPr>
          <w:rFonts w:hint="eastAsia"/>
        </w:rPr>
        <w:t>多</w:t>
      </w:r>
      <w:r w:rsidR="00D7349F">
        <w:rPr>
          <w:rFonts w:hint="eastAsia"/>
        </w:rPr>
        <w:t>年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中国互联网用户规模的变化情况。</w:t>
      </w:r>
      <w:r w:rsidR="00CA2052">
        <w:rPr>
          <w:rFonts w:hint="eastAsia"/>
        </w:rPr>
        <w:t>从中我们可以看出，我国互联网用户数保持逐年增长，</w:t>
      </w:r>
      <w:r w:rsidR="00CA2052">
        <w:rPr>
          <w:rFonts w:hint="eastAsia"/>
        </w:rPr>
        <w:lastRenderedPageBreak/>
        <w:t>互联网普及率不断提高。</w:t>
      </w:r>
      <w:r w:rsidR="00ED507F">
        <w:rPr>
          <w:rFonts w:hint="eastAsia"/>
        </w:rPr>
        <w:t>不过随着</w:t>
      </w:r>
      <w:r w:rsidR="00BA070B">
        <w:rPr>
          <w:rFonts w:hint="eastAsia"/>
        </w:rPr>
        <w:t>用户群体的构成逐渐成熟，人口红利逐渐消退，互联网用户的增长率趋于稳定。</w:t>
      </w:r>
    </w:p>
    <w:p w14:paraId="6DA6BEB3" w14:textId="77777777" w:rsidR="0004706B" w:rsidRDefault="0004706B" w:rsidP="0004706B">
      <w:pPr>
        <w:pStyle w:val="a3"/>
        <w:jc w:val="center"/>
      </w:pPr>
    </w:p>
    <w:p w14:paraId="4EC56D79" w14:textId="353F6F30" w:rsidR="0004706B" w:rsidRDefault="0004706B" w:rsidP="0004706B">
      <w:pPr>
        <w:pStyle w:val="a3"/>
        <w:jc w:val="center"/>
      </w:pPr>
      <w:r>
        <w:rPr>
          <w:rFonts w:hint="eastAsia"/>
        </w:rPr>
        <w:t>表</w:t>
      </w:r>
      <w:r>
        <w:rPr>
          <w:rFonts w:hint="eastAsia"/>
        </w:rPr>
        <w:t>1-1</w:t>
      </w:r>
      <w:r w:rsidR="0015770A">
        <w:t xml:space="preserve"> </w:t>
      </w:r>
      <w:r w:rsidR="0015770A">
        <w:rPr>
          <w:rFonts w:hint="eastAsia"/>
        </w:rPr>
        <w:t>中国互联网用户规模逐年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9"/>
        <w:gridCol w:w="2427"/>
        <w:gridCol w:w="2428"/>
        <w:gridCol w:w="2428"/>
      </w:tblGrid>
      <w:tr w:rsidR="00B2252C" w14:paraId="05FB4E16" w14:textId="77777777" w:rsidTr="0015770A">
        <w:tc>
          <w:tcPr>
            <w:tcW w:w="1239"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427"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428"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428"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15770A">
        <w:tc>
          <w:tcPr>
            <w:tcW w:w="1239" w:type="dxa"/>
            <w:tcBorders>
              <w:bottom w:val="nil"/>
            </w:tcBorders>
          </w:tcPr>
          <w:p w14:paraId="14EF58C5" w14:textId="1F9A5E3C" w:rsidR="00B2252C" w:rsidRDefault="00431B7A" w:rsidP="0004706B">
            <w:pPr>
              <w:pStyle w:val="a3"/>
              <w:jc w:val="center"/>
            </w:pPr>
            <w:r>
              <w:rPr>
                <w:rFonts w:hint="eastAsia"/>
              </w:rPr>
              <w:t>2016</w:t>
            </w:r>
          </w:p>
        </w:tc>
        <w:tc>
          <w:tcPr>
            <w:tcW w:w="2427" w:type="dxa"/>
            <w:tcBorders>
              <w:bottom w:val="nil"/>
            </w:tcBorders>
          </w:tcPr>
          <w:p w14:paraId="3D2D2893" w14:textId="0801B811" w:rsidR="00B2252C" w:rsidRDefault="001750AB" w:rsidP="0004706B">
            <w:pPr>
              <w:pStyle w:val="a3"/>
              <w:jc w:val="center"/>
            </w:pPr>
            <w:r>
              <w:t>7.31</w:t>
            </w:r>
          </w:p>
        </w:tc>
        <w:tc>
          <w:tcPr>
            <w:tcW w:w="2428" w:type="dxa"/>
            <w:tcBorders>
              <w:bottom w:val="nil"/>
            </w:tcBorders>
          </w:tcPr>
          <w:p w14:paraId="087A7349" w14:textId="416F3329" w:rsidR="00B2252C" w:rsidRDefault="0069377F" w:rsidP="0004706B">
            <w:pPr>
              <w:pStyle w:val="a3"/>
              <w:jc w:val="center"/>
            </w:pPr>
            <w:r>
              <w:t>6.25</w:t>
            </w:r>
          </w:p>
        </w:tc>
        <w:tc>
          <w:tcPr>
            <w:tcW w:w="2428" w:type="dxa"/>
            <w:tcBorders>
              <w:bottom w:val="nil"/>
            </w:tcBorders>
          </w:tcPr>
          <w:p w14:paraId="5CA56FDD" w14:textId="44FF1268" w:rsidR="00B2252C" w:rsidRDefault="001750AB" w:rsidP="0004706B">
            <w:pPr>
              <w:pStyle w:val="a3"/>
              <w:jc w:val="center"/>
            </w:pPr>
            <w:r>
              <w:t>53.2</w:t>
            </w:r>
          </w:p>
        </w:tc>
      </w:tr>
      <w:tr w:rsidR="00B2252C" w14:paraId="2D1BED7C" w14:textId="77777777" w:rsidTr="0015770A">
        <w:tc>
          <w:tcPr>
            <w:tcW w:w="1239" w:type="dxa"/>
            <w:tcBorders>
              <w:top w:val="nil"/>
              <w:bottom w:val="nil"/>
            </w:tcBorders>
          </w:tcPr>
          <w:p w14:paraId="02D5B4FC" w14:textId="001DD5A1" w:rsidR="00B2252C" w:rsidRDefault="00431B7A" w:rsidP="0004706B">
            <w:pPr>
              <w:pStyle w:val="a3"/>
              <w:jc w:val="center"/>
            </w:pPr>
            <w:r>
              <w:rPr>
                <w:rFonts w:hint="eastAsia"/>
              </w:rPr>
              <w:t>2015</w:t>
            </w:r>
          </w:p>
        </w:tc>
        <w:tc>
          <w:tcPr>
            <w:tcW w:w="2427" w:type="dxa"/>
            <w:tcBorders>
              <w:top w:val="nil"/>
              <w:bottom w:val="nil"/>
            </w:tcBorders>
          </w:tcPr>
          <w:p w14:paraId="5B8CE7C2" w14:textId="6C76875F" w:rsidR="00B2252C" w:rsidRDefault="00447AF5" w:rsidP="0004706B">
            <w:pPr>
              <w:pStyle w:val="a3"/>
              <w:jc w:val="center"/>
            </w:pPr>
            <w:r>
              <w:t>6.88</w:t>
            </w:r>
          </w:p>
        </w:tc>
        <w:tc>
          <w:tcPr>
            <w:tcW w:w="2428" w:type="dxa"/>
            <w:tcBorders>
              <w:top w:val="nil"/>
              <w:bottom w:val="nil"/>
            </w:tcBorders>
          </w:tcPr>
          <w:p w14:paraId="47A3F0DE" w14:textId="5DBF4221" w:rsidR="00B2252C" w:rsidRDefault="00447AF5" w:rsidP="0004706B">
            <w:pPr>
              <w:pStyle w:val="a3"/>
              <w:jc w:val="center"/>
            </w:pPr>
            <w:r>
              <w:t>6.09</w:t>
            </w:r>
          </w:p>
        </w:tc>
        <w:tc>
          <w:tcPr>
            <w:tcW w:w="2428"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15770A">
        <w:tc>
          <w:tcPr>
            <w:tcW w:w="1239" w:type="dxa"/>
            <w:tcBorders>
              <w:top w:val="nil"/>
              <w:bottom w:val="nil"/>
            </w:tcBorders>
          </w:tcPr>
          <w:p w14:paraId="237289D6" w14:textId="13992CF3" w:rsidR="00B2252C" w:rsidRDefault="00431B7A" w:rsidP="0004706B">
            <w:pPr>
              <w:pStyle w:val="a3"/>
              <w:jc w:val="center"/>
            </w:pPr>
            <w:r>
              <w:rPr>
                <w:rFonts w:hint="eastAsia"/>
              </w:rPr>
              <w:t>2014</w:t>
            </w:r>
          </w:p>
        </w:tc>
        <w:tc>
          <w:tcPr>
            <w:tcW w:w="2427" w:type="dxa"/>
            <w:tcBorders>
              <w:top w:val="nil"/>
              <w:bottom w:val="nil"/>
            </w:tcBorders>
          </w:tcPr>
          <w:p w14:paraId="7C1E9DC5" w14:textId="03882325" w:rsidR="00B2252C" w:rsidRDefault="00DE75E7" w:rsidP="0004706B">
            <w:pPr>
              <w:pStyle w:val="a3"/>
              <w:jc w:val="center"/>
            </w:pPr>
            <w:r>
              <w:t>6.49</w:t>
            </w:r>
          </w:p>
        </w:tc>
        <w:tc>
          <w:tcPr>
            <w:tcW w:w="2428" w:type="dxa"/>
            <w:tcBorders>
              <w:top w:val="nil"/>
              <w:bottom w:val="nil"/>
            </w:tcBorders>
          </w:tcPr>
          <w:p w14:paraId="3D979643" w14:textId="3F911C8C" w:rsidR="00B2252C" w:rsidRDefault="00FB78D4" w:rsidP="0004706B">
            <w:pPr>
              <w:pStyle w:val="a3"/>
              <w:jc w:val="center"/>
            </w:pPr>
            <w:r>
              <w:t>5.05</w:t>
            </w:r>
          </w:p>
        </w:tc>
        <w:tc>
          <w:tcPr>
            <w:tcW w:w="2428"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15770A">
        <w:tc>
          <w:tcPr>
            <w:tcW w:w="1239" w:type="dxa"/>
            <w:tcBorders>
              <w:top w:val="nil"/>
              <w:bottom w:val="nil"/>
            </w:tcBorders>
          </w:tcPr>
          <w:p w14:paraId="1221ABC5" w14:textId="765E273D" w:rsidR="00B2252C" w:rsidRDefault="00431B7A" w:rsidP="0004706B">
            <w:pPr>
              <w:pStyle w:val="a3"/>
              <w:jc w:val="center"/>
            </w:pPr>
            <w:r>
              <w:rPr>
                <w:rFonts w:hint="eastAsia"/>
              </w:rPr>
              <w:t>2013</w:t>
            </w:r>
          </w:p>
        </w:tc>
        <w:tc>
          <w:tcPr>
            <w:tcW w:w="2427" w:type="dxa"/>
            <w:tcBorders>
              <w:top w:val="nil"/>
              <w:bottom w:val="nil"/>
            </w:tcBorders>
          </w:tcPr>
          <w:p w14:paraId="30C75160" w14:textId="45FC6923" w:rsidR="00B2252C" w:rsidRDefault="002054A3" w:rsidP="0004706B">
            <w:pPr>
              <w:pStyle w:val="a3"/>
              <w:jc w:val="center"/>
            </w:pPr>
            <w:r>
              <w:t>6.18</w:t>
            </w:r>
          </w:p>
        </w:tc>
        <w:tc>
          <w:tcPr>
            <w:tcW w:w="2428" w:type="dxa"/>
            <w:tcBorders>
              <w:top w:val="nil"/>
              <w:bottom w:val="nil"/>
            </w:tcBorders>
          </w:tcPr>
          <w:p w14:paraId="69899B2D" w14:textId="4BAB0203" w:rsidR="00B2252C" w:rsidRDefault="002054A3" w:rsidP="0004706B">
            <w:pPr>
              <w:pStyle w:val="a3"/>
              <w:jc w:val="center"/>
            </w:pPr>
            <w:r>
              <w:t>9.50</w:t>
            </w:r>
          </w:p>
        </w:tc>
        <w:tc>
          <w:tcPr>
            <w:tcW w:w="2428"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15770A">
        <w:tc>
          <w:tcPr>
            <w:tcW w:w="1239" w:type="dxa"/>
            <w:tcBorders>
              <w:top w:val="nil"/>
              <w:bottom w:val="nil"/>
            </w:tcBorders>
          </w:tcPr>
          <w:p w14:paraId="6874BCD6" w14:textId="151449E0" w:rsidR="00B2252C" w:rsidRDefault="00431B7A" w:rsidP="0004706B">
            <w:pPr>
              <w:pStyle w:val="a3"/>
              <w:jc w:val="center"/>
            </w:pPr>
            <w:r>
              <w:rPr>
                <w:rFonts w:hint="eastAsia"/>
              </w:rPr>
              <w:t>2012</w:t>
            </w:r>
          </w:p>
        </w:tc>
        <w:tc>
          <w:tcPr>
            <w:tcW w:w="2427" w:type="dxa"/>
            <w:tcBorders>
              <w:top w:val="nil"/>
              <w:bottom w:val="nil"/>
            </w:tcBorders>
          </w:tcPr>
          <w:p w14:paraId="617D48AA" w14:textId="626C4007" w:rsidR="00B2252C" w:rsidRDefault="00C130A8" w:rsidP="0004706B">
            <w:pPr>
              <w:pStyle w:val="a3"/>
              <w:jc w:val="center"/>
            </w:pPr>
            <w:r>
              <w:t>5.64</w:t>
            </w:r>
          </w:p>
        </w:tc>
        <w:tc>
          <w:tcPr>
            <w:tcW w:w="2428" w:type="dxa"/>
            <w:tcBorders>
              <w:top w:val="nil"/>
              <w:bottom w:val="nil"/>
            </w:tcBorders>
          </w:tcPr>
          <w:p w14:paraId="1E598351" w14:textId="44E5FBDF" w:rsidR="00B2252C" w:rsidRDefault="002054A3" w:rsidP="0004706B">
            <w:pPr>
              <w:pStyle w:val="a3"/>
              <w:jc w:val="center"/>
            </w:pPr>
            <w:r>
              <w:t>9.92</w:t>
            </w:r>
          </w:p>
        </w:tc>
        <w:tc>
          <w:tcPr>
            <w:tcW w:w="2428"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15770A">
        <w:tc>
          <w:tcPr>
            <w:tcW w:w="1239" w:type="dxa"/>
            <w:tcBorders>
              <w:top w:val="nil"/>
              <w:bottom w:val="nil"/>
            </w:tcBorders>
          </w:tcPr>
          <w:p w14:paraId="354B7279" w14:textId="4662E606" w:rsidR="00B2252C" w:rsidRDefault="00431B7A" w:rsidP="0004706B">
            <w:pPr>
              <w:pStyle w:val="a3"/>
              <w:jc w:val="center"/>
            </w:pPr>
            <w:r>
              <w:rPr>
                <w:rFonts w:hint="eastAsia"/>
              </w:rPr>
              <w:t>2011</w:t>
            </w:r>
          </w:p>
        </w:tc>
        <w:tc>
          <w:tcPr>
            <w:tcW w:w="2427" w:type="dxa"/>
            <w:tcBorders>
              <w:top w:val="nil"/>
              <w:bottom w:val="nil"/>
            </w:tcBorders>
          </w:tcPr>
          <w:p w14:paraId="2A736C9E" w14:textId="1006CA93" w:rsidR="00B2252C" w:rsidRDefault="002365F4" w:rsidP="0004706B">
            <w:pPr>
              <w:pStyle w:val="a3"/>
              <w:jc w:val="center"/>
            </w:pPr>
            <w:r>
              <w:t>5.13</w:t>
            </w:r>
          </w:p>
        </w:tc>
        <w:tc>
          <w:tcPr>
            <w:tcW w:w="2428" w:type="dxa"/>
            <w:tcBorders>
              <w:top w:val="nil"/>
              <w:bottom w:val="nil"/>
            </w:tcBorders>
          </w:tcPr>
          <w:p w14:paraId="291AA904" w14:textId="61764CC2" w:rsidR="00B2252C" w:rsidRDefault="008243EE" w:rsidP="00954E83">
            <w:pPr>
              <w:pStyle w:val="a3"/>
              <w:jc w:val="center"/>
            </w:pPr>
            <w:r>
              <w:t>12.2</w:t>
            </w:r>
            <w:r w:rsidR="00954E83">
              <w:t>0</w:t>
            </w:r>
          </w:p>
        </w:tc>
        <w:tc>
          <w:tcPr>
            <w:tcW w:w="2428"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15770A">
        <w:tc>
          <w:tcPr>
            <w:tcW w:w="1239" w:type="dxa"/>
            <w:tcBorders>
              <w:top w:val="nil"/>
              <w:bottom w:val="nil"/>
            </w:tcBorders>
          </w:tcPr>
          <w:p w14:paraId="512C0CE6" w14:textId="5B1F513D" w:rsidR="00B2252C" w:rsidRDefault="00431B7A" w:rsidP="0004706B">
            <w:pPr>
              <w:pStyle w:val="a3"/>
              <w:jc w:val="center"/>
            </w:pPr>
            <w:r>
              <w:rPr>
                <w:rFonts w:hint="eastAsia"/>
              </w:rPr>
              <w:t>2010</w:t>
            </w:r>
          </w:p>
        </w:tc>
        <w:tc>
          <w:tcPr>
            <w:tcW w:w="2427" w:type="dxa"/>
            <w:tcBorders>
              <w:top w:val="nil"/>
              <w:bottom w:val="nil"/>
            </w:tcBorders>
          </w:tcPr>
          <w:p w14:paraId="21F7AB4C" w14:textId="2496038D" w:rsidR="00B2252C" w:rsidRDefault="009413C8" w:rsidP="0004706B">
            <w:pPr>
              <w:pStyle w:val="a3"/>
              <w:jc w:val="center"/>
            </w:pPr>
            <w:r>
              <w:t>4.57</w:t>
            </w:r>
          </w:p>
        </w:tc>
        <w:tc>
          <w:tcPr>
            <w:tcW w:w="2428" w:type="dxa"/>
            <w:tcBorders>
              <w:top w:val="nil"/>
              <w:bottom w:val="nil"/>
            </w:tcBorders>
          </w:tcPr>
          <w:p w14:paraId="357350FC" w14:textId="3891C285" w:rsidR="00B2252C" w:rsidRDefault="009413C8" w:rsidP="0004706B">
            <w:pPr>
              <w:pStyle w:val="a3"/>
              <w:jc w:val="center"/>
            </w:pPr>
            <w:r>
              <w:t>19.1</w:t>
            </w:r>
          </w:p>
        </w:tc>
        <w:tc>
          <w:tcPr>
            <w:tcW w:w="2428"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15770A">
        <w:tc>
          <w:tcPr>
            <w:tcW w:w="1239" w:type="dxa"/>
            <w:tcBorders>
              <w:top w:val="nil"/>
              <w:bottom w:val="nil"/>
            </w:tcBorders>
          </w:tcPr>
          <w:p w14:paraId="2C36189D" w14:textId="3A9E649B" w:rsidR="00431B7A" w:rsidRDefault="00431B7A" w:rsidP="0004706B">
            <w:pPr>
              <w:pStyle w:val="a3"/>
              <w:jc w:val="center"/>
            </w:pPr>
            <w:r>
              <w:rPr>
                <w:rFonts w:hint="eastAsia"/>
              </w:rPr>
              <w:t>2009</w:t>
            </w:r>
          </w:p>
        </w:tc>
        <w:tc>
          <w:tcPr>
            <w:tcW w:w="2427" w:type="dxa"/>
            <w:tcBorders>
              <w:top w:val="nil"/>
              <w:bottom w:val="nil"/>
            </w:tcBorders>
          </w:tcPr>
          <w:p w14:paraId="325AFD74" w14:textId="34175401" w:rsidR="00431B7A" w:rsidRDefault="003400C2" w:rsidP="0004706B">
            <w:pPr>
              <w:pStyle w:val="a3"/>
              <w:jc w:val="center"/>
            </w:pPr>
            <w:r>
              <w:rPr>
                <w:rFonts w:hint="eastAsia"/>
              </w:rPr>
              <w:t>3.84</w:t>
            </w:r>
          </w:p>
        </w:tc>
        <w:tc>
          <w:tcPr>
            <w:tcW w:w="2428" w:type="dxa"/>
            <w:tcBorders>
              <w:top w:val="nil"/>
              <w:bottom w:val="nil"/>
            </w:tcBorders>
          </w:tcPr>
          <w:p w14:paraId="67BA0A61" w14:textId="6E0A3230" w:rsidR="00431B7A" w:rsidRDefault="003400C2" w:rsidP="0004706B">
            <w:pPr>
              <w:pStyle w:val="a3"/>
              <w:jc w:val="center"/>
            </w:pPr>
            <w:r>
              <w:t>28.9</w:t>
            </w:r>
          </w:p>
        </w:tc>
        <w:tc>
          <w:tcPr>
            <w:tcW w:w="2428"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15770A">
        <w:tc>
          <w:tcPr>
            <w:tcW w:w="1239" w:type="dxa"/>
            <w:tcBorders>
              <w:top w:val="nil"/>
              <w:bottom w:val="nil"/>
            </w:tcBorders>
          </w:tcPr>
          <w:p w14:paraId="6761DF4B" w14:textId="698654D0" w:rsidR="00431B7A" w:rsidRDefault="00431B7A" w:rsidP="0004706B">
            <w:pPr>
              <w:pStyle w:val="a3"/>
              <w:jc w:val="center"/>
            </w:pPr>
            <w:r>
              <w:rPr>
                <w:rFonts w:hint="eastAsia"/>
              </w:rPr>
              <w:t>2008</w:t>
            </w:r>
          </w:p>
        </w:tc>
        <w:tc>
          <w:tcPr>
            <w:tcW w:w="2427" w:type="dxa"/>
            <w:tcBorders>
              <w:top w:val="nil"/>
              <w:bottom w:val="nil"/>
            </w:tcBorders>
          </w:tcPr>
          <w:p w14:paraId="30C0240D" w14:textId="10D02C82" w:rsidR="00431B7A" w:rsidRDefault="00667F4D" w:rsidP="0004706B">
            <w:pPr>
              <w:pStyle w:val="a3"/>
              <w:jc w:val="center"/>
            </w:pPr>
            <w:r w:rsidRPr="00667F4D">
              <w:t>2.98</w:t>
            </w:r>
          </w:p>
        </w:tc>
        <w:tc>
          <w:tcPr>
            <w:tcW w:w="2428" w:type="dxa"/>
            <w:tcBorders>
              <w:top w:val="nil"/>
              <w:bottom w:val="nil"/>
            </w:tcBorders>
          </w:tcPr>
          <w:p w14:paraId="5633DE76" w14:textId="7376C5A6" w:rsidR="00431B7A" w:rsidRDefault="00667F4D" w:rsidP="0004706B">
            <w:pPr>
              <w:pStyle w:val="a3"/>
              <w:jc w:val="center"/>
            </w:pPr>
            <w:r w:rsidRPr="00667F4D">
              <w:t>41.9</w:t>
            </w:r>
          </w:p>
        </w:tc>
        <w:tc>
          <w:tcPr>
            <w:tcW w:w="2428"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15770A">
        <w:tc>
          <w:tcPr>
            <w:tcW w:w="1239" w:type="dxa"/>
            <w:tcBorders>
              <w:top w:val="nil"/>
            </w:tcBorders>
          </w:tcPr>
          <w:p w14:paraId="10C72AE0" w14:textId="6170ACD7" w:rsidR="00431B7A" w:rsidRDefault="00431B7A" w:rsidP="0004706B">
            <w:pPr>
              <w:pStyle w:val="a3"/>
              <w:jc w:val="center"/>
            </w:pPr>
            <w:r>
              <w:rPr>
                <w:rFonts w:hint="eastAsia"/>
              </w:rPr>
              <w:t>2007</w:t>
            </w:r>
          </w:p>
        </w:tc>
        <w:tc>
          <w:tcPr>
            <w:tcW w:w="2427" w:type="dxa"/>
            <w:tcBorders>
              <w:top w:val="nil"/>
            </w:tcBorders>
          </w:tcPr>
          <w:p w14:paraId="43C498CC" w14:textId="556491D5" w:rsidR="00431B7A" w:rsidRDefault="000E7254" w:rsidP="0004706B">
            <w:pPr>
              <w:pStyle w:val="a3"/>
              <w:jc w:val="center"/>
            </w:pPr>
            <w:r>
              <w:rPr>
                <w:rFonts w:hint="eastAsia"/>
              </w:rPr>
              <w:t>2.10</w:t>
            </w:r>
          </w:p>
        </w:tc>
        <w:tc>
          <w:tcPr>
            <w:tcW w:w="2428" w:type="dxa"/>
            <w:tcBorders>
              <w:top w:val="nil"/>
            </w:tcBorders>
          </w:tcPr>
          <w:p w14:paraId="68269BE4" w14:textId="10A49DDA" w:rsidR="00431B7A" w:rsidRDefault="002448A9" w:rsidP="0004706B">
            <w:pPr>
              <w:pStyle w:val="a3"/>
              <w:jc w:val="center"/>
            </w:pPr>
            <w:r>
              <w:rPr>
                <w:rFonts w:hint="eastAsia"/>
              </w:rPr>
              <w:t>53.3</w:t>
            </w:r>
          </w:p>
        </w:tc>
        <w:tc>
          <w:tcPr>
            <w:tcW w:w="2428" w:type="dxa"/>
            <w:tcBorders>
              <w:top w:val="nil"/>
            </w:tcBorders>
          </w:tcPr>
          <w:p w14:paraId="2C3770D1" w14:textId="3ED1C5F8" w:rsidR="00431B7A" w:rsidRDefault="002448A9" w:rsidP="0004706B">
            <w:pPr>
              <w:pStyle w:val="a3"/>
              <w:jc w:val="center"/>
            </w:pPr>
            <w:r>
              <w:rPr>
                <w:rFonts w:hint="eastAsia"/>
              </w:rPr>
              <w:t>16.0</w:t>
            </w:r>
          </w:p>
        </w:tc>
      </w:tr>
    </w:tbl>
    <w:p w14:paraId="4CABE48A" w14:textId="77777777" w:rsidR="008310D1" w:rsidRDefault="008310D1" w:rsidP="0004706B">
      <w:pPr>
        <w:pStyle w:val="a3"/>
        <w:jc w:val="center"/>
      </w:pPr>
    </w:p>
    <w:p w14:paraId="738E46E8" w14:textId="03F14926" w:rsidR="008310D1" w:rsidRPr="001553BE" w:rsidRDefault="00DD6DBC" w:rsidP="001553BE">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新增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9C2DE0">
        <w:rPr>
          <w:rFonts w:hint="eastAsia"/>
        </w:rPr>
        <w:t>驱动</w:t>
      </w:r>
      <w:r w:rsidR="001553BE">
        <w:rPr>
          <w:rFonts w:hint="eastAsia"/>
        </w:rPr>
        <w:t>了</w:t>
      </w:r>
      <w:r w:rsidR="009C2DE0">
        <w:rPr>
          <w:rFonts w:hint="eastAsia"/>
        </w:rPr>
        <w:t>互联网业务类型的多元化、精细化，促进</w:t>
      </w:r>
      <w:r w:rsidR="001553BE">
        <w:rPr>
          <w:rFonts w:hint="eastAsia"/>
        </w:rPr>
        <w:t>了</w:t>
      </w:r>
      <w:r w:rsidR="009C2DE0">
        <w:rPr>
          <w:rFonts w:hint="eastAsia"/>
        </w:rPr>
        <w:t>线上线下应用场景的融合，并推动服务</w:t>
      </w:r>
      <w:r w:rsidR="001553BE">
        <w:rPr>
          <w:rFonts w:hint="eastAsia"/>
        </w:rPr>
        <w:t>范围进一步扩展。</w:t>
      </w:r>
    </w:p>
    <w:p w14:paraId="30EED0EA" w14:textId="73CFAF6F" w:rsidR="0004706B" w:rsidRDefault="00E25388" w:rsidP="007F2D82">
      <w:pPr>
        <w:pStyle w:val="-1"/>
        <w:spacing w:before="312" w:after="312"/>
      </w:pPr>
      <w:r>
        <w:rPr>
          <w:rFonts w:hint="eastAsia"/>
        </w:rPr>
        <w:t>网络视频业务</w:t>
      </w:r>
    </w:p>
    <w:p w14:paraId="0790BAE8" w14:textId="482EF20A" w:rsidR="00FA7421" w:rsidRDefault="007F2D82" w:rsidP="00FA7421">
      <w:pPr>
        <w:pStyle w:val="a3"/>
        <w:ind w:firstLine="420"/>
      </w:pPr>
      <w:r>
        <w:rPr>
          <w:rFonts w:hint="eastAsia"/>
        </w:rPr>
        <w:t>随着互联网技术的进步与创新，</w:t>
      </w:r>
      <w:r w:rsidR="005C0274">
        <w:rPr>
          <w:rFonts w:hint="eastAsia"/>
        </w:rPr>
        <w:t>各种类型的互联网业务大量涌现，包括网络搜索、电子商务、网络社交、网络游戏、网络视频等。这些互联网业务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114A43">
        <w:rPr>
          <w:rFonts w:hint="eastAsia"/>
        </w:rPr>
        <w:t>日常</w:t>
      </w:r>
      <w:r w:rsidR="00C61AD4">
        <w:rPr>
          <w:rFonts w:hint="eastAsia"/>
        </w:rPr>
        <w:t>生活、即时沟通</w:t>
      </w:r>
      <w:r w:rsidR="005C0274">
        <w:rPr>
          <w:rFonts w:hint="eastAsia"/>
        </w:rPr>
        <w:t>和娱乐消遣</w:t>
      </w:r>
      <w:r w:rsidR="00114A43">
        <w:rPr>
          <w:rFonts w:hint="eastAsia"/>
        </w:rPr>
        <w:t>提供了便利</w:t>
      </w:r>
      <w:r w:rsidR="00C61AD4">
        <w:rPr>
          <w:rFonts w:hint="eastAsia"/>
        </w:rPr>
        <w:t>服务</w:t>
      </w:r>
      <w:r w:rsidR="005C0274">
        <w:rPr>
          <w:rFonts w:hint="eastAsia"/>
        </w:rPr>
        <w:t>。</w:t>
      </w:r>
      <w:r w:rsidR="00AB79D1">
        <w:rPr>
          <w:rFonts w:hint="eastAsia"/>
        </w:rPr>
        <w:t>本文中，我们主要关注于网络视频业务。</w:t>
      </w:r>
      <w:r w:rsidR="003A1B46">
        <w:rPr>
          <w:rFonts w:hint="eastAsia"/>
        </w:rPr>
        <w:t>网络视频业务</w:t>
      </w:r>
      <w:r w:rsidR="00FA7421">
        <w:rPr>
          <w:rFonts w:hint="eastAsia"/>
        </w:rPr>
        <w:t>指的是使用互联网、基于</w:t>
      </w:r>
      <w:r w:rsidR="00FA7421">
        <w:rPr>
          <w:rFonts w:hint="eastAsia"/>
        </w:rPr>
        <w:t>HTTP</w:t>
      </w:r>
      <w:r w:rsidR="00FA7421">
        <w:rPr>
          <w:rFonts w:hint="eastAsia"/>
        </w:rPr>
        <w:t>协议、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避免了</w:t>
      </w:r>
      <w:r w:rsidR="00FC6883">
        <w:rPr>
          <w:rFonts w:hint="eastAsia"/>
        </w:rPr>
        <w:t>使用</w:t>
      </w:r>
      <w:r w:rsidR="003A1B46">
        <w:rPr>
          <w:rFonts w:hint="eastAsia"/>
        </w:rPr>
        <w:t>同轴电缆或卫星传输，</w:t>
      </w:r>
      <w:r w:rsidR="00FC6883">
        <w:rPr>
          <w:rFonts w:hint="eastAsia"/>
        </w:rPr>
        <w:t>而是</w:t>
      </w:r>
      <w:r w:rsidR="003A1B46">
        <w:rPr>
          <w:rFonts w:hint="eastAsia"/>
        </w:rPr>
        <w:t>通过互联网来进行视频交付</w:t>
      </w:r>
      <w:r w:rsidR="00FC6883">
        <w:rPr>
          <w:rFonts w:hint="eastAsia"/>
        </w:rPr>
        <w:t>。由此，网络视频业务可以有</w:t>
      </w:r>
      <w:r w:rsidR="004A7FEF">
        <w:rPr>
          <w:rFonts w:hint="eastAsia"/>
        </w:rPr>
        <w:t>效利用互联网的覆盖范围与价格优势。</w:t>
      </w:r>
      <w:r w:rsidR="00FA7421">
        <w:rPr>
          <w:rFonts w:hint="eastAsia"/>
        </w:rPr>
        <w:t>而相较于传统的网络流媒体业务，目前网络视频业务的播放形式更加灵活方便、操作更加用户友好、内容更加丰富多样，从而越来越受到用户的欢迎。</w:t>
      </w:r>
    </w:p>
    <w:p w14:paraId="780FD208" w14:textId="52AE7C13" w:rsidR="00D1196F" w:rsidRDefault="00250FAA" w:rsidP="00D1196F">
      <w:pPr>
        <w:pStyle w:val="a3"/>
        <w:ind w:firstLine="420"/>
      </w:pPr>
      <w:r>
        <w:rPr>
          <w:rFonts w:hint="eastAsia"/>
        </w:rPr>
        <w:lastRenderedPageBreak/>
        <w:t>网络视频业务是当今互联网中最为重要和有价值的业务之一。</w:t>
      </w:r>
      <w:r w:rsidR="001E0845">
        <w:rPr>
          <w:rFonts w:hint="eastAsia"/>
        </w:rPr>
        <w:t>从流量字节数的角度，网络视频业务产生的流量是互联网流量的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2A59FA">
        <w:rPr>
          <w:rFonts w:hint="eastAsia"/>
        </w:rPr>
        <w:t>，</w:t>
      </w:r>
      <w:r w:rsidR="00392992">
        <w:rPr>
          <w:rFonts w:hint="eastAsia"/>
        </w:rPr>
        <w:t>2015</w:t>
      </w:r>
      <w:r w:rsidR="00392992">
        <w:rPr>
          <w:rFonts w:hint="eastAsia"/>
        </w:rPr>
        <w:t>年全球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392992">
        <w:rPr>
          <w:rFonts w:hint="eastAsia"/>
        </w:rPr>
        <w:t>，并将于</w:t>
      </w:r>
      <w:r w:rsidR="00392992">
        <w:rPr>
          <w:rFonts w:hint="eastAsia"/>
        </w:rPr>
        <w:t>2020</w:t>
      </w:r>
      <w:r w:rsidR="00392992">
        <w:rPr>
          <w:rFonts w:hint="eastAsia"/>
        </w:rPr>
        <w:t>年增长至</w:t>
      </w:r>
      <w:r w:rsidR="00392992">
        <w:rPr>
          <w:rFonts w:hint="eastAsia"/>
        </w:rPr>
        <w:t>82%</w:t>
      </w:r>
      <w:r w:rsidR="00392992">
        <w:rPr>
          <w:rFonts w:hint="eastAsia"/>
        </w:rPr>
        <w:t>。</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w:t>
      </w:r>
      <w:r w:rsidR="005F505C">
        <w:rPr>
          <w:rFonts w:hint="eastAsia"/>
        </w:rPr>
        <w:t>在</w:t>
      </w:r>
      <w:r w:rsidR="005F505C" w:rsidRPr="005F505C">
        <w:rPr>
          <w:rFonts w:hint="eastAsia"/>
        </w:rPr>
        <w:t>2015</w:t>
      </w:r>
      <w:r w:rsidR="005F505C">
        <w:rPr>
          <w:rFonts w:hint="eastAsia"/>
        </w:rPr>
        <w:t>至</w:t>
      </w:r>
      <w:r w:rsidR="005F505C" w:rsidRPr="005F505C">
        <w:rPr>
          <w:rFonts w:hint="eastAsia"/>
        </w:rPr>
        <w:t>2020</w:t>
      </w:r>
      <w:r w:rsidR="005F505C" w:rsidRPr="005F505C">
        <w:rPr>
          <w:rFonts w:hint="eastAsia"/>
        </w:rPr>
        <w:t>年</w:t>
      </w:r>
      <w:r w:rsidR="005F505C">
        <w:rPr>
          <w:rFonts w:hint="eastAsia"/>
        </w:rPr>
        <w:t>间</w:t>
      </w:r>
      <w:r w:rsidR="005F505C" w:rsidRPr="005F505C">
        <w:rPr>
          <w:rFonts w:hint="eastAsia"/>
        </w:rPr>
        <w:t>将增长三倍，复合年增长率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数</w:t>
      </w:r>
      <w:r w:rsidR="00DC5A42">
        <w:rPr>
          <w:rFonts w:hint="eastAsia"/>
        </w:rPr>
        <w:t>量</w:t>
      </w:r>
      <w:r w:rsidR="004D328D">
        <w:rPr>
          <w:rFonts w:hint="eastAsia"/>
        </w:rPr>
        <w:t>达</w:t>
      </w:r>
      <w:r w:rsidR="004D328D">
        <w:rPr>
          <w:rFonts w:hint="eastAsia"/>
        </w:rPr>
        <w:t>5.45</w:t>
      </w:r>
      <w:r w:rsidR="004D328D">
        <w:rPr>
          <w:rFonts w:hint="eastAsia"/>
        </w:rPr>
        <w:t>亿人，总体使用率为</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4D328D">
        <w:rPr>
          <w:rFonts w:hint="eastAsia"/>
        </w:rPr>
        <w:t>在</w:t>
      </w:r>
      <w:r w:rsidR="004D328D">
        <w:rPr>
          <w:rFonts w:hint="eastAsia"/>
        </w:rPr>
        <w:t>2016</w:t>
      </w:r>
      <w:r w:rsidR="004D328D">
        <w:rPr>
          <w:rFonts w:hint="eastAsia"/>
        </w:rPr>
        <w:t>年中，新增网络视频业务用户</w:t>
      </w:r>
      <w:r w:rsidR="004D328D">
        <w:rPr>
          <w:rFonts w:hint="eastAsia"/>
        </w:rPr>
        <w:t>4064</w:t>
      </w:r>
      <w:r w:rsidR="004D328D">
        <w:rPr>
          <w:rFonts w:hint="eastAsia"/>
        </w:rPr>
        <w:t>万人，增长率为</w:t>
      </w:r>
      <w:r w:rsidR="004D328D">
        <w:rPr>
          <w:rFonts w:hint="eastAsia"/>
        </w:rPr>
        <w:t>8.1%</w:t>
      </w:r>
      <w:r w:rsidR="004D328D">
        <w:rPr>
          <w:rFonts w:hint="eastAsia"/>
        </w:rPr>
        <w:t>。</w:t>
      </w:r>
      <w:r w:rsidR="00D1196F">
        <w:rPr>
          <w:rFonts w:hint="eastAsia"/>
        </w:rPr>
        <w:t>未来，伴随着宏观经济和互联网产业的发展，对于面向休闲娱乐的网络视频业务，用户的</w:t>
      </w:r>
      <w:r w:rsidR="00744016">
        <w:rPr>
          <w:rFonts w:hint="eastAsia"/>
        </w:rPr>
        <w:t>使用和依赖</w:t>
      </w:r>
      <w:r w:rsidR="00D1196F">
        <w:rPr>
          <w:rFonts w:hint="eastAsia"/>
        </w:rPr>
        <w:t>程度还会进一步加强，用户数量将继续增长。</w:t>
      </w:r>
    </w:p>
    <w:p w14:paraId="00771487" w14:textId="518251CC" w:rsidR="003A1B46" w:rsidRDefault="00AC308D" w:rsidP="00AC308D">
      <w:pPr>
        <w:pStyle w:val="a3"/>
        <w:ind w:firstLine="420"/>
      </w:pPr>
      <w:r>
        <w:rPr>
          <w:rFonts w:hint="eastAsia"/>
        </w:rPr>
        <w:t>对于网络视频业务，其提供的内容是吸引用户和构筑品牌的关键因素。</w:t>
      </w:r>
      <w:r w:rsidR="006261F3">
        <w:rPr>
          <w:rFonts w:hint="eastAsia"/>
        </w:rPr>
        <w:t>网络视频</w:t>
      </w:r>
      <w:r w:rsidRPr="00AC308D">
        <w:rPr>
          <w:rFonts w:hint="eastAsia"/>
        </w:rPr>
        <w:t>内容</w:t>
      </w:r>
      <w:r>
        <w:rPr>
          <w:rFonts w:hint="eastAsia"/>
        </w:rPr>
        <w:t>的</w:t>
      </w:r>
      <w:r w:rsidRPr="00AC308D">
        <w:rPr>
          <w:rFonts w:hint="eastAsia"/>
        </w:rPr>
        <w:t>来源</w:t>
      </w:r>
      <w:r>
        <w:rPr>
          <w:rFonts w:hint="eastAsia"/>
        </w:rPr>
        <w:t>主要包括</w:t>
      </w:r>
      <w:r w:rsidR="00A66577">
        <w:rPr>
          <w:rFonts w:hint="eastAsia"/>
        </w:rPr>
        <w:t>四</w:t>
      </w:r>
      <w:r>
        <w:rPr>
          <w:rFonts w:hint="eastAsia"/>
        </w:rPr>
        <w:t>类：用户生成、</w:t>
      </w:r>
      <w:r w:rsidR="00AE38FF">
        <w:rPr>
          <w:rFonts w:hint="eastAsia"/>
        </w:rPr>
        <w:t>专业发布、</w:t>
      </w:r>
      <w:r>
        <w:rPr>
          <w:rFonts w:hint="eastAsia"/>
        </w:rPr>
        <w:t>版权购买和平台自制。</w:t>
      </w:r>
    </w:p>
    <w:p w14:paraId="642BCDA7" w14:textId="58647D0E" w:rsidR="005656DA" w:rsidRDefault="00AC308D" w:rsidP="009B674C">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47408E">
        <w:rPr>
          <w:rFonts w:hint="eastAsia"/>
        </w:rPr>
        <w:t>共享给</w:t>
      </w:r>
      <w:r w:rsidR="00185393">
        <w:rPr>
          <w:rFonts w:hint="eastAsia"/>
        </w:rPr>
        <w:t>其他用户视频内容。这些视频往往时长较短，内容覆盖范围较广，视频质量</w:t>
      </w:r>
      <w:r w:rsidR="00185393" w:rsidRPr="00185393">
        <w:rPr>
          <w:rFonts w:hint="eastAsia"/>
        </w:rPr>
        <w:t>良莠并存</w:t>
      </w:r>
      <w:r w:rsidR="00185393">
        <w:rPr>
          <w:rFonts w:hint="eastAsia"/>
        </w:rPr>
        <w:t>。</w:t>
      </w:r>
      <w:r w:rsidR="00FD542D">
        <w:rPr>
          <w:rFonts w:hint="eastAsia"/>
        </w:rPr>
        <w:t>对于此类型视频内容，典型的网络视频业务提供商（视频网站）是</w:t>
      </w:r>
      <w:r w:rsidR="00FD542D">
        <w:rPr>
          <w:rFonts w:hint="eastAsia"/>
        </w:rPr>
        <w:t>YouTube</w:t>
      </w:r>
      <w:r w:rsidR="00FD542D">
        <w:rPr>
          <w:rFonts w:hint="eastAsia"/>
        </w:rPr>
        <w:t>。</w:t>
      </w:r>
      <w:r w:rsidR="00911A12">
        <w:rPr>
          <w:rFonts w:hint="eastAsia"/>
        </w:rPr>
        <w:t>UGC</w:t>
      </w:r>
      <w:r w:rsidR="00911A12">
        <w:rPr>
          <w:rFonts w:hint="eastAsia"/>
        </w:rPr>
        <w:t>内容由用户免费发布，可以节省业务提供商的购买开销；并且内容主题灵活丰富，往往可以吸引大量用户进行观看。然而，此时</w:t>
      </w:r>
      <w:r w:rsidR="00362479">
        <w:rPr>
          <w:rFonts w:hint="eastAsia"/>
        </w:rPr>
        <w:t>的</w:t>
      </w:r>
      <w:r w:rsidR="00911A12">
        <w:rPr>
          <w:rFonts w:hint="eastAsia"/>
        </w:rPr>
        <w:t>业务提供商仅</w:t>
      </w:r>
      <w:r w:rsidR="00362479">
        <w:rPr>
          <w:rFonts w:hint="eastAsia"/>
        </w:rPr>
        <w:t>作为</w:t>
      </w:r>
      <w:r w:rsidR="00911A12">
        <w:rPr>
          <w:rFonts w:hint="eastAsia"/>
        </w:rPr>
        <w:t>分享平台，不易对视频</w:t>
      </w:r>
      <w:r w:rsidR="00362479">
        <w:rPr>
          <w:rFonts w:hint="eastAsia"/>
        </w:rPr>
        <w:t>内容</w:t>
      </w:r>
      <w:r w:rsidR="00911A12">
        <w:rPr>
          <w:rFonts w:hint="eastAsia"/>
        </w:rPr>
        <w:t>进行把控</w:t>
      </w:r>
      <w:r w:rsidR="00362479">
        <w:rPr>
          <w:rFonts w:hint="eastAsia"/>
        </w:rPr>
        <w:t>，因此往往会面临视频合法性、版权等方面问题。</w:t>
      </w:r>
    </w:p>
    <w:p w14:paraId="6634EE8D" w14:textId="029F5A6D"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704159">
        <w:rPr>
          <w:rFonts w:hint="eastAsia"/>
        </w:rPr>
        <w:t>，可以满足用户的</w:t>
      </w:r>
      <w:r w:rsidR="00F80941">
        <w:rPr>
          <w:rFonts w:hint="eastAsia"/>
        </w:rPr>
        <w:t>特定兴趣和</w:t>
      </w:r>
      <w:r w:rsidR="00704159">
        <w:rPr>
          <w:rFonts w:hint="eastAsia"/>
        </w:rPr>
        <w:t>细分需求</w:t>
      </w:r>
      <w:r w:rsidR="00F80941">
        <w:rPr>
          <w:rFonts w:hint="eastAsia"/>
        </w:rPr>
        <w:t>。</w:t>
      </w:r>
    </w:p>
    <w:p w14:paraId="1848D753" w14:textId="20C63F74"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w:t>
      </w:r>
      <w:r w:rsidR="00A90320">
        <w:rPr>
          <w:rFonts w:hint="eastAsia"/>
        </w:rPr>
        <w:t>节目</w:t>
      </w:r>
      <w:r w:rsidR="00F459D4">
        <w:rPr>
          <w:rFonts w:hint="eastAsia"/>
        </w:rPr>
        <w:t>类型。</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090620">
        <w:rPr>
          <w:rFonts w:hint="eastAsia"/>
        </w:rPr>
        <w:t>这些版权购买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黏性与忠诚度。</w:t>
      </w:r>
    </w:p>
    <w:p w14:paraId="2C2F8F27" w14:textId="0A767C3B"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节目类型。在内容上，平台自制内容往往具有自身特色并强调差异化，以减少了业务提供商对版权方的过度依赖。而在开销上，视频的制作成本往往可以低于版权购买费用，</w:t>
      </w:r>
      <w:r w:rsidR="008B0D18">
        <w:rPr>
          <w:rFonts w:hint="eastAsia"/>
        </w:rPr>
        <w:lastRenderedPageBreak/>
        <w:t>同时业务提供商还可以向其他平台出售视频的播放权，以实现创收。</w:t>
      </w:r>
    </w:p>
    <w:p w14:paraId="70FDA26C" w14:textId="4964BC86"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版权购买内容收费。这些收费内容往往是最新的电影、电视剧等节目。用户可以选择支付少量费用，获取单次观看视频权限；或者充值一定金额成为网站会员，无限制观看网址所有收费内容。</w:t>
      </w:r>
      <w:r w:rsidR="000C4165">
        <w:rPr>
          <w:rFonts w:hint="eastAsia"/>
        </w:rPr>
        <w:t>这样灵活的商业模式</w:t>
      </w:r>
      <w:r w:rsidR="00834784">
        <w:rPr>
          <w:rFonts w:hint="eastAsia"/>
        </w:rPr>
        <w:t>能够</w:t>
      </w:r>
      <w:r w:rsidR="000C4165">
        <w:rPr>
          <w:rFonts w:hint="eastAsia"/>
        </w:rPr>
        <w:t>满足了</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39408059" w14:textId="6F6DB461" w:rsidR="003556A5" w:rsidRDefault="00D60EAA" w:rsidP="00325BD6">
      <w:pPr>
        <w:pStyle w:val="-1"/>
        <w:spacing w:before="312" w:after="312"/>
      </w:pPr>
      <w:r>
        <w:rPr>
          <w:rFonts w:hint="eastAsia"/>
        </w:rPr>
        <w:t>相关</w:t>
      </w:r>
      <w:r w:rsidR="00C70597">
        <w:rPr>
          <w:rFonts w:hint="eastAsia"/>
        </w:rPr>
        <w:t>研究</w:t>
      </w:r>
      <w:r>
        <w:rPr>
          <w:rFonts w:hint="eastAsia"/>
        </w:rPr>
        <w:t>工作</w:t>
      </w:r>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0106B112"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4A5FBE">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 </w:instrTex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DATA </w:instrText>
      </w:r>
      <w:r w:rsidR="004A5FBE">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3C009E">
        <w:rPr>
          <w:rFonts w:hint="eastAsia"/>
        </w:rPr>
        <w:t>的</w:t>
      </w:r>
      <w:r w:rsidR="00365BC2">
        <w:rPr>
          <w:rFonts w:hint="eastAsia"/>
        </w:rPr>
        <w:t>现行</w:t>
      </w:r>
      <w:r w:rsidR="003C009E">
        <w:rPr>
          <w:rFonts w:hint="eastAsia"/>
        </w:rPr>
        <w:t>视频分发策略进行分析</w:t>
      </w:r>
      <w:r w:rsidR="00E6359D">
        <w:rPr>
          <w:rFonts w:hint="eastAsia"/>
        </w:rPr>
        <w:t>，并</w:t>
      </w:r>
      <w:r w:rsidR="006D65E3">
        <w:rPr>
          <w:rFonts w:hint="eastAsia"/>
        </w:rPr>
        <w:t>提出</w:t>
      </w:r>
      <w:r w:rsidR="00F75A07">
        <w:rPr>
          <w:rFonts w:hint="eastAsia"/>
        </w:rPr>
        <w:t>优化设计</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 </w:instrTex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DATA </w:instrText>
      </w:r>
      <w:r w:rsidR="0029560F">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下（如无线网络、机会网络），来</w:t>
      </w:r>
      <w:r w:rsidR="006D65E3">
        <w:rPr>
          <w:rFonts w:hint="eastAsia"/>
        </w:rPr>
        <w:t>进一步</w:t>
      </w:r>
      <w:r w:rsidR="00253650">
        <w:rPr>
          <w:rFonts w:hint="eastAsia"/>
        </w:rPr>
        <w:t>提高视频分发的性能。</w:t>
      </w:r>
    </w:p>
    <w:p w14:paraId="4FA18E6F" w14:textId="367F0E68" w:rsidR="00D14AE4" w:rsidRDefault="00761BE5" w:rsidP="00B054B3">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由于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因此网络运营商难以实时获知其业务质量</w:t>
      </w:r>
      <w:r w:rsidR="00E76D7F">
        <w:rPr>
          <w:rFonts w:hint="eastAsia"/>
        </w:rPr>
        <w:t>并进行设施调整</w:t>
      </w:r>
      <w:r w:rsidR="008B7A77">
        <w:rPr>
          <w:rFonts w:hint="eastAsia"/>
        </w:rPr>
        <w:t>，从而对用户体验造成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 </w:instrTex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质量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 </w:instrTex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B054B3">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ACM SIGMETRICS Performance Evaluation Review&lt;/secondary-title&gt;&lt;/titles&gt;&lt;pages&gt;367-379&lt;/pages&gt;&lt;volume&gt;42&lt;/volume&gt;&lt;number&gt;1&lt;/number&gt;&lt;dates&gt;&lt;year&gt;2014&lt;/year&gt;&lt;/dates&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B054B3">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Broadband Multimedia Systems and Broadcasting (BMSB), 2014 IEEE International Symposium on&lt;/secondary-title&gt;&lt;/titles&gt;&lt;pages&gt;1-7&lt;/pages&gt;&lt;dates&gt;&lt;year&gt;2014&lt;/year&gt;&lt;/dates&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309A0C8F" w:rsidR="000E7127" w:rsidRDefault="000E7127" w:rsidP="00E976DC">
      <w:pPr>
        <w:pStyle w:val="a3"/>
        <w:ind w:firstLine="420"/>
      </w:pPr>
      <w:r w:rsidRPr="000E7127">
        <w:rPr>
          <w:rFonts w:hint="eastAsia"/>
          <w:b/>
        </w:rPr>
        <w:t>流量及用户日志数据分析</w:t>
      </w:r>
      <w:r w:rsidR="000F3070">
        <w:rPr>
          <w:rFonts w:hint="eastAsia"/>
        </w:rPr>
        <w:t>。</w:t>
      </w:r>
      <w:r w:rsidR="004045E1">
        <w:rPr>
          <w:rFonts w:hint="eastAsia"/>
        </w:rPr>
        <w:t>这类型研究工作由真实的海量数据驱动。</w:t>
      </w:r>
      <w:r w:rsidR="002C6295">
        <w:rPr>
          <w:rFonts w:hint="eastAsia"/>
        </w:rPr>
        <w:t>基于在网络运营商处被动采集流量数据，和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4045E1">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Casas&lt;/Author&gt;&lt;Year&gt;2014&lt;/Year&gt;&lt;RecNum&gt;123&lt;/RecNum&gt;&lt;record&gt;&lt;rec-number&gt;123&lt;/rec-number&gt;&lt;foreign-keys&gt;&lt;key app="EN" db-id="vzedw2tf3ftax2exwf5x9d5sze00wxrerxad" timestamp="1490420875"&gt;123&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 </w:instrTex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 </w:instrTex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DATA </w:instrText>
      </w:r>
      <w:r w:rsidR="004045E1">
        <w:fldChar w:fldCharType="end"/>
      </w:r>
      <w:r w:rsidR="004045E1">
        <w:fldChar w:fldCharType="separate"/>
      </w:r>
      <w:r w:rsidR="004045E1" w:rsidRPr="004045E1">
        <w:rPr>
          <w:noProof/>
          <w:vertAlign w:val="superscript"/>
        </w:rPr>
        <w:t>[30, 34-36]</w:t>
      </w:r>
      <w:r w:rsidR="004045E1">
        <w:fldChar w:fldCharType="end"/>
      </w:r>
      <w:r w:rsidR="0057584A">
        <w:rPr>
          <w:rFonts w:hint="eastAsia"/>
        </w:rPr>
        <w:t>等内容。在此基础上，研究者们还讨论了如何将分析结果应用</w:t>
      </w:r>
      <w:r w:rsidR="00521802">
        <w:rPr>
          <w:rFonts w:hint="eastAsia"/>
        </w:rPr>
        <w:t>在</w:t>
      </w:r>
      <w:r w:rsidR="009636E5">
        <w:rPr>
          <w:rFonts w:hint="eastAsia"/>
        </w:rPr>
        <w:t>复制</w:t>
      </w:r>
      <w:r w:rsidR="00521802">
        <w:rPr>
          <w:rFonts w:hint="eastAsia"/>
        </w:rPr>
        <w:t>存储</w:t>
      </w:r>
      <w:r w:rsidR="0057584A">
        <w:rPr>
          <w:rFonts w:hint="eastAsia"/>
        </w:rPr>
        <w:t>、视频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6F758E48" w:rsidR="003556A5" w:rsidRPr="00AF240D" w:rsidRDefault="00AE25EF" w:rsidP="00A140F6">
      <w:pPr>
        <w:pStyle w:val="a3"/>
        <w:ind w:firstLine="420"/>
      </w:pPr>
      <w:r w:rsidRPr="00AE25EF">
        <w:rPr>
          <w:rFonts w:hint="eastAsia"/>
          <w:b/>
        </w:rPr>
        <w:t>视频流行度</w:t>
      </w:r>
      <w:r w:rsidR="00AF240D">
        <w:rPr>
          <w:rFonts w:hint="eastAsia"/>
          <w:b/>
        </w:rPr>
        <w:t>分析与</w:t>
      </w:r>
      <w:r w:rsidRPr="00AE25EF">
        <w:rPr>
          <w:rFonts w:hint="eastAsia"/>
          <w:b/>
        </w:rPr>
        <w:t>预测</w:t>
      </w:r>
      <w:r w:rsidR="00DD4914">
        <w:rPr>
          <w:rFonts w:hint="eastAsia"/>
        </w:rPr>
        <w:t>。互联网内容的流行度一直是学术界中的研究热点。</w:t>
      </w:r>
      <w:r w:rsidR="00DD4914">
        <w:rPr>
          <w:rFonts w:hint="eastAsia"/>
        </w:rPr>
        <w:lastRenderedPageBreak/>
        <w:t>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 </w:instrTex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整体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根据高峰日的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算法</w:t>
      </w:r>
      <w:r w:rsidR="00880919">
        <w:fldChar w:fldCharType="begin"/>
      </w:r>
      <w:r w:rsidR="00880919">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 (TOIT)&lt;/secondary-title&gt;&lt;/titles&gt;&lt;periodical&gt;&lt;full-title&gt;ACM Transactions on Internet Technology (TOIT)&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 </w:instrTex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825A01">
        <w:rPr>
          <w:rFonts w:hint="eastAsia"/>
        </w:rPr>
        <w:t>是基于视频早期播放量衡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1B3D508" w14:textId="61E04DC7" w:rsidR="0081413E" w:rsidRDefault="0081413E" w:rsidP="0081413E">
      <w:pPr>
        <w:pStyle w:val="-0"/>
        <w:spacing w:before="312" w:after="312"/>
      </w:pPr>
      <w:r>
        <w:t>研究</w:t>
      </w:r>
      <w:r w:rsidR="00FA19C9">
        <w:rPr>
          <w:rFonts w:hint="eastAsia"/>
        </w:rPr>
        <w:t>条件</w:t>
      </w:r>
    </w:p>
    <w:p w14:paraId="1A9B3566" w14:textId="2537D361" w:rsidR="0081413E" w:rsidRDefault="00AB3165" w:rsidP="0081413E">
      <w:pPr>
        <w:pStyle w:val="-1"/>
        <w:spacing w:before="312" w:after="312"/>
      </w:pPr>
      <w:r>
        <w:rPr>
          <w:rFonts w:hint="eastAsia"/>
        </w:rPr>
        <w:t>网络</w:t>
      </w:r>
      <w:r w:rsidR="00693397">
        <w:rPr>
          <w:rFonts w:hint="eastAsia"/>
        </w:rPr>
        <w:t>数据采集</w:t>
      </w:r>
      <w:r w:rsidR="00713DED">
        <w:rPr>
          <w:rFonts w:hint="eastAsia"/>
        </w:rPr>
        <w:t>技术</w:t>
      </w:r>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0ACDBA5" w14:textId="2EA4A9FA" w:rsidR="00217F4E" w:rsidRPr="00E10ECC" w:rsidRDefault="00381008" w:rsidP="00E10ECC">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流量监控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X</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的话单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或收到的</w:t>
      </w:r>
      <w:r w:rsidR="00153A08">
        <w:rPr>
          <w:rFonts w:hint="eastAsia"/>
        </w:rPr>
        <w:t>HTTP</w:t>
      </w:r>
      <w:r w:rsidR="00153A08">
        <w:rPr>
          <w:rFonts w:hint="eastAsia"/>
        </w:rPr>
        <w:t>应答都将对应</w:t>
      </w:r>
      <w:r w:rsidR="00993B53">
        <w:rPr>
          <w:rFonts w:hint="eastAsia"/>
        </w:rPr>
        <w:t>生成</w:t>
      </w:r>
      <w:r w:rsidR="00153A08">
        <w:rPr>
          <w:rFonts w:hint="eastAsia"/>
        </w:rPr>
        <w:t>一条</w:t>
      </w:r>
      <w:r w:rsidR="00153A08">
        <w:rPr>
          <w:rFonts w:hint="eastAsia"/>
        </w:rPr>
        <w:t>HTTP</w:t>
      </w:r>
      <w:r w:rsidR="00153A08">
        <w:rPr>
          <w:rFonts w:hint="eastAsia"/>
        </w:rPr>
        <w:t>话单。</w:t>
      </w:r>
    </w:p>
    <w:p w14:paraId="0272EDE3" w14:textId="77777777" w:rsidR="00217F4E" w:rsidRDefault="00217F4E" w:rsidP="00C27FE0">
      <w:pPr>
        <w:pStyle w:val="a3"/>
        <w:jc w:val="center"/>
      </w:pPr>
    </w:p>
    <w:p w14:paraId="414E1369" w14:textId="27BAAF35" w:rsidR="00C27FE0" w:rsidRDefault="00C27FE0" w:rsidP="00C27FE0">
      <w:pPr>
        <w:pStyle w:val="a3"/>
        <w:jc w:val="center"/>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74"/>
        <w:gridCol w:w="3300"/>
        <w:gridCol w:w="4448"/>
      </w:tblGrid>
      <w:tr w:rsidR="005F1CC3" w14:paraId="556F90A2" w14:textId="77777777" w:rsidTr="00B40F9A">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B40F9A">
        <w:tc>
          <w:tcPr>
            <w:tcW w:w="774" w:type="dxa"/>
            <w:tcBorders>
              <w:bottom w:val="nil"/>
            </w:tcBorders>
          </w:tcPr>
          <w:p w14:paraId="340C7D48" w14:textId="3232AC0A" w:rsidR="00CE7341" w:rsidRDefault="007B188E" w:rsidP="00C27FE0">
            <w:pPr>
              <w:pStyle w:val="a3"/>
              <w:jc w:val="center"/>
            </w:pPr>
            <w:r>
              <w:rPr>
                <w:rFonts w:hint="eastAsia"/>
              </w:rPr>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B40F9A">
        <w:tc>
          <w:tcPr>
            <w:tcW w:w="774" w:type="dxa"/>
            <w:tcBorders>
              <w:top w:val="nil"/>
              <w:bottom w:val="nil"/>
            </w:tcBorders>
          </w:tcPr>
          <w:p w14:paraId="0000DC32" w14:textId="5CFEB9AC" w:rsidR="00CE7341" w:rsidRDefault="007B188E" w:rsidP="00C27FE0">
            <w:pPr>
              <w:pStyle w:val="a3"/>
              <w:jc w:val="center"/>
            </w:pPr>
            <w:r>
              <w:rPr>
                <w:rFonts w:hint="eastAsia"/>
              </w:rPr>
              <w:lastRenderedPageBreak/>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B40F9A">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B40F9A">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B40F9A">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B40F9A">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B40F9A">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B40F9A">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B40F9A">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B40F9A">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B40F9A">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B40F9A">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B40F9A">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B40F9A">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B40F9A">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B40F9A">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B40F9A">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B40F9A">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B40F9A">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B40F9A">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B40F9A">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B40F9A">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81413E">
      <w:pPr>
        <w:pStyle w:val="a3"/>
      </w:pPr>
    </w:p>
    <w:p w14:paraId="519E4A69" w14:textId="1B77B1D7" w:rsidR="005D57BC" w:rsidRDefault="00381008" w:rsidP="0081413E">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455B58">
        <w:rPr>
          <w:rFonts w:hint="eastAsia"/>
        </w:rPr>
        <w:t>一个</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2B7582">
        <w:rPr>
          <w:rFonts w:hint="eastAsia"/>
        </w:rPr>
        <w:t>采集数据。该爬虫程序可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运行爬虫并</w:t>
      </w:r>
      <w:r w:rsidR="00610DD4">
        <w:rPr>
          <w:rFonts w:hint="eastAsia"/>
        </w:rPr>
        <w:t>定时启动爬取任务</w:t>
      </w:r>
      <w:r w:rsidR="00E812F8">
        <w:rPr>
          <w:rFonts w:hint="eastAsia"/>
        </w:rPr>
        <w:t>，我们还可以追踪</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X</w:t>
      </w:r>
      <w:r w:rsidR="006D3218">
        <w:rPr>
          <w:rFonts w:hint="eastAsia"/>
        </w:rPr>
        <w:t>所示。</w:t>
      </w:r>
    </w:p>
    <w:p w14:paraId="07E8F3DC" w14:textId="77777777" w:rsidR="005D57BC" w:rsidRDefault="005D57BC" w:rsidP="00B26C4C">
      <w:pPr>
        <w:pStyle w:val="a3"/>
        <w:jc w:val="center"/>
      </w:pPr>
    </w:p>
    <w:p w14:paraId="743ED132" w14:textId="670E1817" w:rsidR="00B26C4C" w:rsidRDefault="00205905" w:rsidP="00B26C4C">
      <w:pPr>
        <w:pStyle w:val="a3"/>
        <w:spacing w:line="240" w:lineRule="auto"/>
        <w:jc w:val="center"/>
      </w:pPr>
      <w:r>
        <w:rPr>
          <w:noProof/>
        </w:rPr>
        <w:lastRenderedPageBreak/>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28EC6E5E" w14:textId="7D2ECCC0" w:rsidR="00B26C4C" w:rsidRDefault="007635D1" w:rsidP="007635D1">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1152C1BA" w14:textId="77777777" w:rsidR="00B26C4C" w:rsidRPr="00475B52" w:rsidRDefault="00B26C4C" w:rsidP="00B26C4C">
      <w:pPr>
        <w:pStyle w:val="a3"/>
        <w:jc w:val="center"/>
      </w:pPr>
    </w:p>
    <w:p w14:paraId="0A506127" w14:textId="5735E144" w:rsidR="001F1B7D" w:rsidRDefault="007635D1" w:rsidP="00F36638">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X</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641837">
        <w:rPr>
          <w:rFonts w:hint="eastAsia"/>
        </w:rPr>
        <w:t>发送</w:t>
      </w:r>
      <w:r w:rsidR="00641837">
        <w:rPr>
          <w:rFonts w:hint="eastAsia"/>
        </w:rPr>
        <w:t>HTTP</w:t>
      </w:r>
      <w:r w:rsidR="00641837">
        <w:rPr>
          <w:rFonts w:hint="eastAsia"/>
        </w:rPr>
        <w:t>报文</w:t>
      </w:r>
      <w:r w:rsidR="007E3802">
        <w:rPr>
          <w:rFonts w:hint="eastAsia"/>
        </w:rPr>
        <w:t>，</w:t>
      </w:r>
      <w:r w:rsidR="00641837">
        <w:rPr>
          <w:rFonts w:hint="eastAsia"/>
        </w:rPr>
        <w:t>接收返回内容</w:t>
      </w:r>
      <w:r w:rsidR="00F56D77">
        <w:rPr>
          <w:rFonts w:hint="eastAsia"/>
        </w:rPr>
        <w:t>并</w:t>
      </w:r>
      <w:r w:rsidR="00641837">
        <w:rPr>
          <w:rFonts w:hint="eastAsia"/>
        </w:rPr>
        <w:t>保存至数据库。</w:t>
      </w:r>
      <w:r w:rsidR="007E3802">
        <w:rPr>
          <w:rFonts w:hint="eastAsia"/>
        </w:rPr>
        <w:t>此外，</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爬取的耗时不会影响到下一次爬取分支流程的启动，因此可以保证各次爬取分支的时间间隔大致相同。</w:t>
      </w:r>
    </w:p>
    <w:p w14:paraId="012ED444" w14:textId="77777777" w:rsidR="001F1B7D" w:rsidRDefault="001F1B7D" w:rsidP="001D6178">
      <w:pPr>
        <w:pStyle w:val="a3"/>
        <w:jc w:val="center"/>
      </w:pPr>
    </w:p>
    <w:p w14:paraId="7AF84575" w14:textId="1674FC19" w:rsidR="001D6178" w:rsidRDefault="001D6178" w:rsidP="001D6178">
      <w:pPr>
        <w:pStyle w:val="a3"/>
        <w:jc w:val="center"/>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2410"/>
        <w:gridCol w:w="4589"/>
      </w:tblGrid>
      <w:tr w:rsidR="005A34FF" w14:paraId="7C0E4EB9" w14:textId="77777777" w:rsidTr="005A34FF">
        <w:tc>
          <w:tcPr>
            <w:tcW w:w="1523"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410"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89"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5A34FF" w14:paraId="61927DD2" w14:textId="77777777" w:rsidTr="005A34FF">
        <w:tc>
          <w:tcPr>
            <w:tcW w:w="1523" w:type="dxa"/>
            <w:tcBorders>
              <w:bottom w:val="nil"/>
            </w:tcBorders>
          </w:tcPr>
          <w:p w14:paraId="4BEF1C72" w14:textId="70AB032C" w:rsidR="00B00F22" w:rsidRDefault="00777583" w:rsidP="001D6178">
            <w:pPr>
              <w:pStyle w:val="a3"/>
              <w:jc w:val="center"/>
            </w:pPr>
            <w:r>
              <w:rPr>
                <w:rFonts w:hint="eastAsia"/>
              </w:rPr>
              <w:t>1</w:t>
            </w:r>
          </w:p>
        </w:tc>
        <w:tc>
          <w:tcPr>
            <w:tcW w:w="2410"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89"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5A34FF" w14:paraId="62D670FF" w14:textId="77777777" w:rsidTr="005A34FF">
        <w:tc>
          <w:tcPr>
            <w:tcW w:w="1523" w:type="dxa"/>
            <w:tcBorders>
              <w:top w:val="nil"/>
              <w:bottom w:val="nil"/>
            </w:tcBorders>
          </w:tcPr>
          <w:p w14:paraId="4BF1D4E7" w14:textId="6BA5AA3D" w:rsidR="00B00F22" w:rsidRDefault="00777583" w:rsidP="001D6178">
            <w:pPr>
              <w:pStyle w:val="a3"/>
              <w:jc w:val="center"/>
            </w:pPr>
            <w:r>
              <w:rPr>
                <w:rFonts w:hint="eastAsia"/>
              </w:rPr>
              <w:t>2</w:t>
            </w:r>
          </w:p>
        </w:tc>
        <w:tc>
          <w:tcPr>
            <w:tcW w:w="2410"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89"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5A34FF" w14:paraId="641413A9" w14:textId="77777777" w:rsidTr="005A34FF">
        <w:tc>
          <w:tcPr>
            <w:tcW w:w="1523" w:type="dxa"/>
            <w:tcBorders>
              <w:top w:val="nil"/>
              <w:bottom w:val="nil"/>
            </w:tcBorders>
          </w:tcPr>
          <w:p w14:paraId="57B9C293" w14:textId="4D80DEB8" w:rsidR="00220D8B" w:rsidRDefault="00220D8B" w:rsidP="001D6178">
            <w:pPr>
              <w:pStyle w:val="a3"/>
              <w:jc w:val="center"/>
            </w:pPr>
            <w:r>
              <w:rPr>
                <w:rFonts w:hint="eastAsia"/>
              </w:rPr>
              <w:t>3</w:t>
            </w:r>
          </w:p>
        </w:tc>
        <w:tc>
          <w:tcPr>
            <w:tcW w:w="2410" w:type="dxa"/>
            <w:tcBorders>
              <w:top w:val="nil"/>
              <w:bottom w:val="nil"/>
            </w:tcBorders>
          </w:tcPr>
          <w:p w14:paraId="0C6A5660" w14:textId="5AF5B205" w:rsidR="00220D8B" w:rsidRDefault="00220D8B" w:rsidP="00777583">
            <w:pPr>
              <w:pStyle w:val="a3"/>
              <w:jc w:val="left"/>
            </w:pPr>
            <w:r>
              <w:rPr>
                <w:rFonts w:hint="eastAsia"/>
              </w:rPr>
              <w:t>HTTP URI</w:t>
            </w:r>
          </w:p>
        </w:tc>
        <w:tc>
          <w:tcPr>
            <w:tcW w:w="4589"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5A34FF" w14:paraId="5B4F4700" w14:textId="77777777" w:rsidTr="005A34FF">
        <w:tc>
          <w:tcPr>
            <w:tcW w:w="1523" w:type="dxa"/>
            <w:tcBorders>
              <w:top w:val="nil"/>
              <w:bottom w:val="nil"/>
            </w:tcBorders>
          </w:tcPr>
          <w:p w14:paraId="714316A1" w14:textId="63ED1CB9" w:rsidR="00220D8B" w:rsidRDefault="00220D8B" w:rsidP="001D6178">
            <w:pPr>
              <w:pStyle w:val="a3"/>
              <w:jc w:val="center"/>
            </w:pPr>
            <w:r>
              <w:rPr>
                <w:rFonts w:hint="eastAsia"/>
              </w:rPr>
              <w:t>4</w:t>
            </w:r>
          </w:p>
        </w:tc>
        <w:tc>
          <w:tcPr>
            <w:tcW w:w="2410"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89"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5A34FF" w14:paraId="04717DAF" w14:textId="77777777" w:rsidTr="005A34FF">
        <w:tc>
          <w:tcPr>
            <w:tcW w:w="1523" w:type="dxa"/>
            <w:tcBorders>
              <w:top w:val="nil"/>
              <w:bottom w:val="nil"/>
            </w:tcBorders>
          </w:tcPr>
          <w:p w14:paraId="0B63B746" w14:textId="1A73C3EB" w:rsidR="00220D8B" w:rsidRDefault="00220D8B" w:rsidP="001D6178">
            <w:pPr>
              <w:pStyle w:val="a3"/>
              <w:jc w:val="center"/>
            </w:pPr>
            <w:r>
              <w:rPr>
                <w:rFonts w:hint="eastAsia"/>
              </w:rPr>
              <w:t>5</w:t>
            </w:r>
          </w:p>
        </w:tc>
        <w:tc>
          <w:tcPr>
            <w:tcW w:w="2410"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89"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5A34FF" w14:paraId="0B23D789" w14:textId="77777777" w:rsidTr="005A34FF">
        <w:tc>
          <w:tcPr>
            <w:tcW w:w="1523" w:type="dxa"/>
            <w:tcBorders>
              <w:top w:val="nil"/>
            </w:tcBorders>
          </w:tcPr>
          <w:p w14:paraId="10EF5827" w14:textId="662FD89F" w:rsidR="00220D8B" w:rsidRDefault="00220D8B" w:rsidP="001D6178">
            <w:pPr>
              <w:pStyle w:val="a3"/>
              <w:jc w:val="center"/>
            </w:pPr>
            <w:r>
              <w:rPr>
                <w:rFonts w:hint="eastAsia"/>
              </w:rPr>
              <w:t>6</w:t>
            </w:r>
          </w:p>
        </w:tc>
        <w:tc>
          <w:tcPr>
            <w:tcW w:w="2410" w:type="dxa"/>
            <w:tcBorders>
              <w:top w:val="nil"/>
            </w:tcBorders>
          </w:tcPr>
          <w:p w14:paraId="49157EC6" w14:textId="7DF3F6B7" w:rsidR="00220D8B" w:rsidRDefault="008356CC" w:rsidP="00777583">
            <w:pPr>
              <w:pStyle w:val="a3"/>
              <w:jc w:val="left"/>
            </w:pPr>
            <w:r>
              <w:rPr>
                <w:rFonts w:hint="eastAsia"/>
              </w:rPr>
              <w:t>等待超时阈值</w:t>
            </w:r>
          </w:p>
        </w:tc>
        <w:tc>
          <w:tcPr>
            <w:tcW w:w="4589"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7951B431" w14:textId="77777777" w:rsidR="00F36638" w:rsidRPr="00AF321F" w:rsidRDefault="00F36638" w:rsidP="00F90B75">
      <w:pPr>
        <w:pStyle w:val="a3"/>
        <w:jc w:val="center"/>
      </w:pPr>
    </w:p>
    <w:p w14:paraId="1E31A8AE" w14:textId="435085E6" w:rsidR="0081413E" w:rsidRDefault="00AB3165" w:rsidP="0081413E">
      <w:pPr>
        <w:pStyle w:val="-1"/>
        <w:spacing w:before="312" w:after="312"/>
      </w:pPr>
      <w:r>
        <w:rPr>
          <w:rFonts w:hint="eastAsia"/>
        </w:rPr>
        <w:lastRenderedPageBreak/>
        <w:t>基于</w:t>
      </w:r>
      <w:r>
        <w:rPr>
          <w:rFonts w:hint="eastAsia"/>
        </w:rPr>
        <w:t>Hadoop</w:t>
      </w:r>
      <w:r>
        <w:rPr>
          <w:rFonts w:hint="eastAsia"/>
        </w:rPr>
        <w:t>的大数据处理</w:t>
      </w:r>
      <w:r w:rsidR="00713DED">
        <w:rPr>
          <w:rFonts w:hint="eastAsia"/>
        </w:rPr>
        <w:t>技术</w:t>
      </w:r>
    </w:p>
    <w:p w14:paraId="25D248D3" w14:textId="3D576129"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FA6FD5">
        <w:rPr>
          <w:rFonts w:hint="eastAsia"/>
        </w:rPr>
        <w:t>由于</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FA6FD5">
        <w:rPr>
          <w:rFonts w:hint="eastAsia"/>
        </w:rPr>
        <w:t>大数据场景</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越来越多的受到人们的关注和使用</w:t>
      </w:r>
      <w:r w:rsidR="0069467E">
        <w:fldChar w:fldCharType="begin"/>
      </w:r>
      <w:r w:rsidR="0069467E">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Journal Article"&gt;1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Dept. Electrical Eng. and Comput. Sciences, University of California, Berkeley, Rep. UCB/EECS&lt;/secondary-title&gt;&lt;/titles&gt;&lt;periodical&gt;&lt;full-title&gt;Dept. Electrical Eng. and Comput. Sciences, University of California, Berkeley, Rep. UCB/EECS&lt;/full-title&gt;&lt;/periodical&gt;&lt;pages&gt;2009&lt;/pages&gt;&lt;volume&gt;28&lt;/volume&gt;&lt;number&gt;13&lt;/number&gt;&lt;dates&gt;&lt;year&gt;2009&lt;/year&gt;&lt;/dates&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其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69467E">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ACM SIGOPS operating systems review&lt;/secondary-title&gt;&lt;/titles&gt;&lt;pages&gt;29-43&lt;/pages&gt;&lt;volume&gt;37&lt;/volume&gt;&lt;number&gt;5&lt;/number&gt;&lt;dates&gt;&lt;year&gt;2003&lt;/year&gt;&lt;/dates&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69467E">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 (TOCS)&lt;/secondary-title&gt;&lt;/titles&gt;&lt;periodical&gt;&lt;full-title&gt;ACM Transactions on Computer Systems (TOC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69467E">
        <w:fldChar w:fldCharType="begin"/>
      </w:r>
      <w:r w:rsidR="0069467E">
        <w:instrText xml:space="preserve"> ADDIN EN.CITE &lt;EndNote&gt;&lt;Cite ExcludeYear="1"&gt;&lt;Author&gt;Apache&lt;/Author&gt;&lt;RecNum&gt;129&lt;/RecNum&gt;&lt;DisplayText&gt;&lt;style face="superscript"&gt;[52]&lt;/style&gt;&lt;/DisplayText&gt;&lt;record&gt;&lt;rec-number&gt;129&lt;/rec-number&gt;&lt;foreign-keys&gt;&lt;key app="EN" db-id="vzedw2tf3ftax2exwf5x9d5sze00wxrerxad" timestamp="1490590125"&gt;129&lt;/key&gt;&lt;/foreign-keys&gt;&lt;ref-type name="Web Page"&gt;12&lt;/ref-type&gt;&lt;contributors&gt;&lt;authors&gt;&lt;author&gt;Apache&lt;/author&gt;&lt;/authors&gt;&lt;/contributors&gt;&lt;titles&gt;&lt;title&gt;Hadoop&lt;/title&gt;&lt;/titles&gt;&lt;dates&gt;&lt;/dates&gt;&lt;urls&gt;&lt;related-urls&gt;&lt;url&gt;http://hadoop.apache.org/&lt;/url&gt;&lt;/related-urls&gt;&lt;/urls&gt;&lt;/record&gt;&lt;/Cite&gt;&lt;/EndNote&gt;</w:instrText>
      </w:r>
      <w:r w:rsidR="0069467E">
        <w:fldChar w:fldCharType="separate"/>
      </w:r>
      <w:r w:rsidR="0069467E" w:rsidRPr="0069467E">
        <w:rPr>
          <w:noProof/>
          <w:vertAlign w:val="superscript"/>
        </w:rPr>
        <w:t>[52]</w:t>
      </w:r>
      <w:r w:rsidR="0069467E">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便采</w:t>
      </w:r>
      <w:r w:rsidR="005C7DA1">
        <w:rPr>
          <w:rFonts w:hint="eastAsia"/>
        </w:rPr>
        <w:t>用</w:t>
      </w:r>
      <w:r w:rsidR="007F70C1">
        <w:rPr>
          <w:rFonts w:hint="eastAsia"/>
        </w:rPr>
        <w:t>Hadoop</w:t>
      </w:r>
      <w:r w:rsidR="007F70C1">
        <w:rPr>
          <w:rFonts w:hint="eastAsia"/>
        </w:rPr>
        <w:t>框架来对海量网络数据进行存储与处理。</w:t>
      </w:r>
    </w:p>
    <w:p w14:paraId="3DAA4BF9" w14:textId="5242256A" w:rsidR="0002689C" w:rsidRDefault="00A446A2" w:rsidP="00F84205">
      <w:pPr>
        <w:pStyle w:val="a3"/>
      </w:pPr>
      <w:r>
        <w:rPr>
          <w:rFonts w:hint="eastAsia"/>
        </w:rPr>
        <w:tab/>
      </w:r>
      <w:r w:rsidR="007A74D4">
        <w:rPr>
          <w:rFonts w:hint="eastAsia"/>
        </w:rPr>
        <w:t>Hadoop</w:t>
      </w:r>
      <w:r w:rsidR="007A74D4">
        <w:rPr>
          <w:rFonts w:hint="eastAsia"/>
        </w:rPr>
        <w:t>的核心组件包括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7131214A" w14:textId="7D50C1B0" w:rsidR="004B1C7B" w:rsidRDefault="00CB1562" w:rsidP="00F84205">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w:t>
      </w:r>
      <w:r w:rsidR="001C599F" w:rsidRPr="001C599F">
        <w:t>master/slave</w:t>
      </w:r>
      <w:r w:rsidR="001C599F">
        <w:rPr>
          <w:rFonts w:hint="eastAsia"/>
        </w:rPr>
        <w:t>）的架构模式</w:t>
      </w:r>
      <w:r w:rsidR="003B4272">
        <w:rPr>
          <w:rFonts w:hint="eastAsia"/>
        </w:rPr>
        <w:t>，如题</w:t>
      </w:r>
      <w:r w:rsidR="003B4272">
        <w:rPr>
          <w:rFonts w:hint="eastAsia"/>
        </w:rPr>
        <w:t>1-X</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823C68" w:rsidRPr="001C599F">
        <w:rPr>
          <w:rFonts w:hint="eastAsia"/>
        </w:rPr>
        <w:t>DataNodes</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存储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则记录了文件、数据块、</w:t>
      </w:r>
      <w:r w:rsidR="00110FA2" w:rsidRPr="001C599F">
        <w:rPr>
          <w:rFonts w:hint="eastAsia"/>
        </w:rPr>
        <w:t>DataNodes</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707057">
        <w:rPr>
          <w:rFonts w:hint="eastAsia"/>
        </w:rPr>
        <w:t>Seconde NameNode</w:t>
      </w:r>
      <w:r w:rsidR="00707057">
        <w:rPr>
          <w:rFonts w:hint="eastAsia"/>
        </w:rPr>
        <w:t>，作为</w:t>
      </w:r>
      <w:r w:rsidR="00707057">
        <w:rPr>
          <w:rFonts w:hint="eastAsia"/>
        </w:rPr>
        <w:t>NameNode</w:t>
      </w:r>
      <w:r w:rsidR="00707057">
        <w:rPr>
          <w:rFonts w:hint="eastAsia"/>
        </w:rPr>
        <w:t>的定时备份节点。当</w:t>
      </w:r>
      <w:r w:rsidR="00707057">
        <w:rPr>
          <w:rFonts w:hint="eastAsia"/>
        </w:rPr>
        <w:t>NameNode</w:t>
      </w:r>
      <w:r w:rsidR="00707057">
        <w:rPr>
          <w:rFonts w:hint="eastAsia"/>
        </w:rPr>
        <w:t>节点发生故障时，可通过</w:t>
      </w:r>
      <w:r w:rsidR="00707057">
        <w:rPr>
          <w:rFonts w:hint="eastAsia"/>
        </w:rPr>
        <w:t>Secode 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25028CF3" w14:textId="77777777" w:rsidR="009B416C" w:rsidRDefault="009B416C" w:rsidP="009B416C">
      <w:pPr>
        <w:pStyle w:val="a3"/>
        <w:jc w:val="center"/>
      </w:pPr>
    </w:p>
    <w:p w14:paraId="6DE605AA" w14:textId="77777777" w:rsidR="009B416C" w:rsidRDefault="009B416C" w:rsidP="009B416C">
      <w:pPr>
        <w:pStyle w:val="a3"/>
        <w:spacing w:line="240" w:lineRule="auto"/>
        <w:jc w:val="center"/>
      </w:pPr>
      <w:r>
        <w:rPr>
          <w:rFonts w:hint="eastAsia"/>
          <w:noProof/>
        </w:rPr>
        <w:lastRenderedPageBreak/>
        <w:drawing>
          <wp:inline distT="0" distB="0" distL="0" distR="0" wp14:anchorId="1945947C" wp14:editId="1D5E09D4">
            <wp:extent cx="5220000" cy="32724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20000" cy="3272400"/>
                    </a:xfrm>
                    <a:prstGeom prst="rect">
                      <a:avLst/>
                    </a:prstGeom>
                  </pic:spPr>
                </pic:pic>
              </a:graphicData>
            </a:graphic>
          </wp:inline>
        </w:drawing>
      </w:r>
    </w:p>
    <w:p w14:paraId="2C743E39" w14:textId="0771CF26" w:rsidR="009B416C" w:rsidRDefault="009B416C" w:rsidP="009B416C">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1F65F206" w14:textId="77777777" w:rsidR="009B416C" w:rsidRPr="009B416C" w:rsidRDefault="009B416C" w:rsidP="009B416C">
      <w:pPr>
        <w:pStyle w:val="a3"/>
        <w:jc w:val="center"/>
      </w:pPr>
    </w:p>
    <w:p w14:paraId="7E502B2D" w14:textId="48AEF1A7" w:rsidR="00F0383F" w:rsidRDefault="00F0383F" w:rsidP="00F8420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0D4F86">
        <w:rPr>
          <w:rFonts w:hint="eastAsia"/>
        </w:rPr>
        <w:t>为</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X</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279BF">
        <w:rPr>
          <w:rFonts w:hint="eastAsia"/>
        </w:rPr>
        <w:t>方法</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55428B">
        <w:rPr>
          <w:rFonts w:hint="eastAsia"/>
        </w:rPr>
        <w:t>占用</w:t>
      </w:r>
      <w:r w:rsidR="00D77E1C">
        <w:rPr>
          <w:rFonts w:hint="eastAsia"/>
        </w:rPr>
        <w:t>达到一定程度时，</w:t>
      </w:r>
      <w:r w:rsidR="0044319E">
        <w:rPr>
          <w:rFonts w:hint="eastAsia"/>
        </w:rPr>
        <w:t>数据</w:t>
      </w:r>
      <w:r w:rsidR="009B5CE4">
        <w:rPr>
          <w:rFonts w:hint="eastAsia"/>
        </w:rPr>
        <w:t>按分区合并、按</w:t>
      </w:r>
      <w:r w:rsidR="0055428B">
        <w:rPr>
          <w:rFonts w:hint="eastAsia"/>
        </w:rPr>
        <w:t>key</w:t>
      </w:r>
      <w:r w:rsidR="00D77E1C">
        <w:rPr>
          <w:rFonts w:hint="eastAsia"/>
        </w:rPr>
        <w:t>排序</w:t>
      </w:r>
      <w:r w:rsidR="0055428B">
        <w:rPr>
          <w:rFonts w:hint="eastAsia"/>
        </w:rPr>
        <w:t>（</w:t>
      </w:r>
      <w:r w:rsidR="0055428B">
        <w:rPr>
          <w:rFonts w:hint="eastAsia"/>
        </w:rPr>
        <w:t>sort</w:t>
      </w:r>
      <w:r w:rsidR="0055428B">
        <w:rPr>
          <w:rFonts w:hint="eastAsia"/>
        </w:rPr>
        <w:t>）</w:t>
      </w:r>
      <w:r w:rsidR="00945B44">
        <w:rPr>
          <w:rFonts w:hint="eastAsia"/>
        </w:rPr>
        <w:t>并</w:t>
      </w:r>
      <w:r w:rsidR="00D77E1C">
        <w:rPr>
          <w:rFonts w:hint="eastAsia"/>
        </w:rPr>
        <w:t>后</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7534BF">
        <w:rPr>
          <w:rFonts w:hint="eastAsia"/>
        </w:rPr>
        <w:t>而</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401458">
        <w:rPr>
          <w:rFonts w:hint="eastAsia"/>
        </w:rPr>
        <w:t>作为</w:t>
      </w:r>
      <w:r w:rsidR="00401458">
        <w:rPr>
          <w:rFonts w:hint="eastAsia"/>
        </w:rPr>
        <w:t>Mapper</w:t>
      </w:r>
      <w:r w:rsidR="00401458">
        <w:rPr>
          <w:rFonts w:hint="eastAsia"/>
        </w:rPr>
        <w:t>输出。</w:t>
      </w:r>
      <w:r w:rsidR="00C50E8C">
        <w:rPr>
          <w:rFonts w:hint="eastAsia"/>
        </w:rPr>
        <w:t>之后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的输出整合为</w:t>
      </w:r>
      <w:r w:rsidR="00395600">
        <w:rPr>
          <w:rFonts w:hint="eastAsia"/>
        </w:rPr>
        <w:t>Reduceer</w:t>
      </w:r>
      <w:r w:rsidR="00395600">
        <w:rPr>
          <w:rFonts w:hint="eastAsia"/>
        </w:rPr>
        <w:t>的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w:t>
      </w:r>
      <w:r w:rsidR="00AD2FC0">
        <w:rPr>
          <w:rFonts w:hint="eastAsia"/>
        </w:rPr>
        <w:t>最终</w:t>
      </w:r>
      <w:r w:rsidR="00B96ECA">
        <w:rPr>
          <w:rFonts w:hint="eastAsia"/>
        </w:rPr>
        <w:t>将结果键值对写入</w:t>
      </w:r>
      <w:r w:rsidR="00B96ECA">
        <w:rPr>
          <w:rFonts w:hint="eastAsia"/>
        </w:rPr>
        <w:t>HDFS</w:t>
      </w:r>
      <w:r w:rsidR="00B96ECA">
        <w:rPr>
          <w:rFonts w:hint="eastAsia"/>
        </w:rPr>
        <w:t>。</w:t>
      </w:r>
    </w:p>
    <w:p w14:paraId="6AC141E3" w14:textId="77777777" w:rsidR="009B416C" w:rsidRDefault="009B416C" w:rsidP="00521791">
      <w:pPr>
        <w:pStyle w:val="a3"/>
        <w:jc w:val="center"/>
      </w:pPr>
    </w:p>
    <w:p w14:paraId="7071F13F" w14:textId="7FD2D491" w:rsidR="008A0AE4" w:rsidRDefault="005B2BFF" w:rsidP="005B2BFF">
      <w:pPr>
        <w:pStyle w:val="a3"/>
        <w:spacing w:line="240" w:lineRule="auto"/>
        <w:jc w:val="center"/>
      </w:pPr>
      <w:r>
        <w:rPr>
          <w:rFonts w:hint="eastAsia"/>
          <w:noProof/>
        </w:rPr>
        <w:lastRenderedPageBreak/>
        <w:drawing>
          <wp:inline distT="0" distB="0" distL="0" distR="0" wp14:anchorId="5631AC85" wp14:editId="544E485D">
            <wp:extent cx="5220000" cy="28116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20000" cy="2811600"/>
                    </a:xfrm>
                    <a:prstGeom prst="rect">
                      <a:avLst/>
                    </a:prstGeom>
                  </pic:spPr>
                </pic:pic>
              </a:graphicData>
            </a:graphic>
          </wp:inline>
        </w:drawing>
      </w:r>
    </w:p>
    <w:p w14:paraId="7DE20FCA" w14:textId="34249FC6" w:rsidR="008A0AE4" w:rsidRDefault="005B2BFF" w:rsidP="005B2BFF">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5E40FACA" w14:textId="77777777" w:rsidR="008A0AE4" w:rsidRDefault="008A0AE4" w:rsidP="00521791">
      <w:pPr>
        <w:pStyle w:val="a3"/>
        <w:jc w:val="center"/>
      </w:pPr>
    </w:p>
    <w:p w14:paraId="29D01197" w14:textId="7FAEEEF5"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1B7FB734" w14:textId="151DB84C" w:rsidR="00756857" w:rsidRDefault="003B04EC" w:rsidP="00A81CBE">
      <w:pPr>
        <w:pStyle w:val="-0"/>
        <w:spacing w:before="312" w:after="312"/>
      </w:pPr>
      <w:r>
        <w:t>研究内容</w:t>
      </w:r>
      <w:r w:rsidR="00A81CBE">
        <w:rPr>
          <w:rFonts w:hint="eastAsia"/>
        </w:rPr>
        <w:t>及</w:t>
      </w:r>
      <w:r w:rsidR="00756857">
        <w:rPr>
          <w:rFonts w:hint="eastAsia"/>
        </w:rPr>
        <w:t>创新点</w:t>
      </w:r>
    </w:p>
    <w:p w14:paraId="6D48B90D" w14:textId="7AC37DB1"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数据挖掘、</w:t>
      </w:r>
      <w:r w:rsidR="00DD20AF">
        <w:rPr>
          <w:rFonts w:hint="eastAsia"/>
        </w:rPr>
        <w:t>数据建模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w:t>
      </w:r>
      <w:r w:rsidR="005B793B">
        <w:rPr>
          <w:rFonts w:hint="eastAsia"/>
        </w:rPr>
        <w:lastRenderedPageBreak/>
        <w:t>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531E604F" w:rsidR="00454F39" w:rsidRDefault="0094282C" w:rsidP="0094282C">
      <w:pPr>
        <w:pStyle w:val="a3"/>
        <w:ind w:firstLine="420"/>
      </w:pPr>
      <w:r>
        <w:rPr>
          <w:rFonts w:hint="eastAsia"/>
        </w:rPr>
        <w:t>对网络视频业务</w:t>
      </w:r>
      <w:r>
        <w:t>用户行为</w:t>
      </w:r>
      <w:r>
        <w:rPr>
          <w:rFonts w:hint="eastAsia"/>
        </w:rPr>
        <w:t>进行</w:t>
      </w:r>
      <w:r>
        <w:t>特性分析</w:t>
      </w:r>
      <w:r>
        <w:rPr>
          <w:rFonts w:hint="eastAsia"/>
        </w:rPr>
        <w:t>，</w:t>
      </w:r>
      <w:r>
        <w:t>有助于网络运营商和业务提供商调整</w:t>
      </w:r>
      <w:r>
        <w:rPr>
          <w:rFonts w:hint="eastAsia"/>
        </w:rPr>
        <w:t>优化设施</w:t>
      </w:r>
      <w:r>
        <w:t>部署和业务</w:t>
      </w:r>
      <w:r>
        <w:rPr>
          <w:rFonts w:hint="eastAsia"/>
        </w:rPr>
        <w:t>设计</w:t>
      </w:r>
      <w:r>
        <w:t>，</w:t>
      </w:r>
      <w:r>
        <w:rPr>
          <w:rFonts w:hint="eastAsia"/>
        </w:rPr>
        <w:t>从而</w:t>
      </w:r>
      <w:r>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的行为进行了</w:t>
      </w:r>
      <w:r w:rsidR="00034804">
        <w:t>深入</w:t>
      </w:r>
      <w:r w:rsidR="00034804">
        <w:rPr>
          <w:rFonts w:hint="eastAsia"/>
        </w:rPr>
        <w:t>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434FFB">
        <w:rPr>
          <w:rFonts w:hint="eastAsia"/>
        </w:rPr>
        <w:t>用户</w:t>
      </w:r>
      <w:r w:rsidR="00454F39">
        <w:rPr>
          <w:rFonts w:hint="eastAsia"/>
        </w:rPr>
        <w:t>行为</w:t>
      </w:r>
      <w:r w:rsidR="00A65C7A">
        <w:rPr>
          <w:rFonts w:hint="eastAsia"/>
        </w:rPr>
        <w:t>指标，并</w:t>
      </w:r>
      <w:r w:rsidR="00454F39">
        <w:rPr>
          <w:rFonts w:hint="eastAsia"/>
        </w:rPr>
        <w:t>进行了</w:t>
      </w:r>
      <w:r w:rsidR="00A65C7A">
        <w:rPr>
          <w:rFonts w:hint="eastAsia"/>
        </w:rPr>
        <w:t>特性</w:t>
      </w:r>
      <w:r w:rsidR="00454F39">
        <w:rPr>
          <w:rFonts w:hint="eastAsia"/>
        </w:rPr>
        <w:t>分析。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983100">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350FB8F3" w:rsidR="00FB603D" w:rsidRDefault="002F58D1" w:rsidP="00DB2928">
      <w:pPr>
        <w:pStyle w:val="a3"/>
        <w:ind w:firstLine="420"/>
      </w:pPr>
      <w:r>
        <w:rPr>
          <w:rFonts w:hint="eastAsia"/>
        </w:rPr>
        <w:t>为了提供视频推荐、定向广告投放等个性化信息服务，网络视频业务提供商往往对其用户在业务使用</w:t>
      </w:r>
      <w:r w:rsidR="003A113C">
        <w:rPr>
          <w:rFonts w:hint="eastAsia"/>
        </w:rPr>
        <w:t>时</w:t>
      </w:r>
      <w:r>
        <w:rPr>
          <w:rFonts w:hint="eastAsia"/>
        </w:rPr>
        <w:t>的兴趣与习惯格外感兴趣。本文中，我们</w:t>
      </w:r>
      <w:r w:rsidR="00291A7B">
        <w:rPr>
          <w:rFonts w:hint="eastAsia"/>
        </w:rPr>
        <w:t>研究了</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46DD0">
        <w:rPr>
          <w:rFonts w:hint="eastAsia"/>
        </w:rPr>
        <w:t>，</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49E65382"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7A43010D" w:rsidR="00696811" w:rsidRP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而言，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播放量的增长模式和级别转换，进一步提出了两种分组专用回归模型，对网络视频的未来流行</w:t>
      </w:r>
      <w:r w:rsidR="005F4BD7">
        <w:rPr>
          <w:rFonts w:hint="eastAsia"/>
        </w:rPr>
        <w:lastRenderedPageBreak/>
        <w:t>度数值进行预测。</w:t>
      </w:r>
    </w:p>
    <w:p w14:paraId="7235D38E" w14:textId="1601D2D8" w:rsidR="009C1451" w:rsidRDefault="009C1451" w:rsidP="009C1451">
      <w:pPr>
        <w:pStyle w:val="-0"/>
        <w:spacing w:before="312" w:after="312"/>
      </w:pPr>
      <w:r>
        <w:t>论文结构</w:t>
      </w:r>
    </w:p>
    <w:p w14:paraId="6AB16635" w14:textId="4DF40C8B" w:rsidR="00816CB1" w:rsidRPr="00C8030A" w:rsidRDefault="00C8030A" w:rsidP="00C8030A">
      <w:pPr>
        <w:pStyle w:val="a3"/>
        <w:ind w:left="420"/>
      </w:pPr>
      <w:r>
        <w:rPr>
          <w:rFonts w:hint="eastAsia"/>
        </w:rPr>
        <w:t>本文共分为六章，论文组织结构如题</w:t>
      </w:r>
      <w:r>
        <w:rPr>
          <w:rFonts w:hint="eastAsia"/>
        </w:rPr>
        <w:t>1-X</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4F3CBF2E"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7727E117"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关系。</w:t>
      </w:r>
    </w:p>
    <w:p w14:paraId="6A633EC7" w14:textId="4C9C0FFA"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对比性分析。</w:t>
      </w:r>
      <w:r w:rsidR="000F587E">
        <w:rPr>
          <w:rFonts w:hint="eastAsia"/>
        </w:rPr>
        <w:t>首先，分析了用户的活跃性特性，包括以天和小时为时间粒度的活跃度</w:t>
      </w:r>
      <w:r w:rsidR="00030E0C">
        <w:rPr>
          <w:rFonts w:hint="eastAsia"/>
        </w:rPr>
        <w:t>，以及</w:t>
      </w:r>
      <w:r w:rsidR="00D9703A">
        <w:rPr>
          <w:rFonts w:hint="eastAsia"/>
        </w:rPr>
        <w:t>对</w:t>
      </w:r>
      <w:r w:rsidR="000F587E">
        <w:rPr>
          <w:rFonts w:hint="eastAsia"/>
        </w:rPr>
        <w:t>业务使用</w:t>
      </w:r>
      <w:r w:rsidR="00D9703A">
        <w:rPr>
          <w:rFonts w:hint="eastAsia"/>
        </w:rPr>
        <w:t>强度</w:t>
      </w:r>
      <w:r w:rsidR="000F587E">
        <w:rPr>
          <w:rFonts w:hint="eastAsia"/>
        </w:rPr>
        <w:t>。</w:t>
      </w:r>
      <w:r w:rsidR="00065E7C">
        <w:rPr>
          <w:rFonts w:hint="eastAsia"/>
        </w:rPr>
        <w:t>其次，对用户上传视频或观看视频的属性进行了分析，包括视频类型、视频时长和视频播放量。</w:t>
      </w:r>
      <w:r w:rsidR="00A13568">
        <w:rPr>
          <w:rFonts w:hint="eastAsia"/>
        </w:rPr>
        <w:t>最后，研究了用户喜好特性反映出的用户之间的关系。对于上传者，从粉丝规模进行了分析</w:t>
      </w:r>
      <w:r w:rsidR="00542648">
        <w:rPr>
          <w:rFonts w:hint="eastAsia"/>
        </w:rPr>
        <w:t>；而对于播放者，基于视频偏好构建了用户网络并进行分析。</w:t>
      </w:r>
    </w:p>
    <w:p w14:paraId="13AD38B6" w14:textId="0299FCD1" w:rsidR="001901C8" w:rsidRDefault="00542648" w:rsidP="002601B4">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整体播放量的分布与影响因子，并依据播放量将视频的长期流行度划分为不同的级别。从单体角度，提出了活跃天与活跃期的概念，并分析了视频播放量在各天的分布。基于分析结果，提出了播放量激增的概念，</w:t>
      </w:r>
      <w:r w:rsidR="00A44294">
        <w:rPr>
          <w:rFonts w:hint="eastAsia"/>
        </w:rPr>
        <w:lastRenderedPageBreak/>
        <w:t>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77656990" w14:textId="77777777" w:rsidR="001901C8" w:rsidRDefault="001901C8" w:rsidP="00B43501">
      <w:pPr>
        <w:pStyle w:val="a3"/>
        <w:jc w:val="center"/>
      </w:pPr>
    </w:p>
    <w:p w14:paraId="1DB6669E" w14:textId="2EDB961E" w:rsidR="00B43501" w:rsidRDefault="00216B0E" w:rsidP="00216B0E">
      <w:pPr>
        <w:pStyle w:val="a3"/>
        <w:spacing w:line="240" w:lineRule="auto"/>
        <w:jc w:val="center"/>
      </w:pPr>
      <w:r>
        <w:rPr>
          <w:rFonts w:hint="eastAsia"/>
          <w:noProof/>
        </w:rPr>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216B0E">
      <w:pPr>
        <w:pStyle w:val="a6"/>
      </w:pPr>
      <w:r>
        <w:rPr>
          <w:rFonts w:hint="eastAsia"/>
        </w:rPr>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3ED4DB0F" w14:textId="6684FAAF" w:rsidR="007F19F4" w:rsidRDefault="00527672" w:rsidP="007F19F4">
      <w:pPr>
        <w:pStyle w:val="-"/>
        <w:spacing w:before="312" w:after="624"/>
      </w:pPr>
      <w:r>
        <w:lastRenderedPageBreak/>
        <w:t>网络视频</w:t>
      </w:r>
      <w:r w:rsidR="00023424">
        <w:t>业务体系</w:t>
      </w:r>
      <w:r w:rsidR="005D43A3">
        <w:rPr>
          <w:rFonts w:hint="eastAsia"/>
        </w:rPr>
        <w:t>概述</w:t>
      </w:r>
    </w:p>
    <w:p w14:paraId="076EC021" w14:textId="739171DB" w:rsidR="008478F4" w:rsidRPr="00404B29" w:rsidRDefault="00A546A5" w:rsidP="00A922DB">
      <w:pPr>
        <w:pStyle w:val="a3"/>
        <w:ind w:firstLine="420"/>
      </w:pPr>
      <w:r>
        <w:rPr>
          <w:rFonts w:hint="eastAsia"/>
        </w:rPr>
        <w:t>我们以</w:t>
      </w:r>
      <w:r w:rsidR="00AB35EC">
        <w:rPr>
          <w:rFonts w:hint="eastAsia"/>
        </w:rPr>
        <w:t>本章中</w:t>
      </w:r>
      <w:r w:rsidR="005C65D8">
        <w:rPr>
          <w:rFonts w:hint="eastAsia"/>
        </w:rPr>
        <w:t>整体性的业务体系分析与说明，</w:t>
      </w:r>
      <w:r w:rsidR="000212CA">
        <w:rPr>
          <w:rFonts w:hint="eastAsia"/>
        </w:rPr>
        <w:t>作为本文对网络视频业务研究的开始。</w:t>
      </w:r>
      <w:r w:rsidR="00A922DB">
        <w:rPr>
          <w:rFonts w:hint="eastAsia"/>
        </w:rPr>
        <w:t>首先，</w:t>
      </w:r>
      <w:r w:rsidR="004C1E6D">
        <w:rPr>
          <w:rFonts w:hint="eastAsia"/>
        </w:rPr>
        <w:t>我们对</w:t>
      </w:r>
      <w:r w:rsidR="00B5725B">
        <w:rPr>
          <w:rFonts w:hint="eastAsia"/>
        </w:rPr>
        <w:t>网络视频业务的整体架构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的通信报文进行了识别与分析。</w:t>
      </w:r>
    </w:p>
    <w:p w14:paraId="62473C36" w14:textId="3465514F" w:rsidR="0006357B" w:rsidRDefault="00BB2E61" w:rsidP="0006357B">
      <w:pPr>
        <w:pStyle w:val="-0"/>
        <w:spacing w:before="312" w:after="312"/>
      </w:pPr>
      <w:r>
        <w:rPr>
          <w:rFonts w:hint="eastAsia"/>
        </w:rPr>
        <w:t>业务架构</w:t>
      </w:r>
    </w:p>
    <w:p w14:paraId="5D70C9E3" w14:textId="6DFF59B3" w:rsidR="00170FA2" w:rsidRDefault="00170FA2" w:rsidP="00015671">
      <w:pPr>
        <w:pStyle w:val="a3"/>
        <w:ind w:firstLine="420"/>
      </w:pPr>
      <w:r>
        <w:rPr>
          <w:rFonts w:hint="eastAsia"/>
        </w:rPr>
        <w:t>对于网络视频业务，目前工业界并没有一个明确统一的业务架构标准。但受软硬件技术发展水平和一些成功的先例的影响，大多数网络视频业务提供商（即视频网站）的业务体系架构实现方式都是非常类似的。</w:t>
      </w:r>
      <w:r w:rsidR="00776C3D">
        <w:rPr>
          <w:rFonts w:hint="eastAsia"/>
        </w:rPr>
        <w:t>经过分析，我们从中总结出了一个通用的网络视频业务架构，如图</w:t>
      </w:r>
      <w:r w:rsidR="00776C3D">
        <w:rPr>
          <w:rFonts w:hint="eastAsia"/>
        </w:rPr>
        <w:t>2-</w:t>
      </w:r>
      <w:r w:rsidR="00054F87">
        <w:rPr>
          <w:rFonts w:hint="eastAsia"/>
        </w:rPr>
        <w:t>1</w:t>
      </w:r>
      <w:r w:rsidR="00776C3D">
        <w:rPr>
          <w:rFonts w:hint="eastAsia"/>
        </w:rPr>
        <w:t>所示。</w:t>
      </w:r>
      <w:r w:rsidR="002F3FA6">
        <w:rPr>
          <w:rFonts w:hint="eastAsia"/>
        </w:rPr>
        <w:t>可以看出，对于整个业务架构，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0A6A68FA" w14:textId="77777777" w:rsidR="00170FA2" w:rsidRDefault="00170FA2" w:rsidP="00776C3D">
      <w:pPr>
        <w:pStyle w:val="a3"/>
        <w:jc w:val="center"/>
      </w:pP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27CAFEBF" w14:textId="6436A278" w:rsidR="00776C3D" w:rsidRDefault="00051673" w:rsidP="00051673">
      <w:pPr>
        <w:pStyle w:val="a6"/>
      </w:pPr>
      <w:r>
        <w:rPr>
          <w:rFonts w:hint="eastAsia"/>
        </w:rPr>
        <w:t>图</w:t>
      </w:r>
      <w:r>
        <w:rPr>
          <w:rFonts w:hint="eastAsia"/>
        </w:rPr>
        <w:t xml:space="preserve">2-1 </w:t>
      </w:r>
      <w:r>
        <w:rPr>
          <w:rFonts w:hint="eastAsia"/>
        </w:rPr>
        <w:t>网络视频业务整体架构示意图</w:t>
      </w:r>
      <w:r w:rsidR="003767B9">
        <w:rPr>
          <w:rFonts w:hint="eastAsia"/>
        </w:rPr>
        <w:t>。</w:t>
      </w:r>
    </w:p>
    <w:p w14:paraId="319B9D5C" w14:textId="77777777" w:rsidR="00776C3D" w:rsidRDefault="00776C3D" w:rsidP="00776C3D">
      <w:pPr>
        <w:pStyle w:val="a3"/>
        <w:jc w:val="center"/>
      </w:pPr>
    </w:p>
    <w:p w14:paraId="641E0BE6" w14:textId="31E3FEE3" w:rsidR="008B5A7B" w:rsidRDefault="00051673" w:rsidP="00051673">
      <w:pPr>
        <w:pStyle w:val="a3"/>
      </w:pPr>
      <w:r w:rsidRPr="00051673">
        <w:rPr>
          <w:rFonts w:hint="eastAsia"/>
          <w:b/>
        </w:rPr>
        <w:t>用户侧</w:t>
      </w:r>
      <w:r>
        <w:rPr>
          <w:rFonts w:hint="eastAsia"/>
        </w:rPr>
        <w:t>：</w:t>
      </w:r>
      <w:r w:rsidR="00B9756D">
        <w:rPr>
          <w:rFonts w:hint="eastAsia"/>
        </w:rPr>
        <w:t>用户使用接入互联网的</w:t>
      </w:r>
      <w:r w:rsidR="00131AC2">
        <w:rPr>
          <w:rFonts w:hint="eastAsia"/>
        </w:rPr>
        <w:t>设备</w:t>
      </w:r>
      <w:r w:rsidR="00B9756D">
        <w:rPr>
          <w:rFonts w:hint="eastAsia"/>
        </w:rPr>
        <w:t>来观看网络视频。</w:t>
      </w:r>
      <w:r w:rsidR="00B82B4D">
        <w:rPr>
          <w:rFonts w:hint="eastAsia"/>
        </w:rPr>
        <w:t>其中，</w:t>
      </w:r>
      <w:r w:rsidR="000E17A3">
        <w:rPr>
          <w:rFonts w:hint="eastAsia"/>
        </w:rPr>
        <w:t>用户</w:t>
      </w:r>
      <w:r w:rsidR="00131AC2">
        <w:rPr>
          <w:rFonts w:hint="eastAsia"/>
        </w:rPr>
        <w:t>设备</w:t>
      </w:r>
      <w:r w:rsidR="000E17A3">
        <w:rPr>
          <w:rFonts w:hint="eastAsia"/>
        </w:rPr>
        <w:t>的</w:t>
      </w:r>
      <w:r w:rsidR="00B82B4D">
        <w:rPr>
          <w:rFonts w:hint="eastAsia"/>
        </w:rPr>
        <w:t>类型</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0E17A3">
        <w:rPr>
          <w:rFonts w:hint="eastAsia"/>
        </w:rPr>
        <w:t>从接入互联网的方式来看，台式机电脑一般使用网线通过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t>以网页的形式</w:t>
      </w:r>
      <w:r w:rsidR="000A5241">
        <w:rPr>
          <w:rFonts w:hint="eastAsia"/>
        </w:rPr>
        <w:t>播放</w:t>
      </w:r>
      <w:r w:rsidR="00B83721">
        <w:rPr>
          <w:rFonts w:hint="eastAsia"/>
        </w:rPr>
        <w:t>网络视频；而当使用平板电脑或手机时，用户则更倾</w:t>
      </w:r>
      <w:r w:rsidR="00B83721">
        <w:rPr>
          <w:rFonts w:hint="eastAsia"/>
        </w:rPr>
        <w:lastRenderedPageBreak/>
        <w:t>向于通过各网络视频业务提供商的专属</w:t>
      </w:r>
      <w:r w:rsidR="00B83721">
        <w:rPr>
          <w:rFonts w:hint="eastAsia"/>
        </w:rPr>
        <w:t>APP</w:t>
      </w:r>
      <w:r w:rsidR="00B83721">
        <w:rPr>
          <w:rFonts w:hint="eastAsia"/>
        </w:rPr>
        <w:t>来播放视频。</w:t>
      </w:r>
    </w:p>
    <w:p w14:paraId="388110B7" w14:textId="4B184553" w:rsidR="00131AC2" w:rsidRPr="000E17A3" w:rsidRDefault="00131AC2" w:rsidP="00051673">
      <w:pPr>
        <w:pStyle w:val="a3"/>
      </w:pPr>
      <w:r>
        <w:rPr>
          <w:rFonts w:hint="eastAsia"/>
        </w:rPr>
        <w:tab/>
      </w:r>
      <w:r>
        <w:rPr>
          <w:rFonts w:hint="eastAsia"/>
        </w:rPr>
        <w:t>综上，正是因为这些多种多样的用户设备、互联网接入方式及视频播放前端类型，才带动了网络视频业务的蓬勃发展，并称为目前最为流行的互联网业务之一。同时，用户侧各项新技术的引入与兴起（如移动设备、移动网络接入等），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2F1CF732" w14:textId="32752A8F" w:rsidR="00484821"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w:t>
      </w:r>
      <w:r w:rsidR="003208AE" w:rsidRPr="003208AE">
        <w:t>Real Time Streaming Protocol</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的</w:t>
      </w:r>
      <w:r w:rsidR="009A452C">
        <w:rPr>
          <w:rFonts w:hint="eastAsia"/>
        </w:rPr>
        <w:t>HTTP</w:t>
      </w:r>
      <w:r w:rsidR="009A452C">
        <w:rPr>
          <w:rFonts w:hint="eastAsia"/>
        </w:rPr>
        <w:t>协议</w:t>
      </w:r>
      <w:r w:rsidR="00D61A07">
        <w:fldChar w:fldCharType="begin"/>
      </w:r>
      <w:r w:rsidR="0069467E">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69467E">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Proceedings of the 22nd international workshop on Network and Operating System Support for Digital Audio and Video&lt;/secondary-title&gt;&lt;/titles&gt;&lt;pages&gt;15-20&lt;/pages&gt;&lt;dates&gt;&lt;year&gt;2012&lt;/year&gt;&lt;/dates&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8D555D">
        <w:rPr>
          <w:rFonts w:hint="eastAsia"/>
        </w:rPr>
        <w:t>此外，基于</w:t>
      </w:r>
      <w:r w:rsidR="008D555D">
        <w:rPr>
          <w:rFonts w:hint="eastAsia"/>
        </w:rPr>
        <w:t>TCP</w:t>
      </w:r>
      <w:r w:rsidR="008D555D">
        <w:t>/</w:t>
      </w:r>
      <w:r w:rsidR="008D555D">
        <w:rPr>
          <w:rFonts w:hint="eastAsia"/>
        </w:rPr>
        <w:t>HTTP</w:t>
      </w:r>
      <w:r w:rsidR="008D555D">
        <w:rPr>
          <w:rFonts w:hint="eastAsia"/>
        </w:rPr>
        <w:t>协议下载视频文件，能够避免</w:t>
      </w:r>
      <w:r w:rsidR="001078AC">
        <w:rPr>
          <w:rFonts w:hint="eastAsia"/>
        </w:rPr>
        <w:t>传统</w:t>
      </w:r>
      <w:r w:rsidR="008D555D">
        <w:rPr>
          <w:rFonts w:hint="eastAsia"/>
        </w:rPr>
        <w:t>流媒体传输中</w:t>
      </w:r>
      <w:r w:rsidR="001078AC">
        <w:rPr>
          <w:rFonts w:hint="eastAsia"/>
        </w:rPr>
        <w:t>由</w:t>
      </w:r>
      <w:r w:rsidR="008D555D">
        <w:rPr>
          <w:rFonts w:hint="eastAsia"/>
        </w:rPr>
        <w:t>报文缺失、乱序、出错造成的视频图像错误。此时，网络视频的质量指标则主要体现在传输带宽小于视频比特率</w:t>
      </w:r>
      <w:r w:rsidR="004A236D">
        <w:rPr>
          <w:rFonts w:hint="eastAsia"/>
        </w:rPr>
        <w:t>时</w:t>
      </w:r>
      <w:r w:rsidR="008D555D">
        <w:rPr>
          <w:rFonts w:hint="eastAsia"/>
        </w:rPr>
        <w:t>造成的卡顿等待上。</w:t>
      </w:r>
    </w:p>
    <w:p w14:paraId="552A4B17" w14:textId="42357832"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E724E2">
        <w:rPr>
          <w:rFonts w:hint="eastAsia"/>
        </w:rPr>
        <w:t>进行</w:t>
      </w:r>
      <w:r w:rsidR="004C6441" w:rsidRPr="004C6441">
        <w:rPr>
          <w:rFonts w:hint="eastAsia"/>
        </w:rPr>
        <w:t>播放</w:t>
      </w:r>
      <w:r w:rsidR="00E724E2" w:rsidRPr="00E724E2">
        <w:rPr>
          <w:rFonts w:hint="eastAsia"/>
        </w:rPr>
        <w:t>的</w:t>
      </w:r>
      <w:r w:rsidR="00CA1EF5">
        <w:rPr>
          <w:rFonts w:hint="eastAsia"/>
        </w:rPr>
        <w:t>传输</w:t>
      </w:r>
      <w:r w:rsidR="00E724E2" w:rsidRPr="00E724E2">
        <w:rPr>
          <w:rFonts w:hint="eastAsia"/>
        </w:rPr>
        <w:t>过程</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减少了视频播放前的等待时间，因而提升了用户体验。</w:t>
      </w:r>
    </w:p>
    <w:p w14:paraId="62098051" w14:textId="77777777" w:rsidR="007863F9" w:rsidRDefault="007863F9" w:rsidP="003C5F6C">
      <w:pPr>
        <w:pStyle w:val="a3"/>
      </w:pPr>
    </w:p>
    <w:p w14:paraId="19AB0125" w14:textId="4D5CD28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而对于一个视频副本，其往往会被拆分成若干个分片文件，存储于不同的服务器上。基于此种业务提供商侧的视频文件部署，网络视频业务的动态自适应分辨率技术得以实现。具体来讲，</w:t>
      </w:r>
      <w:r w:rsidR="007E7940">
        <w:rPr>
          <w:rFonts w:hint="eastAsia"/>
        </w:rPr>
        <w:t>用户在进行视频（首个分片）文件下载之前，会从业务提供商处收到一个清单文件（</w:t>
      </w:r>
      <w:r w:rsidR="007E7940">
        <w:t>manifest</w:t>
      </w:r>
      <w:r w:rsidR="007E7940">
        <w:rPr>
          <w:rFonts w:hint="eastAsia"/>
        </w:rPr>
        <w:t>）。该文件列出了被请求视频的各个分片的内容范围及存储</w:t>
      </w:r>
      <w:r w:rsidR="007E7940" w:rsidRPr="007E7940">
        <w:rPr>
          <w:rFonts w:hint="eastAsia"/>
        </w:rPr>
        <w:t>位置。</w:t>
      </w:r>
      <w:r w:rsidR="007E7940">
        <w:rPr>
          <w:rFonts w:hint="eastAsia"/>
        </w:rPr>
        <w:t>当用户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随后的文件下载将被自动切换至低清晰度的视频分片。</w:t>
      </w:r>
      <w:r w:rsidR="007E7940">
        <w:rPr>
          <w:rFonts w:hint="eastAsia"/>
        </w:rPr>
        <w:t>这样，</w:t>
      </w:r>
      <w:r w:rsidR="007D185F">
        <w:rPr>
          <w:rFonts w:hint="eastAsia"/>
        </w:rPr>
        <w:t>动态自适应分辨率技术</w:t>
      </w:r>
      <w:r w:rsidR="009400B7">
        <w:rPr>
          <w:rFonts w:hint="eastAsia"/>
        </w:rPr>
        <w:t>能够平衡用户设备性能、网络连接状况与视频的清晰度</w:t>
      </w:r>
      <w:r w:rsidR="007D185F">
        <w:rPr>
          <w:rFonts w:hint="eastAsia"/>
        </w:rPr>
        <w:t>，</w:t>
      </w:r>
      <w:r w:rsidR="009400B7">
        <w:rPr>
          <w:rFonts w:hint="eastAsia"/>
        </w:rPr>
        <w:t>从而</w:t>
      </w:r>
      <w:r w:rsidR="007D185F">
        <w:rPr>
          <w:rFonts w:hint="eastAsia"/>
        </w:rPr>
        <w:t>保证</w:t>
      </w:r>
      <w:r w:rsidR="00B67C0A">
        <w:rPr>
          <w:rFonts w:hint="eastAsia"/>
        </w:rPr>
        <w:t>在用户侧</w:t>
      </w:r>
      <w:r w:rsidR="007D185F">
        <w:rPr>
          <w:rFonts w:hint="eastAsia"/>
        </w:rPr>
        <w:t>视频</w:t>
      </w:r>
      <w:r w:rsidR="00B67C0A">
        <w:rPr>
          <w:rFonts w:hint="eastAsia"/>
        </w:rPr>
        <w:t>能够</w:t>
      </w:r>
      <w:r w:rsidR="007D185F">
        <w:rPr>
          <w:rFonts w:hint="eastAsia"/>
        </w:rPr>
        <w:t>不间</w:t>
      </w:r>
      <w:r w:rsidR="007D185F">
        <w:rPr>
          <w:rFonts w:hint="eastAsia"/>
        </w:rPr>
        <w:lastRenderedPageBreak/>
        <w:t>断播放。</w:t>
      </w:r>
      <w:r w:rsidR="00705117">
        <w:rPr>
          <w:rFonts w:hint="eastAsia"/>
        </w:rPr>
        <w:t>目前，被网络视频业务提供商广泛运用的动态自适应分辨率技术实现</w:t>
      </w:r>
      <w:r w:rsidR="00591EE2">
        <w:rPr>
          <w:rFonts w:hint="eastAsia"/>
        </w:rPr>
        <w:t>方案</w:t>
      </w:r>
      <w:r w:rsidR="00705117">
        <w:rPr>
          <w:rFonts w:hint="eastAsia"/>
        </w:rPr>
        <w:t>主要有</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1DB4F5D7" w:rsidR="00D834FC" w:rsidRPr="00AF321F" w:rsidRDefault="007A46A5" w:rsidP="0008473C">
      <w:pPr>
        <w:pStyle w:val="a3"/>
      </w:pPr>
      <w:r>
        <w:rPr>
          <w:rFonts w:hint="eastAsia"/>
        </w:rPr>
        <w:tab/>
      </w:r>
      <w:r w:rsidR="00036638">
        <w:rPr>
          <w:rFonts w:hint="eastAsia"/>
        </w:rPr>
        <w:t>业务提供商通常还会引入内容分发网络（</w:t>
      </w:r>
      <w:r w:rsidR="00036638">
        <w:rPr>
          <w:rFonts w:hint="eastAsia"/>
        </w:rPr>
        <w:t>Content Delivery Network</w:t>
      </w:r>
      <w:r w:rsidR="00036638">
        <w:rPr>
          <w:rFonts w:hint="eastAsia"/>
        </w:rPr>
        <w:t>，</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许多</w:t>
      </w:r>
      <w:r w:rsidR="00500E35">
        <w:rPr>
          <w:rFonts w:hint="eastAsia"/>
        </w:rPr>
        <w:t>专用的功能服务器</w:t>
      </w:r>
      <w:r w:rsidR="00902FAA">
        <w:rPr>
          <w:rFonts w:hint="eastAsia"/>
        </w:rPr>
        <w:t>。这些服务器</w:t>
      </w:r>
      <w:r w:rsidR="004B0469">
        <w:rPr>
          <w:rFonts w:hint="eastAsia"/>
        </w:rPr>
        <w:t>用于专门对</w:t>
      </w:r>
      <w:r w:rsidR="00C97944">
        <w:rPr>
          <w:rFonts w:hint="eastAsia"/>
        </w:rPr>
        <w:t>用户登陆、搜索、静态内容缓存、日志统计等</w:t>
      </w:r>
      <w:r w:rsidR="00036638">
        <w:rPr>
          <w:rFonts w:hint="eastAsia"/>
        </w:rPr>
        <w:t>任务</w:t>
      </w:r>
      <w:r w:rsidR="004B0469">
        <w:rPr>
          <w:rFonts w:hint="eastAsia"/>
        </w:rPr>
        <w:t>进行支撑</w:t>
      </w:r>
      <w:r w:rsidR="00036638">
        <w:rPr>
          <w:rFonts w:hint="eastAsia"/>
        </w:rPr>
        <w:t>。总之，上述业务提供商处的复杂架构，可为网络视频业务的稳定性提供保障，并进一步提高用户体验。</w:t>
      </w:r>
    </w:p>
    <w:p w14:paraId="1C5933D9" w14:textId="6F2142D4" w:rsidR="0006357B" w:rsidRDefault="00A37B02" w:rsidP="0006357B">
      <w:pPr>
        <w:pStyle w:val="-0"/>
        <w:spacing w:before="312" w:after="312"/>
      </w:pPr>
      <w:r>
        <w:t>业务</w:t>
      </w:r>
      <w:r w:rsidR="0006357B">
        <w:rPr>
          <w:rFonts w:hint="eastAsia"/>
        </w:rPr>
        <w:t>流程</w:t>
      </w:r>
    </w:p>
    <w:p w14:paraId="65E61177" w14:textId="51263025" w:rsidR="00DF1FE3" w:rsidRDefault="009D4E59" w:rsidP="00F11C95">
      <w:pPr>
        <w:pStyle w:val="a3"/>
        <w:ind w:firstLine="420"/>
      </w:pPr>
      <w:r>
        <w:rPr>
          <w:rFonts w:hint="eastAsia"/>
        </w:rPr>
        <w:t>本节中，我们关注于网络视频业务</w:t>
      </w:r>
      <w:r w:rsidR="00EB018C">
        <w:rPr>
          <w:rFonts w:hint="eastAsia"/>
        </w:rPr>
        <w:t>中各个功能的用户使用流程。对于不同网络视频业务提供商，</w:t>
      </w:r>
      <w:r w:rsidR="00B83FCD">
        <w:rPr>
          <w:rFonts w:hint="eastAsia"/>
        </w:rPr>
        <w:t>我们发现</w:t>
      </w:r>
      <w:r w:rsidR="00EB018C">
        <w:rPr>
          <w:rFonts w:hint="eastAsia"/>
        </w:rPr>
        <w:t>其业务流程基本上是相同的，如图</w:t>
      </w:r>
      <w:r w:rsidR="00EB018C">
        <w:rPr>
          <w:rFonts w:hint="eastAsia"/>
        </w:rPr>
        <w:t>2-X</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4638E3B6" w14:textId="77777777" w:rsidR="00DF1FE3" w:rsidRDefault="00DF1FE3" w:rsidP="00E72269">
      <w:pPr>
        <w:pStyle w:val="a3"/>
        <w:jc w:val="center"/>
      </w:pPr>
    </w:p>
    <w:p w14:paraId="3F709D4B" w14:textId="3ACE0CE7" w:rsidR="00E72269" w:rsidRDefault="000052E9" w:rsidP="00642266">
      <w:pPr>
        <w:pStyle w:val="a3"/>
        <w:spacing w:line="240" w:lineRule="auto"/>
        <w:jc w:val="center"/>
      </w:pPr>
      <w:r>
        <w:rPr>
          <w:noProof/>
        </w:rPr>
        <w:drawing>
          <wp:inline distT="0" distB="0" distL="0" distR="0" wp14:anchorId="0DD1D569" wp14:editId="28C537A0">
            <wp:extent cx="2610000" cy="2610000"/>
            <wp:effectExtent l="0" t="0" r="0"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ervice_proces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5E4F1C1D" w14:textId="1F03C95C" w:rsidR="00E72269" w:rsidRDefault="00642266" w:rsidP="00642266">
      <w:pPr>
        <w:pStyle w:val="a6"/>
      </w:pPr>
      <w:r>
        <w:rPr>
          <w:rFonts w:hint="eastAsia"/>
        </w:rPr>
        <w:t>图</w:t>
      </w:r>
      <w:r>
        <w:rPr>
          <w:rFonts w:hint="eastAsia"/>
        </w:rPr>
        <w:t>2-</w:t>
      </w:r>
      <w:r w:rsidR="007B505A">
        <w:rPr>
          <w:rFonts w:hint="eastAsia"/>
        </w:rPr>
        <w:t xml:space="preserve">2 </w:t>
      </w:r>
      <w:r w:rsidR="007B505A">
        <w:rPr>
          <w:rFonts w:hint="eastAsia"/>
        </w:rPr>
        <w:t>通用业务流程示意图</w:t>
      </w:r>
      <w:r w:rsidR="003767B9">
        <w:rPr>
          <w:rFonts w:hint="eastAsia"/>
        </w:rPr>
        <w:t>。</w:t>
      </w:r>
    </w:p>
    <w:p w14:paraId="1BF66485" w14:textId="77777777" w:rsidR="00E72269" w:rsidRDefault="00E72269" w:rsidP="00E72269">
      <w:pPr>
        <w:pStyle w:val="a3"/>
        <w:jc w:val="center"/>
      </w:pPr>
    </w:p>
    <w:p w14:paraId="192E180F" w14:textId="74745F94" w:rsidR="00415FAD" w:rsidRDefault="00492FF4" w:rsidP="00D911EE">
      <w:pPr>
        <w:pStyle w:val="a3"/>
      </w:pPr>
      <w:r>
        <w:rPr>
          <w:rFonts w:hint="eastAsia"/>
        </w:rPr>
        <w:tab/>
      </w:r>
      <w:r>
        <w:rPr>
          <w:rFonts w:hint="eastAsia"/>
        </w:rPr>
        <w:t>从图中我们可以看出，网络视频业务起始于两种情形：</w:t>
      </w:r>
      <w:r>
        <w:rPr>
          <w:rFonts w:hint="eastAsia"/>
        </w:rPr>
        <w:t>1</w:t>
      </w:r>
      <w:r>
        <w:rPr>
          <w:rFonts w:hint="eastAsia"/>
        </w:rPr>
        <w:t>）主页访问</w:t>
      </w:r>
      <w:r w:rsidR="003A2C16">
        <w:rPr>
          <w:rFonts w:hint="eastAsia"/>
        </w:rPr>
        <w:t>，</w:t>
      </w:r>
      <w:r>
        <w:rPr>
          <w:rFonts w:hint="eastAsia"/>
        </w:rPr>
        <w:t>和</w:t>
      </w:r>
      <w:r>
        <w:rPr>
          <w:rFonts w:hint="eastAsia"/>
        </w:rPr>
        <w:t>2</w:t>
      </w:r>
      <w:r>
        <w:rPr>
          <w:rFonts w:hint="eastAsia"/>
        </w:rPr>
        <w:t>）外链</w:t>
      </w:r>
      <w:r w:rsidR="00A61416">
        <w:rPr>
          <w:rFonts w:hint="eastAsia"/>
        </w:rPr>
        <w:t>链入</w:t>
      </w:r>
      <w:r>
        <w:rPr>
          <w:rFonts w:hint="eastAsia"/>
        </w:rPr>
        <w:t>。</w:t>
      </w:r>
      <w:r w:rsidR="009A4DAD">
        <w:rPr>
          <w:rFonts w:hint="eastAsia"/>
        </w:rPr>
        <w:t>而两种情况都</w:t>
      </w:r>
      <w:r w:rsidR="009A4DAD" w:rsidRPr="00D911EE">
        <w:rPr>
          <w:rFonts w:hint="eastAsia"/>
        </w:rPr>
        <w:t>可以达到视频页面。</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并且往往具</w:t>
      </w:r>
      <w:r w:rsidR="00D911EE" w:rsidRPr="00D911EE">
        <w:rPr>
          <w:rFonts w:hint="eastAsia"/>
        </w:rPr>
        <w:lastRenderedPageBreak/>
        <w:t>有统一的特定格式。表</w:t>
      </w:r>
      <w:r w:rsidR="00D911EE" w:rsidRPr="00D911EE">
        <w:rPr>
          <w:rFonts w:hint="eastAsia"/>
        </w:rPr>
        <w:t>2-X</w:t>
      </w:r>
      <w:r w:rsidR="00D911EE" w:rsidRPr="00D911EE">
        <w:rPr>
          <w:rFonts w:hint="eastAsia"/>
        </w:rPr>
        <w:t>列出了</w:t>
      </w:r>
      <w:r w:rsidR="00F62ADF">
        <w:rPr>
          <w:rFonts w:hint="eastAsia"/>
        </w:rPr>
        <w:t>8</w:t>
      </w:r>
      <w:r w:rsidR="00D911EE" w:rsidRPr="00D911EE">
        <w:rPr>
          <w:rFonts w:hint="eastAsia"/>
        </w:rPr>
        <w:t>家国内主流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视频页面是一个十分重要的业务位置，如果</w:t>
      </w:r>
      <w:r w:rsidR="00A03925">
        <w:rPr>
          <w:rFonts w:hint="eastAsia"/>
        </w:rPr>
        <w:t>用户的业务流程</w:t>
      </w:r>
      <w:r w:rsidR="00684563">
        <w:rPr>
          <w:rFonts w:hint="eastAsia"/>
        </w:rPr>
        <w:t>中包含了</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网络视频。</w:t>
      </w:r>
    </w:p>
    <w:p w14:paraId="1615BA20" w14:textId="77777777" w:rsidR="00F73B81" w:rsidRDefault="00F73B81" w:rsidP="00F73B81">
      <w:pPr>
        <w:pStyle w:val="a3"/>
        <w:jc w:val="center"/>
      </w:pPr>
    </w:p>
    <w:p w14:paraId="5A92204F" w14:textId="7D2EFF41" w:rsidR="00F73B81" w:rsidRDefault="00F73B81" w:rsidP="00F73B81">
      <w:pPr>
        <w:pStyle w:val="a3"/>
        <w:jc w:val="center"/>
      </w:pPr>
      <w:r>
        <w:rPr>
          <w:rFonts w:hint="eastAsia"/>
        </w:rPr>
        <w:t>表</w:t>
      </w:r>
      <w:r>
        <w:rPr>
          <w:rFonts w:hint="eastAsia"/>
        </w:rPr>
        <w:t>2-</w:t>
      </w:r>
      <w:r w:rsidR="000E0ED3">
        <w:rPr>
          <w:rFonts w:hint="eastAsia"/>
        </w:rPr>
        <w:t>1</w:t>
      </w:r>
      <w:r w:rsidR="008974AE">
        <w:rPr>
          <w:rFonts w:hint="eastAsia"/>
        </w:rPr>
        <w:t xml:space="preserve"> </w:t>
      </w:r>
      <w:r>
        <w:rPr>
          <w:rFonts w:hint="eastAsia"/>
        </w:rPr>
        <w:t>视频页面</w:t>
      </w:r>
      <w:r w:rsidR="00AD2129">
        <w:rPr>
          <w:rFonts w:hint="eastAsia"/>
        </w:rPr>
        <w:t>URL</w:t>
      </w:r>
      <w:r w:rsidR="00AD2129">
        <w:rPr>
          <w:rFonts w:hint="eastAsia"/>
        </w:rPr>
        <w:t>格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6"/>
        <w:gridCol w:w="5996"/>
      </w:tblGrid>
      <w:tr w:rsidR="00680CED" w14:paraId="24F93BED" w14:textId="77777777" w:rsidTr="00004AE2">
        <w:tc>
          <w:tcPr>
            <w:tcW w:w="2526" w:type="dxa"/>
            <w:tcBorders>
              <w:bottom w:val="single" w:sz="4" w:space="0" w:color="auto"/>
            </w:tcBorders>
          </w:tcPr>
          <w:p w14:paraId="2D5E69B9" w14:textId="7A0FE9C4" w:rsidR="00AD2129" w:rsidRPr="00BA2193" w:rsidRDefault="00AD2129" w:rsidP="00CF6BD0">
            <w:pPr>
              <w:pStyle w:val="a3"/>
              <w:wordWrap w:val="0"/>
              <w:jc w:val="center"/>
              <w:rPr>
                <w:b/>
              </w:rPr>
            </w:pPr>
            <w:r w:rsidRPr="00BA2193">
              <w:rPr>
                <w:rFonts w:hint="eastAsia"/>
                <w:b/>
              </w:rPr>
              <w:t>网络视频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680CED" w14:paraId="448AE561" w14:textId="77777777" w:rsidTr="00004AE2">
        <w:tc>
          <w:tcPr>
            <w:tcW w:w="25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680CED" w14:paraId="54AC0FEC" w14:textId="77777777" w:rsidTr="00004AE2">
        <w:tc>
          <w:tcPr>
            <w:tcW w:w="25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680CED" w14:paraId="35174CF6" w14:textId="77777777" w:rsidTr="00004AE2">
        <w:tc>
          <w:tcPr>
            <w:tcW w:w="25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680CED" w14:paraId="0CC827CB" w14:textId="77777777" w:rsidTr="00004AE2">
        <w:tc>
          <w:tcPr>
            <w:tcW w:w="25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680CED" w14:paraId="29733DC9" w14:textId="77777777" w:rsidTr="00004AE2">
        <w:tc>
          <w:tcPr>
            <w:tcW w:w="25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680CED" w14:paraId="39B8AF31" w14:textId="77777777" w:rsidTr="00004AE2">
        <w:tc>
          <w:tcPr>
            <w:tcW w:w="25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680CED" w14:paraId="26072B99" w14:textId="77777777" w:rsidTr="00004AE2">
        <w:tc>
          <w:tcPr>
            <w:tcW w:w="25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680CED" w14:paraId="1E7611C4" w14:textId="77777777" w:rsidTr="00004AE2">
        <w:tc>
          <w:tcPr>
            <w:tcW w:w="25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7F602417" w14:textId="77777777" w:rsidR="00F73B81" w:rsidRPr="003009CA" w:rsidRDefault="00F73B81" w:rsidP="0046279B">
      <w:pPr>
        <w:pStyle w:val="a3"/>
        <w:jc w:val="center"/>
      </w:pPr>
    </w:p>
    <w:p w14:paraId="4593C75E" w14:textId="4608A825" w:rsidR="00B34DDC" w:rsidRDefault="009C68D3" w:rsidP="00D911EE">
      <w:pPr>
        <w:pStyle w:val="a3"/>
        <w:ind w:firstLine="420"/>
      </w:pPr>
      <w:r>
        <w:rPr>
          <w:rFonts w:hint="eastAsia"/>
        </w:rPr>
        <w:t>对于</w:t>
      </w:r>
      <w:r w:rsidR="00F46E8F">
        <w:rPr>
          <w:rFonts w:hint="eastAsia"/>
        </w:rPr>
        <w:t>起始</w:t>
      </w:r>
      <w:r w:rsidR="003A2C16">
        <w:rPr>
          <w:rFonts w:hint="eastAsia"/>
        </w:rPr>
        <w:t>情形</w:t>
      </w:r>
      <w:r w:rsidR="003A2C16">
        <w:rPr>
          <w:rFonts w:hint="eastAsia"/>
        </w:rPr>
        <w:t>1</w:t>
      </w:r>
      <w:r>
        <w:rPr>
          <w:rFonts w:hint="eastAsia"/>
        </w:rPr>
        <w:t>，</w:t>
      </w:r>
      <w:r w:rsidR="00175E1E">
        <w:rPr>
          <w:rFonts w:hint="eastAsia"/>
        </w:rPr>
        <w:t>“主页”</w:t>
      </w:r>
      <w:r w:rsidR="006C5FAA">
        <w:rPr>
          <w:rFonts w:hint="eastAsia"/>
        </w:rPr>
        <w:t>指的是</w:t>
      </w:r>
      <w:r w:rsidR="00175E1E">
        <w:rPr>
          <w:rFonts w:hint="eastAsia"/>
        </w:rPr>
        <w:t>视频网站的首页</w:t>
      </w:r>
      <w:r>
        <w:rPr>
          <w:rFonts w:hint="eastAsia"/>
        </w:rPr>
        <w:t>或视频</w:t>
      </w:r>
      <w:r w:rsidR="00175E1E">
        <w:rPr>
          <w:rFonts w:hint="eastAsia"/>
        </w:rPr>
        <w:t>APP</w:t>
      </w:r>
      <w:r>
        <w:rPr>
          <w:rFonts w:hint="eastAsia"/>
        </w:rPr>
        <w:t>的</w:t>
      </w:r>
      <w:r w:rsidR="00175E1E">
        <w:rPr>
          <w:rFonts w:hint="eastAsia"/>
        </w:rPr>
        <w:t>主界面。</w:t>
      </w:r>
      <w:r w:rsidR="00581C56">
        <w:rPr>
          <w:rFonts w:hint="eastAsia"/>
        </w:rPr>
        <w:t>这</w:t>
      </w:r>
      <w:r w:rsidR="004E201A">
        <w:rPr>
          <w:rFonts w:hint="eastAsia"/>
        </w:rPr>
        <w:t>表明</w:t>
      </w:r>
      <w:r w:rsidR="00810D36">
        <w:rPr>
          <w:rFonts w:hint="eastAsia"/>
        </w:rPr>
        <w:t>用户用浏览器访问</w:t>
      </w:r>
      <w:r w:rsidR="00581C56">
        <w:rPr>
          <w:rFonts w:hint="eastAsia"/>
        </w:rPr>
        <w:t>了</w:t>
      </w:r>
      <w:r w:rsidR="00810D36">
        <w:rPr>
          <w:rFonts w:hint="eastAsia"/>
        </w:rPr>
        <w:t>视频网站首页地址，或者在移动设备上打开</w:t>
      </w:r>
      <w:r w:rsidR="00581C56">
        <w:rPr>
          <w:rFonts w:hint="eastAsia"/>
        </w:rPr>
        <w:t>了</w:t>
      </w:r>
      <w:r w:rsidR="00810D36">
        <w:rPr>
          <w:rFonts w:hint="eastAsia"/>
        </w:rPr>
        <w:t>视频专属</w:t>
      </w:r>
      <w:r w:rsidR="00810D36">
        <w:rPr>
          <w:rFonts w:hint="eastAsia"/>
        </w:rPr>
        <w:t>APP</w:t>
      </w:r>
      <w:r w:rsidR="00581C56">
        <w:rPr>
          <w:rFonts w:hint="eastAsia"/>
        </w:rPr>
        <w:t>。</w:t>
      </w:r>
      <w:r w:rsidR="00A35750">
        <w:rPr>
          <w:rFonts w:hint="eastAsia"/>
        </w:rPr>
        <w:t>进入主页之后，</w:t>
      </w:r>
      <w:r w:rsidR="00623D9C">
        <w:rPr>
          <w:rFonts w:hint="eastAsia"/>
        </w:rPr>
        <w:t>用户可以进行账号相关的操作，如注册和登录等。</w:t>
      </w:r>
      <w:r w:rsidR="0049091B">
        <w:rPr>
          <w:rFonts w:hint="eastAsia"/>
        </w:rPr>
        <w:t>接下来，</w:t>
      </w:r>
      <w:r w:rsidR="000E7069">
        <w:rPr>
          <w:rFonts w:hint="eastAsia"/>
        </w:rPr>
        <w:t>用户</w:t>
      </w:r>
      <w:r w:rsidR="0049091B">
        <w:rPr>
          <w:rFonts w:hint="eastAsia"/>
        </w:rPr>
        <w:t>可以通过点击主页</w:t>
      </w:r>
      <w:r w:rsidR="000E7069">
        <w:rPr>
          <w:rFonts w:hint="eastAsia"/>
        </w:rPr>
        <w:t>（或其子页面）</w:t>
      </w:r>
      <w:r w:rsidR="0049091B">
        <w:rPr>
          <w:rFonts w:hint="eastAsia"/>
        </w:rPr>
        <w:t>上展示的视频</w:t>
      </w:r>
      <w:r w:rsidR="000E7069">
        <w:rPr>
          <w:rFonts w:hint="eastAsia"/>
        </w:rPr>
        <w:t>缩略图和标题，进入相应的视频页面。此外，用户还可以对感兴趣的内容关键字进行全站搜索，并通过</w:t>
      </w:r>
      <w:r w:rsidR="00ED0628">
        <w:rPr>
          <w:rFonts w:hint="eastAsia"/>
        </w:rPr>
        <w:t>访问搜索结果来进入视频页面。</w:t>
      </w:r>
    </w:p>
    <w:p w14:paraId="209241EB" w14:textId="6C4CF9EE" w:rsidR="006E17C4" w:rsidRDefault="00382FB2" w:rsidP="00DF1FE3">
      <w:pPr>
        <w:pStyle w:val="a3"/>
      </w:pPr>
      <w:r>
        <w:rPr>
          <w:rFonts w:hint="eastAsia"/>
        </w:rPr>
        <w:tab/>
      </w:r>
      <w:r>
        <w:rPr>
          <w:rFonts w:hint="eastAsia"/>
        </w:rPr>
        <w:t>而对于起始情形</w:t>
      </w:r>
      <w:r>
        <w:rPr>
          <w:rFonts w:hint="eastAsia"/>
        </w:rPr>
        <w:t>2</w:t>
      </w:r>
      <w:r>
        <w:rPr>
          <w:rFonts w:hint="eastAsia"/>
        </w:rPr>
        <w:t>，</w:t>
      </w:r>
      <w:r w:rsidR="00F11923">
        <w:rPr>
          <w:rFonts w:hint="eastAsia"/>
        </w:rPr>
        <w:t>“外链”指的直接指向视频页面的</w:t>
      </w:r>
      <w:r w:rsidR="00F11923">
        <w:rPr>
          <w:rFonts w:hint="eastAsia"/>
        </w:rPr>
        <w:t>URL</w:t>
      </w:r>
      <w:r w:rsidR="00F11923">
        <w:rPr>
          <w:rFonts w:hint="eastAsia"/>
        </w:rPr>
        <w:t>链接。这些链接可能来自于用户自己的保存，或用户</w:t>
      </w:r>
      <w:r w:rsidR="006E17C4">
        <w:rPr>
          <w:rFonts w:hint="eastAsia"/>
        </w:rPr>
        <w:t>之间在</w:t>
      </w:r>
      <w:r w:rsidR="00F11923">
        <w:rPr>
          <w:rFonts w:hint="eastAsia"/>
        </w:rPr>
        <w:t>社交网络中转发与分享。</w:t>
      </w:r>
      <w:r w:rsidR="00BA3E82">
        <w:rPr>
          <w:rFonts w:hint="eastAsia"/>
        </w:rPr>
        <w:t>此时，用户并没有主动访问视频网站首页或打开视频专属</w:t>
      </w:r>
      <w:r w:rsidR="00BA3E82">
        <w:rPr>
          <w:rFonts w:hint="eastAsia"/>
        </w:rPr>
        <w:t>APP</w:t>
      </w:r>
      <w:r w:rsidR="00BA3E82">
        <w:rPr>
          <w:rFonts w:hint="eastAsia"/>
        </w:rPr>
        <w:t>，而是</w:t>
      </w:r>
      <w:r w:rsidR="006E17C4">
        <w:rPr>
          <w:rFonts w:hint="eastAsia"/>
        </w:rPr>
        <w:t>通过</w:t>
      </w:r>
      <w:r w:rsidR="006E17C4">
        <w:rPr>
          <w:rFonts w:hint="eastAsia"/>
        </w:rPr>
        <w:t>URL</w:t>
      </w:r>
      <w:r w:rsidR="006E17C4">
        <w:rPr>
          <w:rFonts w:hint="eastAsia"/>
        </w:rPr>
        <w:t>链接直接进入视频页面来观看视频。相较于起始情形</w:t>
      </w:r>
      <w:r w:rsidR="006E17C4">
        <w:rPr>
          <w:rFonts w:hint="eastAsia"/>
        </w:rPr>
        <w:t>1</w:t>
      </w:r>
      <w:r w:rsidR="006E17C4">
        <w:rPr>
          <w:rFonts w:hint="eastAsia"/>
        </w:rPr>
        <w:t>，外链接入</w:t>
      </w:r>
      <w:r w:rsidR="006E52E9">
        <w:rPr>
          <w:rFonts w:hint="eastAsia"/>
        </w:rPr>
        <w:t>的</w:t>
      </w:r>
      <w:r w:rsidR="006E17C4">
        <w:rPr>
          <w:rFonts w:hint="eastAsia"/>
        </w:rPr>
        <w:t>用户</w:t>
      </w:r>
      <w:r w:rsidR="00294AA4">
        <w:rPr>
          <w:rFonts w:hint="eastAsia"/>
        </w:rPr>
        <w:t>在视频选择上</w:t>
      </w:r>
      <w:r w:rsidR="002E68EA">
        <w:rPr>
          <w:rFonts w:hint="eastAsia"/>
        </w:rPr>
        <w:t>具有</w:t>
      </w:r>
      <w:r w:rsidR="000A5AA4">
        <w:rPr>
          <w:rFonts w:hint="eastAsia"/>
        </w:rPr>
        <w:t>着</w:t>
      </w:r>
      <w:r w:rsidR="002E68EA">
        <w:rPr>
          <w:rFonts w:hint="eastAsia"/>
        </w:rPr>
        <w:t>明确的目标</w:t>
      </w:r>
      <w:r w:rsidR="00294AA4">
        <w:rPr>
          <w:rFonts w:hint="eastAsia"/>
        </w:rPr>
        <w:t>与兴趣点</w:t>
      </w:r>
      <w:r w:rsidR="006E52E9">
        <w:rPr>
          <w:rFonts w:hint="eastAsia"/>
        </w:rPr>
        <w:t>，并且倾向于继续将视频向外部社交网络推广，进一步吸引更多用户外链链入。</w:t>
      </w:r>
    </w:p>
    <w:p w14:paraId="7678502B" w14:textId="519A5FBE"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70293C">
        <w:rPr>
          <w:rFonts w:hint="eastAsia"/>
        </w:rPr>
        <w:t>围绕视频的内容进行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w:t>
      </w:r>
      <w:r w:rsidR="00081320">
        <w:rPr>
          <w:rFonts w:hint="eastAsia"/>
        </w:rPr>
        <w:lastRenderedPageBreak/>
        <w:t>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FD96D3F" w:rsidR="00DF1FE3" w:rsidRDefault="00930F12" w:rsidP="00DF1FE3">
      <w:pPr>
        <w:pStyle w:val="a3"/>
      </w:pPr>
      <w:r>
        <w:rPr>
          <w:rFonts w:hint="eastAsia"/>
        </w:rPr>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进入该视频的页面。</w:t>
      </w:r>
      <w:r w:rsidR="00121F80">
        <w:rPr>
          <w:rFonts w:hint="eastAsia"/>
        </w:rPr>
        <w:t>此时业务流程保持在视频页面。</w:t>
      </w:r>
      <w:r w:rsidR="00142939">
        <w:rPr>
          <w:rFonts w:hint="eastAsia"/>
        </w:rPr>
        <w:t>而若用户主动关闭了视频页面，则表示本次网络视频业务使用的结束。</w:t>
      </w:r>
    </w:p>
    <w:p w14:paraId="71A67614" w14:textId="6139844D" w:rsidR="00350E87" w:rsidRDefault="00AE3E00" w:rsidP="00046899">
      <w:pPr>
        <w:pStyle w:val="-0"/>
        <w:spacing w:before="312" w:after="312"/>
      </w:pPr>
      <w:r>
        <w:rPr>
          <w:rFonts w:hint="eastAsia"/>
        </w:rPr>
        <w:t>通信</w:t>
      </w:r>
      <w:r w:rsidR="00046899">
        <w:rPr>
          <w:rFonts w:hint="eastAsia"/>
        </w:rPr>
        <w:t>报文分析</w:t>
      </w:r>
    </w:p>
    <w:p w14:paraId="758DAED1" w14:textId="177E615C" w:rsidR="00046899" w:rsidRDefault="00B4515F" w:rsidP="00535291">
      <w:pPr>
        <w:pStyle w:val="a3"/>
        <w:ind w:firstLine="420"/>
      </w:pPr>
      <w:r>
        <w:rPr>
          <w:rFonts w:hint="eastAsia"/>
        </w:rPr>
        <w:t>本节中，以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各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362DF05A" w14:textId="359290ED" w:rsidR="00D040C4" w:rsidRDefault="00576606" w:rsidP="00046899">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X</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2A2F6785" w14:textId="77777777" w:rsidR="00F414FE" w:rsidRDefault="00F414FE" w:rsidP="005B4E2C">
      <w:pPr>
        <w:pStyle w:val="a3"/>
        <w:jc w:val="center"/>
      </w:pP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1C3038E2" w14:textId="2474A84F" w:rsidR="005B4E2C" w:rsidRDefault="000112F6" w:rsidP="000112F6">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0103036F" w14:textId="77777777" w:rsidR="005B4E2C" w:rsidRDefault="005B4E2C" w:rsidP="005B4E2C">
      <w:pPr>
        <w:pStyle w:val="a3"/>
        <w:jc w:val="center"/>
      </w:pPr>
    </w:p>
    <w:p w14:paraId="22F7FC2B" w14:textId="39B2D42A" w:rsidR="001A0FFF"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综艺视频。我们对</w:t>
      </w:r>
      <w:r w:rsidR="00C42B5A">
        <w:rPr>
          <w:rFonts w:hint="eastAsia"/>
        </w:rPr>
        <w:t>4</w:t>
      </w:r>
      <w:r w:rsidR="00C42B5A">
        <w:rPr>
          <w:rFonts w:hint="eastAsia"/>
        </w:rPr>
        <w:t>次采集的数据进行综合考虑，从整体角度分析优酷业务中通信报文的协</w:t>
      </w:r>
      <w:r w:rsidR="00C42B5A">
        <w:rPr>
          <w:rFonts w:hint="eastAsia"/>
        </w:rPr>
        <w:lastRenderedPageBreak/>
        <w:t>议特征。接下来，我们关注于各具体功能对应的通信报文。具体来讲，我们在进行某项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77777777" w:rsidR="001A0FFF" w:rsidRDefault="001A0FFF" w:rsidP="001A0FFF">
      <w:pPr>
        <w:pStyle w:val="-1"/>
        <w:spacing w:before="312" w:after="312"/>
      </w:pPr>
      <w:r w:rsidRPr="002330FF">
        <w:rPr>
          <w:b/>
        </w:rPr>
        <w:t>HTTP</w:t>
      </w:r>
      <w:r w:rsidRPr="002330FF">
        <w:rPr>
          <w:b/>
        </w:rPr>
        <w:t>协议属性字段</w:t>
      </w:r>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0C481942" w14:textId="014220C7" w:rsidR="001A0FFF" w:rsidRDefault="001A0FFF" w:rsidP="001A0FFF">
      <w:pPr>
        <w:pStyle w:val="a3"/>
        <w:ind w:firstLine="420"/>
      </w:pPr>
      <w:r>
        <w:t>表</w:t>
      </w:r>
      <w:r w:rsidR="00C04166">
        <w:rPr>
          <w:rFonts w:hint="eastAsia"/>
        </w:rPr>
        <w:t>2-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44FDB944" w14:textId="77777777" w:rsidR="001A0FFF" w:rsidRDefault="001A0FFF" w:rsidP="001A0FFF">
      <w:pPr>
        <w:pStyle w:val="a3"/>
        <w:jc w:val="center"/>
      </w:pPr>
    </w:p>
    <w:p w14:paraId="54B939B2" w14:textId="0FC88220" w:rsidR="001A0FFF" w:rsidRDefault="001A0FFF" w:rsidP="001A0FFF">
      <w:pPr>
        <w:pStyle w:val="a3"/>
        <w:jc w:val="center"/>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A0FFF" w14:paraId="19C0A180" w14:textId="77777777" w:rsidTr="00736DAD">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736DAD">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736DAD">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736DAD">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03CBD7A8" w14:textId="77777777" w:rsidR="001A0FFF" w:rsidRDefault="001A0FFF" w:rsidP="001A0FFF">
      <w:pPr>
        <w:pStyle w:val="a3"/>
        <w:jc w:val="center"/>
      </w:pPr>
    </w:p>
    <w:p w14:paraId="3E1D0626" w14:textId="355B9561"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X</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206 Partial 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w:t>
      </w:r>
      <w:r>
        <w:lastRenderedPageBreak/>
        <w:t>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1A0FFF">
      <w:pPr>
        <w:pStyle w:val="a3"/>
        <w:jc w:val="center"/>
      </w:pPr>
    </w:p>
    <w:p w14:paraId="69B63201" w14:textId="016878C9" w:rsidR="001A0FFF" w:rsidRDefault="001A0FFF" w:rsidP="001A0FFF">
      <w:pPr>
        <w:pStyle w:val="a3"/>
        <w:jc w:val="center"/>
      </w:pPr>
      <w:r>
        <w:rPr>
          <w:rFonts w:hint="eastAsia"/>
        </w:rPr>
        <w:t>表</w:t>
      </w:r>
      <w:r w:rsidR="00FC3353">
        <w:rPr>
          <w:rFonts w:hint="eastAsia"/>
        </w:rPr>
        <w:t>2-</w:t>
      </w:r>
      <w:r w:rsidR="0080090F">
        <w:rPr>
          <w:rFonts w:hint="eastAsia"/>
        </w:rPr>
        <w:t>3</w:t>
      </w:r>
      <w:r>
        <w:t xml:space="preserve"> </w:t>
      </w:r>
      <w:r>
        <w:rPr>
          <w:rFonts w:hint="eastAsia"/>
        </w:rPr>
        <w:t>HTTP</w:t>
      </w:r>
      <w:r>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1A0FFF" w14:paraId="2040AF86" w14:textId="77777777" w:rsidTr="00736DAD">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736DAD">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736DAD">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736DAD">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736DAD">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736DAD">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736DAD">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736DAD">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29704BD6" w14:textId="77777777" w:rsidR="001A0FFF" w:rsidRDefault="001A0FFF" w:rsidP="001A0FFF">
      <w:pPr>
        <w:pStyle w:val="a3"/>
        <w:jc w:val="center"/>
      </w:pPr>
    </w:p>
    <w:p w14:paraId="541A1646" w14:textId="280708DD" w:rsidR="001A0FFF" w:rsidRDefault="001A0FFF" w:rsidP="001A0FFF">
      <w:pPr>
        <w:pStyle w:val="a3"/>
      </w:pPr>
      <w:r>
        <w:tab/>
      </w:r>
      <w:r>
        <w:t>我们还进一步分析了用户与服务器之间传输的实体内容的类型。表</w:t>
      </w:r>
      <w:r w:rsidR="00514AD4">
        <w:rPr>
          <w:rFonts w:hint="eastAsia"/>
        </w:rPr>
        <w:t>2-X</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07D56ADA" w14:textId="04A39D35" w:rsidR="001A0FFF" w:rsidRDefault="001A0FFF" w:rsidP="001A0FFF">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2170E47F" w14:textId="77777777" w:rsidR="001A0FFF" w:rsidRDefault="001A0FFF" w:rsidP="001A0FFF">
      <w:pPr>
        <w:pStyle w:val="a3"/>
        <w:jc w:val="center"/>
      </w:pPr>
    </w:p>
    <w:p w14:paraId="02FA9191" w14:textId="19A62E3C" w:rsidR="001A0FFF" w:rsidRDefault="001A0FFF" w:rsidP="001A0FFF">
      <w:pPr>
        <w:pStyle w:val="a3"/>
        <w:jc w:val="center"/>
      </w:pPr>
      <w:r>
        <w:lastRenderedPageBreak/>
        <w:t>表</w:t>
      </w:r>
      <w:r w:rsidR="00514AD4">
        <w:rPr>
          <w:rFonts w:hint="eastAsia"/>
        </w:rPr>
        <w:t>2-</w:t>
      </w:r>
      <w:r w:rsidR="0080090F">
        <w:rPr>
          <w:rFonts w:hint="eastAsia"/>
        </w:rPr>
        <w:t>4</w:t>
      </w:r>
      <w:r>
        <w:t xml:space="preserve"> </w:t>
      </w:r>
      <w:r>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1A0FFF" w14:paraId="089410C5" w14:textId="77777777" w:rsidTr="00736DAD">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736DAD">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736DAD">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736DAD">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736DAD">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736DAD">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736DAD">
        <w:tc>
          <w:tcPr>
            <w:tcW w:w="3149" w:type="dxa"/>
            <w:tcBorders>
              <w:top w:val="nil"/>
              <w:bottom w:val="nil"/>
            </w:tcBorders>
          </w:tcPr>
          <w:p w14:paraId="64FB95FF" w14:textId="77777777" w:rsidR="001A0FFF" w:rsidRDefault="001A0FFF" w:rsidP="00736DAD">
            <w:pPr>
              <w:pStyle w:val="a3"/>
              <w:jc w:val="left"/>
            </w:pPr>
            <w:r>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736DAD">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736DAD">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736DAD">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736DAD">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736DAD">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736DAD">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736DAD">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736DAD">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736DAD">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562504A9" w14:textId="77777777" w:rsidR="002B6C97" w:rsidRDefault="002B6C97" w:rsidP="00847868">
      <w:pPr>
        <w:pStyle w:val="a3"/>
        <w:jc w:val="center"/>
      </w:pPr>
    </w:p>
    <w:p w14:paraId="43C935C8" w14:textId="501123ED" w:rsidR="00442684" w:rsidRDefault="00A3624C" w:rsidP="00442684">
      <w:pPr>
        <w:pStyle w:val="-1"/>
        <w:spacing w:before="312" w:after="312"/>
      </w:pPr>
      <w:r>
        <w:rPr>
          <w:rFonts w:hint="eastAsia"/>
        </w:rPr>
        <w:t>用户</w:t>
      </w:r>
      <w:r w:rsidR="00442684">
        <w:rPr>
          <w:rFonts w:hint="eastAsia"/>
        </w:rPr>
        <w:t>操作</w:t>
      </w:r>
    </w:p>
    <w:p w14:paraId="67479ADD" w14:textId="77777777" w:rsidR="001367FB" w:rsidRDefault="005E3008" w:rsidP="001F4686">
      <w:pPr>
        <w:pStyle w:val="a3"/>
        <w:ind w:firstLine="420"/>
      </w:pPr>
      <w:r>
        <w:rPr>
          <w:rFonts w:hint="eastAsia"/>
        </w:rPr>
        <w:t>本小节中，我们对用户主动进行的</w:t>
      </w:r>
      <w:r w:rsidR="00D973D8">
        <w:rPr>
          <w:rFonts w:hint="eastAsia"/>
        </w:rPr>
        <w:t>各项</w:t>
      </w:r>
      <w:r>
        <w:rPr>
          <w:rFonts w:hint="eastAsia"/>
        </w:rPr>
        <w:t>播放操作与社交行为</w:t>
      </w:r>
      <w:r w:rsidR="001F4686">
        <w:rPr>
          <w:rFonts w:hint="eastAsia"/>
        </w:rPr>
        <w:t>，通过播测实验捕获</w:t>
      </w:r>
      <w:r>
        <w:rPr>
          <w:rFonts w:hint="eastAsia"/>
        </w:rPr>
        <w:t>通信报文</w:t>
      </w:r>
      <w:r w:rsidR="001F4686">
        <w:rPr>
          <w:rFonts w:hint="eastAsia"/>
        </w:rPr>
        <w:t>并</w:t>
      </w:r>
      <w:r>
        <w:rPr>
          <w:rFonts w:hint="eastAsia"/>
        </w:rPr>
        <w:t>进行分析。</w:t>
      </w:r>
      <w:r w:rsidR="00305D2D">
        <w:rPr>
          <w:rFonts w:hint="eastAsia"/>
        </w:rPr>
        <w:t>表</w:t>
      </w:r>
      <w:r w:rsidR="00305D2D">
        <w:rPr>
          <w:rFonts w:hint="eastAsia"/>
        </w:rPr>
        <w:t>2-X</w:t>
      </w:r>
      <w:r w:rsidR="00305D2D">
        <w:rPr>
          <w:rFonts w:hint="eastAsia"/>
        </w:rPr>
        <w:t>列出了各主动操作产生的</w:t>
      </w:r>
      <w:r w:rsidR="00305D2D">
        <w:rPr>
          <w:rFonts w:hint="eastAsia"/>
        </w:rPr>
        <w:t>HTTP</w:t>
      </w:r>
      <w:r w:rsidR="00305D2D">
        <w:rPr>
          <w:rFonts w:hint="eastAsia"/>
        </w:rPr>
        <w:t>通信报文的</w:t>
      </w:r>
      <w:r w:rsidR="00305D2D">
        <w:rPr>
          <w:rFonts w:hint="eastAsia"/>
        </w:rPr>
        <w:t>URL</w:t>
      </w:r>
      <w:r w:rsidR="00305D2D">
        <w:rPr>
          <w:rFonts w:hint="eastAsia"/>
        </w:rPr>
        <w:t>格式。</w:t>
      </w:r>
    </w:p>
    <w:p w14:paraId="27AB55FF" w14:textId="5848115E" w:rsidR="001367FB" w:rsidRDefault="001367FB" w:rsidP="001F4686">
      <w:pPr>
        <w:pStyle w:val="a3"/>
        <w:ind w:firstLine="420"/>
      </w:pPr>
      <w:r>
        <w:rPr>
          <w:rFonts w:hint="eastAsia"/>
        </w:rPr>
        <w:t>从表中我们发现，对于用户播放操作的通信报文都是发往同一个服务器“</w:t>
      </w:r>
      <w:r w:rsidRPr="00904D1F">
        <w:t>p-log.ykimg.com</w:t>
      </w:r>
      <w:r>
        <w:rPr>
          <w:rFonts w:hint="eastAsia"/>
        </w:rPr>
        <w:t>”。从服务器</w:t>
      </w:r>
      <w:r w:rsidR="00355A33">
        <w:rPr>
          <w:rFonts w:hint="eastAsia"/>
        </w:rPr>
        <w:t>域名</w:t>
      </w:r>
      <w:r w:rsidR="002A5880">
        <w:rPr>
          <w:rFonts w:hint="eastAsia"/>
        </w:rPr>
        <w:t>及</w:t>
      </w:r>
      <w:r w:rsidR="00355A33">
        <w:rPr>
          <w:rFonts w:hint="eastAsia"/>
        </w:rPr>
        <w:t xml:space="preserve">HTTP </w:t>
      </w:r>
      <w:r w:rsidR="002A5880">
        <w:rPr>
          <w:rFonts w:hint="eastAsia"/>
        </w:rPr>
        <w:t>URI</w:t>
      </w:r>
      <w:r w:rsidR="002A5880">
        <w:rPr>
          <w:rFonts w:hint="eastAsia"/>
        </w:rPr>
        <w:t>“</w:t>
      </w:r>
      <w:r w:rsidR="002A5880" w:rsidRPr="00904D1F">
        <w:t>/event?</w:t>
      </w:r>
      <w:r w:rsidR="002A5880">
        <w:rPr>
          <w:rFonts w:hint="eastAsia"/>
        </w:rPr>
        <w:t>”</w:t>
      </w:r>
      <w:r>
        <w:rPr>
          <w:rFonts w:hint="eastAsia"/>
        </w:rPr>
        <w:t>可以看出，这是一个用来接收</w:t>
      </w:r>
      <w:r w:rsidR="0063469A">
        <w:rPr>
          <w:rFonts w:hint="eastAsia"/>
        </w:rPr>
        <w:t>事件</w:t>
      </w:r>
      <w:r>
        <w:rPr>
          <w:rFonts w:hint="eastAsia"/>
        </w:rPr>
        <w:t>日志的服务器。通信报文使用</w:t>
      </w:r>
      <w:r>
        <w:rPr>
          <w:rFonts w:hint="eastAsia"/>
        </w:rPr>
        <w:t>HTTP GET</w:t>
      </w:r>
      <w:r>
        <w:rPr>
          <w:rFonts w:hint="eastAsia"/>
        </w:rPr>
        <w:t>方法，通过</w:t>
      </w:r>
      <w:r>
        <w:rPr>
          <w:rFonts w:hint="eastAsia"/>
        </w:rPr>
        <w:t>URL</w:t>
      </w:r>
      <w:r>
        <w:rPr>
          <w:rFonts w:hint="eastAsia"/>
        </w:rPr>
        <w:t>参数</w:t>
      </w:r>
      <w:r w:rsidR="0063469A">
        <w:rPr>
          <w:rFonts w:hint="eastAsia"/>
        </w:rPr>
        <w:t>“</w:t>
      </w:r>
      <w:r w:rsidR="0063469A">
        <w:rPr>
          <w:rFonts w:hint="eastAsia"/>
        </w:rPr>
        <w:t>e</w:t>
      </w:r>
      <w:r w:rsidR="0063469A">
        <w:rPr>
          <w:rFonts w:hint="eastAsia"/>
        </w:rPr>
        <w:t>”，</w:t>
      </w:r>
      <w:r>
        <w:rPr>
          <w:rFonts w:hint="eastAsia"/>
        </w:rPr>
        <w:t>将</w:t>
      </w:r>
      <w:r w:rsidR="0063469A">
        <w:rPr>
          <w:rFonts w:hint="eastAsia"/>
        </w:rPr>
        <w:t>用户</w:t>
      </w:r>
      <w:r w:rsidR="00355A33">
        <w:rPr>
          <w:rFonts w:hint="eastAsia"/>
        </w:rPr>
        <w:t>具体的</w:t>
      </w:r>
      <w:r w:rsidR="0063469A">
        <w:rPr>
          <w:rFonts w:hint="eastAsia"/>
        </w:rPr>
        <w:t>播放</w:t>
      </w:r>
      <w:r>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42BC9E8E" w14:textId="48F619B4" w:rsidR="00002EE3" w:rsidRDefault="001367FB" w:rsidP="001968A7">
      <w:pPr>
        <w:pStyle w:val="a3"/>
        <w:ind w:firstLine="420"/>
      </w:pPr>
      <w:r>
        <w:rPr>
          <w:rFonts w:hint="eastAsia"/>
        </w:rPr>
        <w:t>而对于社交行为的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数据量大且较为重要，因而有一个单独的服务器域名“</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互信息，则都向服务器“</w:t>
      </w:r>
      <w:r w:rsidR="00D70F9B" w:rsidRPr="006906CB">
        <w:t>v.youku.com/action/</w:t>
      </w:r>
      <w:r w:rsidR="00D70F9B">
        <w:rPr>
          <w:rFonts w:hint="eastAsia"/>
        </w:rPr>
        <w:t>”上报。</w:t>
      </w:r>
      <w:r w:rsidR="00A44B2E">
        <w:rPr>
          <w:rFonts w:hint="eastAsia"/>
        </w:rPr>
        <w:t>此外，我们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较长而格式复杂，</w:t>
      </w:r>
      <w:r w:rsidR="00914213">
        <w:rPr>
          <w:rFonts w:hint="eastAsia"/>
        </w:rPr>
        <w:t>无法</w:t>
      </w:r>
      <w:r w:rsidR="00524DF6">
        <w:rPr>
          <w:rFonts w:hint="eastAsia"/>
        </w:rPr>
        <w:t>简单的</w:t>
      </w:r>
      <w:r w:rsidR="00914213">
        <w:rPr>
          <w:rFonts w:hint="eastAsia"/>
        </w:rPr>
        <w:t>通</w:t>
      </w:r>
      <w:r w:rsidR="00914213">
        <w:rPr>
          <w:rFonts w:hint="eastAsia"/>
        </w:rPr>
        <w:lastRenderedPageBreak/>
        <w:t>过</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L</w:t>
      </w:r>
      <w:r w:rsidR="00524DF6">
        <w:rPr>
          <w:rFonts w:hint="eastAsia"/>
        </w:rPr>
        <w:t>参数传递。而</w:t>
      </w:r>
      <w:r w:rsidR="007E52C5">
        <w:rPr>
          <w:rFonts w:hint="eastAsia"/>
        </w:rPr>
        <w:t>通过</w:t>
      </w:r>
      <w:r w:rsidR="00524DF6">
        <w:rPr>
          <w:rFonts w:hint="eastAsia"/>
        </w:rPr>
        <w:t>POST</w:t>
      </w:r>
      <w:r w:rsidR="00524DF6">
        <w:rPr>
          <w:rFonts w:hint="eastAsia"/>
        </w:rPr>
        <w:t>方法，</w:t>
      </w:r>
      <w:r w:rsidR="00AA557C">
        <w:rPr>
          <w:rFonts w:hint="eastAsia"/>
        </w:rPr>
        <w:t>数据可以在</w:t>
      </w:r>
      <w:r w:rsidR="00AA557C">
        <w:rPr>
          <w:rFonts w:hint="eastAsia"/>
        </w:rPr>
        <w:t>HTTP</w:t>
      </w:r>
      <w:r w:rsidR="00AA557C">
        <w:rPr>
          <w:rFonts w:hint="eastAsia"/>
        </w:rPr>
        <w:t>请求报文实体中以文件形式上传，从而解决这一问题。</w:t>
      </w:r>
      <w:r w:rsidR="00B212D6">
        <w:rPr>
          <w:rFonts w:hint="eastAsia"/>
        </w:rPr>
        <w:t>具体来讲，对于“评论”</w:t>
      </w:r>
      <w:r w:rsidR="00D91433">
        <w:rPr>
          <w:rFonts w:hint="eastAsia"/>
        </w:rPr>
        <w:t>交互</w:t>
      </w:r>
      <w:r w:rsidR="00B212D6">
        <w:rPr>
          <w:rFonts w:hint="eastAsia"/>
        </w:rPr>
        <w:t>动作</w:t>
      </w:r>
      <w:r w:rsidR="00276FFA">
        <w:rPr>
          <w:rFonts w:hint="eastAsia"/>
        </w:rPr>
        <w:t>，其通信报文</w:t>
      </w:r>
      <w:r w:rsidR="00276FFA">
        <w:rPr>
          <w:rFonts w:hint="eastAsia"/>
        </w:rPr>
        <w:t>HTTP</w:t>
      </w:r>
      <w:r w:rsidR="00276FFA">
        <w:rPr>
          <w:rFonts w:hint="eastAsia"/>
        </w:rPr>
        <w:t>请求实体内容是一个包含了用户评论文本内容的“</w:t>
      </w:r>
      <w:r w:rsidR="00276FFA" w:rsidRPr="009D48A1">
        <w:t>text/plain</w:t>
      </w:r>
      <w:r w:rsidR="00276FFA">
        <w:rPr>
          <w:rFonts w:hint="eastAsia"/>
        </w:rPr>
        <w:t>”类型的文件。而对于“收藏”、“点赞”、“点踩”</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591B8B78" w14:textId="77777777" w:rsidR="00002EE3" w:rsidRDefault="00002EE3" w:rsidP="00002EE3">
      <w:pPr>
        <w:pStyle w:val="a3"/>
        <w:jc w:val="center"/>
      </w:pPr>
    </w:p>
    <w:p w14:paraId="492E0CE6" w14:textId="4FBBA985" w:rsidR="00305D2D" w:rsidRPr="00305D2D" w:rsidRDefault="00002EE3" w:rsidP="00305D2D">
      <w:pPr>
        <w:pStyle w:val="a3"/>
        <w:jc w:val="center"/>
      </w:pPr>
      <w:r>
        <w:rPr>
          <w:rFonts w:hint="eastAsia"/>
        </w:rPr>
        <w:t>表</w:t>
      </w:r>
      <w:r>
        <w:rPr>
          <w:rFonts w:hint="eastAsia"/>
        </w:rPr>
        <w:t>2-</w:t>
      </w:r>
      <w:r w:rsidR="0080090F">
        <w:rPr>
          <w:rFonts w:hint="eastAsia"/>
        </w:rPr>
        <w:t>5</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76"/>
        <w:gridCol w:w="2653"/>
        <w:gridCol w:w="3070"/>
      </w:tblGrid>
      <w:tr w:rsidR="00CE1BB1" w:rsidRPr="00904D1F" w14:paraId="266F9F84" w14:textId="77777777" w:rsidTr="00FA5757">
        <w:tc>
          <w:tcPr>
            <w:tcW w:w="1523"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76"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65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CE1BB1" w:rsidRPr="00904D1F" w14:paraId="23975378" w14:textId="77777777" w:rsidTr="00FA5757">
        <w:tc>
          <w:tcPr>
            <w:tcW w:w="1523"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76"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65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3070" w:type="dxa"/>
            <w:tcBorders>
              <w:top w:val="single" w:sz="4" w:space="0" w:color="auto"/>
            </w:tcBorders>
          </w:tcPr>
          <w:p w14:paraId="22D6C02D" w14:textId="2AD95D65" w:rsidR="003E5E16" w:rsidRPr="00904D1F" w:rsidRDefault="003E5E16" w:rsidP="00904D1F">
            <w:pPr>
              <w:pStyle w:val="a3"/>
            </w:pPr>
            <w:r w:rsidRPr="00904D1F">
              <w:t>e=pause</w:t>
            </w:r>
          </w:p>
        </w:tc>
      </w:tr>
      <w:tr w:rsidR="00CE1BB1" w:rsidRPr="00904D1F" w14:paraId="213E361F" w14:textId="77777777" w:rsidTr="00FA5757">
        <w:tc>
          <w:tcPr>
            <w:tcW w:w="1523" w:type="dxa"/>
          </w:tcPr>
          <w:p w14:paraId="7F69E341" w14:textId="16AF0AAA" w:rsidR="003E5E16" w:rsidRPr="00904D1F" w:rsidRDefault="003E5E16" w:rsidP="003E5E16">
            <w:pPr>
              <w:pStyle w:val="a3"/>
              <w:jc w:val="left"/>
            </w:pPr>
            <w:r w:rsidRPr="00904D1F">
              <w:rPr>
                <w:rFonts w:hint="eastAsia"/>
              </w:rPr>
              <w:t>重新播放</w:t>
            </w:r>
          </w:p>
        </w:tc>
        <w:tc>
          <w:tcPr>
            <w:tcW w:w="1276" w:type="dxa"/>
          </w:tcPr>
          <w:p w14:paraId="20BAFE6E" w14:textId="51A0A983" w:rsidR="003E5E16" w:rsidRPr="00904D1F" w:rsidRDefault="005B43A5" w:rsidP="001D4980">
            <w:pPr>
              <w:pStyle w:val="a3"/>
              <w:jc w:val="center"/>
            </w:pPr>
            <w:r>
              <w:rPr>
                <w:rFonts w:hint="eastAsia"/>
              </w:rPr>
              <w:t>GET</w:t>
            </w:r>
          </w:p>
        </w:tc>
        <w:tc>
          <w:tcPr>
            <w:tcW w:w="2653" w:type="dxa"/>
          </w:tcPr>
          <w:p w14:paraId="1C402B74" w14:textId="46D97DC6" w:rsidR="003E5E16" w:rsidRPr="00904D1F" w:rsidRDefault="003E5E16" w:rsidP="00904D1F">
            <w:pPr>
              <w:pStyle w:val="a3"/>
            </w:pPr>
            <w:r w:rsidRPr="00904D1F">
              <w:t>p-log.ykimg.com/event?</w:t>
            </w:r>
          </w:p>
        </w:tc>
        <w:tc>
          <w:tcPr>
            <w:tcW w:w="3070" w:type="dxa"/>
          </w:tcPr>
          <w:p w14:paraId="0FCF5D62" w14:textId="73CCB0BD" w:rsidR="003E5E16" w:rsidRPr="00904D1F" w:rsidRDefault="003E5E16" w:rsidP="00904D1F">
            <w:pPr>
              <w:pStyle w:val="a3"/>
            </w:pPr>
            <w:r w:rsidRPr="00904D1F">
              <w:t>e=play</w:t>
            </w:r>
          </w:p>
        </w:tc>
      </w:tr>
      <w:tr w:rsidR="00CE1BB1" w:rsidRPr="00904D1F" w14:paraId="3B6878FC" w14:textId="77777777" w:rsidTr="00FA5757">
        <w:tc>
          <w:tcPr>
            <w:tcW w:w="1523" w:type="dxa"/>
          </w:tcPr>
          <w:p w14:paraId="6AAEFB9B" w14:textId="541C7D5E" w:rsidR="003E5E16" w:rsidRPr="00904D1F" w:rsidRDefault="003E5E16" w:rsidP="003E5E16">
            <w:pPr>
              <w:pStyle w:val="a3"/>
              <w:jc w:val="left"/>
            </w:pPr>
            <w:r w:rsidRPr="00904D1F">
              <w:rPr>
                <w:rFonts w:hint="eastAsia"/>
              </w:rPr>
              <w:t>跳转</w:t>
            </w:r>
          </w:p>
        </w:tc>
        <w:tc>
          <w:tcPr>
            <w:tcW w:w="1276" w:type="dxa"/>
          </w:tcPr>
          <w:p w14:paraId="1058E9B4" w14:textId="1B93F33D" w:rsidR="003E5E16" w:rsidRPr="00904D1F" w:rsidRDefault="005B43A5" w:rsidP="001D4980">
            <w:pPr>
              <w:pStyle w:val="a3"/>
              <w:jc w:val="center"/>
            </w:pPr>
            <w:r>
              <w:rPr>
                <w:rFonts w:hint="eastAsia"/>
              </w:rPr>
              <w:t>GET</w:t>
            </w:r>
          </w:p>
        </w:tc>
        <w:tc>
          <w:tcPr>
            <w:tcW w:w="2653" w:type="dxa"/>
          </w:tcPr>
          <w:p w14:paraId="55F759ED" w14:textId="40BF9236" w:rsidR="003E5E16" w:rsidRPr="00904D1F" w:rsidRDefault="003E5E16" w:rsidP="00904D1F">
            <w:pPr>
              <w:pStyle w:val="a3"/>
            </w:pPr>
            <w:r w:rsidRPr="00904D1F">
              <w:t>p-log.ykimg.com/event?</w:t>
            </w:r>
          </w:p>
        </w:tc>
        <w:tc>
          <w:tcPr>
            <w:tcW w:w="3070" w:type="dxa"/>
          </w:tcPr>
          <w:p w14:paraId="2C831279" w14:textId="231A90E8" w:rsidR="003E5E16" w:rsidRPr="00904D1F" w:rsidRDefault="003E5E16" w:rsidP="00904D1F">
            <w:pPr>
              <w:pStyle w:val="a3"/>
            </w:pPr>
            <w:r w:rsidRPr="00904D1F">
              <w:t>e=pgsbd</w:t>
            </w:r>
          </w:p>
        </w:tc>
      </w:tr>
      <w:tr w:rsidR="00CE1BB1" w:rsidRPr="00904D1F" w14:paraId="7FBAF1DC" w14:textId="77777777" w:rsidTr="00FA5757">
        <w:tc>
          <w:tcPr>
            <w:tcW w:w="1523"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76" w:type="dxa"/>
          </w:tcPr>
          <w:p w14:paraId="2B7254A7" w14:textId="15E72D2D" w:rsidR="003E5E16" w:rsidRPr="00904D1F" w:rsidRDefault="005B43A5" w:rsidP="001D4980">
            <w:pPr>
              <w:pStyle w:val="a3"/>
              <w:jc w:val="center"/>
            </w:pPr>
            <w:r>
              <w:rPr>
                <w:rFonts w:hint="eastAsia"/>
              </w:rPr>
              <w:t>GET</w:t>
            </w:r>
          </w:p>
        </w:tc>
        <w:tc>
          <w:tcPr>
            <w:tcW w:w="2653" w:type="dxa"/>
          </w:tcPr>
          <w:p w14:paraId="4BD87ABE" w14:textId="3E0A47D4" w:rsidR="003E5E16" w:rsidRPr="00904D1F" w:rsidRDefault="003E5E16" w:rsidP="00904D1F">
            <w:pPr>
              <w:pStyle w:val="a3"/>
            </w:pPr>
            <w:r w:rsidRPr="00904D1F">
              <w:t>p-log.ykimg.com/event?</w:t>
            </w:r>
          </w:p>
        </w:tc>
        <w:tc>
          <w:tcPr>
            <w:tcW w:w="3070"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CE1BB1" w:rsidRPr="00904D1F" w14:paraId="033E9AC3" w14:textId="77777777" w:rsidTr="00FA5757">
        <w:tc>
          <w:tcPr>
            <w:tcW w:w="1523"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76" w:type="dxa"/>
          </w:tcPr>
          <w:p w14:paraId="445E49C4" w14:textId="60BCCBCC" w:rsidR="003E5E16" w:rsidRPr="00904D1F" w:rsidRDefault="005B43A5" w:rsidP="001D4980">
            <w:pPr>
              <w:pStyle w:val="a3"/>
              <w:jc w:val="center"/>
            </w:pPr>
            <w:r>
              <w:rPr>
                <w:rFonts w:hint="eastAsia"/>
              </w:rPr>
              <w:t>GET</w:t>
            </w:r>
          </w:p>
        </w:tc>
        <w:tc>
          <w:tcPr>
            <w:tcW w:w="2653" w:type="dxa"/>
          </w:tcPr>
          <w:p w14:paraId="6954A4D4" w14:textId="5C264CD4" w:rsidR="003E5E16" w:rsidRPr="00904D1F" w:rsidRDefault="003E5E16" w:rsidP="00904D1F">
            <w:pPr>
              <w:pStyle w:val="a3"/>
            </w:pPr>
            <w:r w:rsidRPr="00904D1F">
              <w:t>p-log.ykimg.com/event?</w:t>
            </w:r>
          </w:p>
        </w:tc>
        <w:tc>
          <w:tcPr>
            <w:tcW w:w="3070"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CE1BB1" w:rsidRPr="00904D1F" w14:paraId="5571ED18" w14:textId="77777777" w:rsidTr="00FA5757">
        <w:tc>
          <w:tcPr>
            <w:tcW w:w="1523" w:type="dxa"/>
          </w:tcPr>
          <w:p w14:paraId="13C3EB48" w14:textId="7F7206CD" w:rsidR="003E5E16" w:rsidRPr="00904D1F" w:rsidRDefault="003E5E16" w:rsidP="003E5E16">
            <w:pPr>
              <w:pStyle w:val="a3"/>
              <w:jc w:val="left"/>
            </w:pPr>
            <w:r w:rsidRPr="00904D1F">
              <w:rPr>
                <w:rFonts w:hint="eastAsia"/>
              </w:rPr>
              <w:t>连续播放</w:t>
            </w:r>
          </w:p>
        </w:tc>
        <w:tc>
          <w:tcPr>
            <w:tcW w:w="1276" w:type="dxa"/>
          </w:tcPr>
          <w:p w14:paraId="7E65C210" w14:textId="45E330A5" w:rsidR="003E5E16" w:rsidRPr="00904D1F" w:rsidRDefault="005B43A5" w:rsidP="001D4980">
            <w:pPr>
              <w:pStyle w:val="a3"/>
              <w:jc w:val="center"/>
            </w:pPr>
            <w:r>
              <w:rPr>
                <w:rFonts w:hint="eastAsia"/>
              </w:rPr>
              <w:t>GET</w:t>
            </w:r>
          </w:p>
        </w:tc>
        <w:tc>
          <w:tcPr>
            <w:tcW w:w="2653" w:type="dxa"/>
          </w:tcPr>
          <w:p w14:paraId="5E25E4BA" w14:textId="7040BB7E" w:rsidR="003E5E16" w:rsidRPr="00904D1F" w:rsidRDefault="003E5E16" w:rsidP="00904D1F">
            <w:pPr>
              <w:pStyle w:val="a3"/>
            </w:pPr>
            <w:r w:rsidRPr="00904D1F">
              <w:t>p-log.ykimg.com/event?</w:t>
            </w:r>
          </w:p>
        </w:tc>
        <w:tc>
          <w:tcPr>
            <w:tcW w:w="3070"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CE1BB1" w:rsidRPr="00904D1F" w14:paraId="335287DE" w14:textId="77777777" w:rsidTr="00FA5757">
        <w:tc>
          <w:tcPr>
            <w:tcW w:w="1523" w:type="dxa"/>
          </w:tcPr>
          <w:p w14:paraId="0EA1A70F" w14:textId="7D83D2EA" w:rsidR="003E5E16" w:rsidRPr="00904D1F" w:rsidRDefault="003E5E16" w:rsidP="003E5E16">
            <w:pPr>
              <w:pStyle w:val="a3"/>
              <w:jc w:val="left"/>
            </w:pPr>
            <w:r w:rsidRPr="00904D1F">
              <w:rPr>
                <w:rFonts w:hint="eastAsia"/>
              </w:rPr>
              <w:t>全屏播放</w:t>
            </w:r>
          </w:p>
        </w:tc>
        <w:tc>
          <w:tcPr>
            <w:tcW w:w="1276" w:type="dxa"/>
          </w:tcPr>
          <w:p w14:paraId="52D7E2FF" w14:textId="37CDF41F" w:rsidR="003E5E16" w:rsidRPr="00904D1F" w:rsidRDefault="005B43A5" w:rsidP="001D4980">
            <w:pPr>
              <w:pStyle w:val="a3"/>
              <w:jc w:val="center"/>
            </w:pPr>
            <w:r>
              <w:rPr>
                <w:rFonts w:hint="eastAsia"/>
              </w:rPr>
              <w:t>GET</w:t>
            </w:r>
          </w:p>
        </w:tc>
        <w:tc>
          <w:tcPr>
            <w:tcW w:w="2653" w:type="dxa"/>
          </w:tcPr>
          <w:p w14:paraId="6A92AF28" w14:textId="20D2D23B" w:rsidR="003E5E16" w:rsidRPr="00904D1F" w:rsidRDefault="003E5E16" w:rsidP="00904D1F">
            <w:pPr>
              <w:pStyle w:val="a3"/>
            </w:pPr>
            <w:r w:rsidRPr="00904D1F">
              <w:t>p-log.ykimg.com/event?</w:t>
            </w:r>
          </w:p>
        </w:tc>
        <w:tc>
          <w:tcPr>
            <w:tcW w:w="3070"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CE1BB1" w:rsidRPr="00904D1F" w14:paraId="66A14C72" w14:textId="77777777" w:rsidTr="00FA5757">
        <w:tc>
          <w:tcPr>
            <w:tcW w:w="1523"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76" w:type="dxa"/>
          </w:tcPr>
          <w:p w14:paraId="1C078043" w14:textId="731B1C5B" w:rsidR="003E5E16" w:rsidRPr="00904D1F" w:rsidRDefault="005B43A5" w:rsidP="001D4980">
            <w:pPr>
              <w:pStyle w:val="a3"/>
              <w:jc w:val="center"/>
            </w:pPr>
            <w:r>
              <w:rPr>
                <w:rFonts w:hint="eastAsia"/>
              </w:rPr>
              <w:t>GET</w:t>
            </w:r>
          </w:p>
        </w:tc>
        <w:tc>
          <w:tcPr>
            <w:tcW w:w="2653" w:type="dxa"/>
          </w:tcPr>
          <w:p w14:paraId="6FDEDCE0" w14:textId="3F2C2801" w:rsidR="003E5E16" w:rsidRPr="00904D1F" w:rsidRDefault="003E5E16" w:rsidP="00904D1F">
            <w:pPr>
              <w:pStyle w:val="a3"/>
            </w:pPr>
            <w:r w:rsidRPr="00904D1F">
              <w:t>p-log.ykimg.com/event?</w:t>
            </w:r>
          </w:p>
        </w:tc>
        <w:tc>
          <w:tcPr>
            <w:tcW w:w="3070"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CE1BB1" w:rsidRPr="00904D1F" w14:paraId="75B4A573" w14:textId="77777777" w:rsidTr="00FA5757">
        <w:tc>
          <w:tcPr>
            <w:tcW w:w="1523" w:type="dxa"/>
          </w:tcPr>
          <w:p w14:paraId="0DD8D025" w14:textId="66260403" w:rsidR="006906CB" w:rsidRDefault="006906CB" w:rsidP="003E5E16">
            <w:pPr>
              <w:pStyle w:val="a3"/>
              <w:jc w:val="left"/>
            </w:pPr>
            <w:r>
              <w:rPr>
                <w:rFonts w:hint="eastAsia"/>
              </w:rPr>
              <w:t>评论</w:t>
            </w:r>
          </w:p>
        </w:tc>
        <w:tc>
          <w:tcPr>
            <w:tcW w:w="1276" w:type="dxa"/>
          </w:tcPr>
          <w:p w14:paraId="51B5C5C6" w14:textId="07FBEDBE" w:rsidR="006906CB" w:rsidRDefault="009D48A1" w:rsidP="001D4980">
            <w:pPr>
              <w:pStyle w:val="a3"/>
              <w:jc w:val="center"/>
            </w:pPr>
            <w:r>
              <w:rPr>
                <w:rFonts w:hint="eastAsia"/>
              </w:rPr>
              <w:t>POST</w:t>
            </w:r>
          </w:p>
        </w:tc>
        <w:tc>
          <w:tcPr>
            <w:tcW w:w="5723" w:type="dxa"/>
            <w:gridSpan w:val="2"/>
          </w:tcPr>
          <w:p w14:paraId="221E0BBA" w14:textId="3467AA45" w:rsidR="006906CB" w:rsidRPr="00904D1F" w:rsidRDefault="009D48A1" w:rsidP="00904D1F">
            <w:pPr>
              <w:pStyle w:val="a3"/>
            </w:pPr>
            <w:r w:rsidRPr="009D48A1">
              <w:t>p.comments.youku.com/ycp/public/common/add</w:t>
            </w:r>
          </w:p>
        </w:tc>
      </w:tr>
      <w:tr w:rsidR="00CE1BB1" w:rsidRPr="00904D1F" w14:paraId="729527F5" w14:textId="77777777" w:rsidTr="00FA5757">
        <w:tc>
          <w:tcPr>
            <w:tcW w:w="1523" w:type="dxa"/>
          </w:tcPr>
          <w:p w14:paraId="03B1FB2A" w14:textId="5B74E2A5" w:rsidR="006906CB" w:rsidRDefault="006906CB" w:rsidP="003E5E16">
            <w:pPr>
              <w:pStyle w:val="a3"/>
              <w:jc w:val="left"/>
            </w:pPr>
            <w:r>
              <w:rPr>
                <w:rFonts w:hint="eastAsia"/>
              </w:rPr>
              <w:t>收藏</w:t>
            </w:r>
          </w:p>
        </w:tc>
        <w:tc>
          <w:tcPr>
            <w:tcW w:w="1276" w:type="dxa"/>
          </w:tcPr>
          <w:p w14:paraId="5DFD2AA9" w14:textId="47CAF833" w:rsidR="006906CB" w:rsidRDefault="006479BF" w:rsidP="001D4980">
            <w:pPr>
              <w:pStyle w:val="a3"/>
              <w:jc w:val="center"/>
            </w:pPr>
            <w:r>
              <w:rPr>
                <w:rFonts w:hint="eastAsia"/>
              </w:rPr>
              <w:t>POST</w:t>
            </w:r>
          </w:p>
        </w:tc>
        <w:tc>
          <w:tcPr>
            <w:tcW w:w="5723" w:type="dxa"/>
            <w:gridSpan w:val="2"/>
          </w:tcPr>
          <w:p w14:paraId="2E5E4BF8" w14:textId="66DC3FE1" w:rsidR="006906CB" w:rsidRPr="00904D1F" w:rsidRDefault="006906CB" w:rsidP="00904D1F">
            <w:pPr>
              <w:pStyle w:val="a3"/>
            </w:pPr>
            <w:r w:rsidRPr="006906CB">
              <w:t>v.youku.com/action/addFav</w:t>
            </w:r>
          </w:p>
        </w:tc>
      </w:tr>
      <w:tr w:rsidR="00CE1BB1" w:rsidRPr="00904D1F" w14:paraId="67A2F7EA" w14:textId="77777777" w:rsidTr="00FA5757">
        <w:tc>
          <w:tcPr>
            <w:tcW w:w="1523" w:type="dxa"/>
          </w:tcPr>
          <w:p w14:paraId="72EEFA6D" w14:textId="2E27C1F0" w:rsidR="00F129BA" w:rsidRDefault="00F129BA" w:rsidP="003E5E16">
            <w:pPr>
              <w:pStyle w:val="a3"/>
              <w:jc w:val="left"/>
            </w:pPr>
            <w:r>
              <w:rPr>
                <w:rFonts w:hint="eastAsia"/>
              </w:rPr>
              <w:t>点赞</w:t>
            </w:r>
          </w:p>
        </w:tc>
        <w:tc>
          <w:tcPr>
            <w:tcW w:w="1276" w:type="dxa"/>
          </w:tcPr>
          <w:p w14:paraId="550A1897" w14:textId="2D4ADB21" w:rsidR="00F129BA" w:rsidRDefault="00F129BA" w:rsidP="001D4980">
            <w:pPr>
              <w:pStyle w:val="a3"/>
              <w:jc w:val="center"/>
            </w:pPr>
            <w:r>
              <w:rPr>
                <w:rFonts w:hint="eastAsia"/>
              </w:rPr>
              <w:t>POST</w:t>
            </w:r>
          </w:p>
        </w:tc>
        <w:tc>
          <w:tcPr>
            <w:tcW w:w="5723" w:type="dxa"/>
            <w:gridSpan w:val="2"/>
          </w:tcPr>
          <w:p w14:paraId="5EC28631" w14:textId="2A8B7ADF" w:rsidR="00F129BA" w:rsidRPr="00904D1F" w:rsidRDefault="00F129BA" w:rsidP="00904D1F">
            <w:pPr>
              <w:pStyle w:val="a3"/>
            </w:pPr>
            <w:r w:rsidRPr="00F129BA">
              <w:t>v.youku.com/action/updown</w:t>
            </w:r>
          </w:p>
        </w:tc>
      </w:tr>
      <w:tr w:rsidR="00CE1BB1" w:rsidRPr="00904D1F" w14:paraId="35BE71F1" w14:textId="77777777" w:rsidTr="00FA5757">
        <w:tc>
          <w:tcPr>
            <w:tcW w:w="1523" w:type="dxa"/>
          </w:tcPr>
          <w:p w14:paraId="208C876A" w14:textId="4647E08A" w:rsidR="00F129BA" w:rsidRDefault="00F129BA" w:rsidP="003E5E16">
            <w:pPr>
              <w:pStyle w:val="a3"/>
              <w:jc w:val="left"/>
            </w:pPr>
            <w:r>
              <w:rPr>
                <w:rFonts w:hint="eastAsia"/>
              </w:rPr>
              <w:t>点踩</w:t>
            </w:r>
          </w:p>
        </w:tc>
        <w:tc>
          <w:tcPr>
            <w:tcW w:w="1276" w:type="dxa"/>
          </w:tcPr>
          <w:p w14:paraId="4A33A182" w14:textId="4C92F085" w:rsidR="00F129BA" w:rsidRDefault="00F129BA" w:rsidP="001D4980">
            <w:pPr>
              <w:pStyle w:val="a3"/>
              <w:jc w:val="center"/>
            </w:pPr>
            <w:r>
              <w:rPr>
                <w:rFonts w:hint="eastAsia"/>
              </w:rPr>
              <w:t>POST</w:t>
            </w:r>
          </w:p>
        </w:tc>
        <w:tc>
          <w:tcPr>
            <w:tcW w:w="5723" w:type="dxa"/>
            <w:gridSpan w:val="2"/>
          </w:tcPr>
          <w:p w14:paraId="4228E3F8" w14:textId="43F59893" w:rsidR="00F129BA" w:rsidRPr="00904D1F" w:rsidRDefault="00F129BA" w:rsidP="00904D1F">
            <w:pPr>
              <w:pStyle w:val="a3"/>
            </w:pPr>
            <w:r w:rsidRPr="00F129BA">
              <w:t>v.youku.com/action/updown</w:t>
            </w:r>
          </w:p>
        </w:tc>
      </w:tr>
    </w:tbl>
    <w:p w14:paraId="695A05E1" w14:textId="77777777" w:rsidR="00AC289E" w:rsidRDefault="00AC289E" w:rsidP="00002EE3">
      <w:pPr>
        <w:pStyle w:val="a3"/>
        <w:jc w:val="center"/>
      </w:pPr>
    </w:p>
    <w:p w14:paraId="242F190E" w14:textId="4BB0C34A" w:rsidR="00442684" w:rsidRDefault="00A3624C" w:rsidP="00442684">
      <w:pPr>
        <w:pStyle w:val="-1"/>
        <w:spacing w:before="312" w:after="312"/>
      </w:pPr>
      <w:r>
        <w:rPr>
          <w:rFonts w:hint="eastAsia"/>
        </w:rPr>
        <w:t>播放器</w:t>
      </w:r>
      <w:r w:rsidR="00442684">
        <w:rPr>
          <w:rFonts w:hint="eastAsia"/>
        </w:rPr>
        <w:t>上报</w:t>
      </w:r>
    </w:p>
    <w:p w14:paraId="633D8D65" w14:textId="526883C1" w:rsidR="00E25082" w:rsidRDefault="00AB31EA" w:rsidP="00567DE4">
      <w:pPr>
        <w:pStyle w:val="a3"/>
        <w:ind w:firstLine="420"/>
      </w:pPr>
      <w:r>
        <w:rPr>
          <w:rFonts w:hint="eastAsia"/>
        </w:rPr>
        <w:t>接下来，我们关注于视频播放器自行发起的上报行为。在视频播放期间，播</w:t>
      </w:r>
      <w:r>
        <w:rPr>
          <w:rFonts w:hint="eastAsia"/>
        </w:rPr>
        <w:lastRenderedPageBreak/>
        <w:t>放器会以固定时间间隔，周期性的与服务器进行通信，我们称之为“心跳”行为。“心跳”通信报文主要用于播放进度、播放状态等信息的上报。此外，</w:t>
      </w:r>
      <w:r w:rsidR="00567DE4">
        <w:rPr>
          <w:rFonts w:hint="eastAsia"/>
        </w:rPr>
        <w:t>当视频的播放状态出现改变时，如加载失败、发生卡顿或顺利达到结尾，播放器也会自动进行上报。</w:t>
      </w:r>
      <w:r>
        <w:rPr>
          <w:rFonts w:hint="eastAsia"/>
        </w:rPr>
        <w:t>我们对上述</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X</w:t>
      </w:r>
      <w:r>
        <w:rPr>
          <w:rFonts w:hint="eastAsia"/>
        </w:rPr>
        <w:t>列出了各</w:t>
      </w:r>
      <w:r w:rsidR="00E25082">
        <w:rPr>
          <w:rFonts w:hint="eastAsia"/>
        </w:rPr>
        <w:t>报文的</w:t>
      </w:r>
      <w:r w:rsidR="00E25082">
        <w:rPr>
          <w:rFonts w:hint="eastAsia"/>
        </w:rPr>
        <w:t>URL</w:t>
      </w:r>
      <w:r w:rsidR="00E25082">
        <w:rPr>
          <w:rFonts w:hint="eastAsia"/>
        </w:rPr>
        <w:t>格式。</w:t>
      </w:r>
    </w:p>
    <w:p w14:paraId="240A6E1A" w14:textId="3F2E9883" w:rsidR="0039431B" w:rsidRDefault="0039431B" w:rsidP="00567DE4">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I</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I</w:t>
      </w:r>
      <w:r>
        <w:rPr>
          <w:rFonts w:hint="eastAsia"/>
        </w:rPr>
        <w:t>“</w:t>
      </w:r>
      <w:r w:rsidRPr="008C52F5">
        <w:t>stat.youku.com/player/addPlayerDynamicReport</w:t>
      </w:r>
      <w:r>
        <w:rPr>
          <w:rFonts w:hint="eastAsia"/>
        </w:rPr>
        <w:t>”。</w:t>
      </w:r>
    </w:p>
    <w:p w14:paraId="3E214CA9" w14:textId="77777777" w:rsidR="005B26F9" w:rsidRDefault="005B26F9" w:rsidP="005B26F9">
      <w:pPr>
        <w:pStyle w:val="a3"/>
        <w:jc w:val="center"/>
      </w:pPr>
    </w:p>
    <w:p w14:paraId="372A66CD" w14:textId="10CF58D8" w:rsidR="00594C63" w:rsidRPr="00305D2D" w:rsidRDefault="00FA5757" w:rsidP="00594C63">
      <w:pPr>
        <w:pStyle w:val="a3"/>
        <w:jc w:val="center"/>
      </w:pPr>
      <w:r>
        <w:rPr>
          <w:rFonts w:hint="eastAsia"/>
        </w:rPr>
        <w:t>表</w:t>
      </w:r>
      <w:r>
        <w:rPr>
          <w:rFonts w:hint="eastAsia"/>
        </w:rPr>
        <w:t>2-</w:t>
      </w:r>
      <w:r w:rsidR="0080090F">
        <w:rPr>
          <w:rFonts w:hint="eastAsia"/>
        </w:rPr>
        <w:t>6</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275"/>
        <w:gridCol w:w="2512"/>
        <w:gridCol w:w="3070"/>
      </w:tblGrid>
      <w:tr w:rsidR="00594C63" w:rsidRPr="00904D1F" w14:paraId="7DC76B56" w14:textId="77777777" w:rsidTr="00FA5757">
        <w:tc>
          <w:tcPr>
            <w:tcW w:w="1665"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5"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2512"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594C63" w:rsidRPr="00904D1F" w14:paraId="4CCFAA64" w14:textId="77777777" w:rsidTr="00FA5757">
        <w:tc>
          <w:tcPr>
            <w:tcW w:w="1665"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5"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2512"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3070"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594C63" w:rsidRPr="00904D1F" w14:paraId="56543A33" w14:textId="77777777" w:rsidTr="00FA5757">
        <w:tc>
          <w:tcPr>
            <w:tcW w:w="1665" w:type="dxa"/>
          </w:tcPr>
          <w:p w14:paraId="23ADAA6F" w14:textId="18FB4BFB" w:rsidR="00594C63" w:rsidRDefault="00594C63" w:rsidP="00736DAD">
            <w:pPr>
              <w:pStyle w:val="a3"/>
              <w:jc w:val="left"/>
            </w:pPr>
            <w:r>
              <w:rPr>
                <w:rFonts w:hint="eastAsia"/>
              </w:rPr>
              <w:t>播放完毕</w:t>
            </w:r>
          </w:p>
        </w:tc>
        <w:tc>
          <w:tcPr>
            <w:tcW w:w="1275" w:type="dxa"/>
          </w:tcPr>
          <w:p w14:paraId="587017A6" w14:textId="1666B387" w:rsidR="00594C63" w:rsidRDefault="00594C63" w:rsidP="00736DAD">
            <w:pPr>
              <w:pStyle w:val="a3"/>
              <w:jc w:val="center"/>
            </w:pPr>
            <w:r>
              <w:rPr>
                <w:rFonts w:hint="eastAsia"/>
              </w:rPr>
              <w:t>GET</w:t>
            </w:r>
          </w:p>
        </w:tc>
        <w:tc>
          <w:tcPr>
            <w:tcW w:w="2512" w:type="dxa"/>
          </w:tcPr>
          <w:p w14:paraId="5F482567" w14:textId="37D7EDB4" w:rsidR="00594C63" w:rsidRPr="00904D1F" w:rsidRDefault="00594C63" w:rsidP="00736DAD">
            <w:pPr>
              <w:pStyle w:val="a3"/>
            </w:pPr>
            <w:r w:rsidRPr="00904D1F">
              <w:t>p-log.ykimg.com/</w:t>
            </w:r>
            <w:r w:rsidRPr="00EC59E4">
              <w:t>tslog</w:t>
            </w:r>
            <w:r w:rsidRPr="00904D1F">
              <w:t>?</w:t>
            </w:r>
          </w:p>
        </w:tc>
        <w:tc>
          <w:tcPr>
            <w:tcW w:w="3070" w:type="dxa"/>
          </w:tcPr>
          <w:p w14:paraId="6DCFC20C" w14:textId="6908F862" w:rsidR="00594C63" w:rsidRDefault="00594C63" w:rsidP="00594C63">
            <w:pPr>
              <w:pStyle w:val="a3"/>
            </w:pPr>
            <w:r>
              <w:t>pc=</w:t>
            </w:r>
            <w:r>
              <w:rPr>
                <w:rFonts w:hint="eastAsia"/>
              </w:rPr>
              <w:t>1</w:t>
            </w:r>
            <w:r>
              <w:rPr>
                <w:rFonts w:hint="eastAsia"/>
              </w:rPr>
              <w:t>（已播放完）</w:t>
            </w:r>
          </w:p>
        </w:tc>
      </w:tr>
      <w:tr w:rsidR="00594C63" w:rsidRPr="00904D1F" w14:paraId="505D62BD" w14:textId="77777777" w:rsidTr="00FA5757">
        <w:tc>
          <w:tcPr>
            <w:tcW w:w="1665" w:type="dxa"/>
          </w:tcPr>
          <w:p w14:paraId="72F86B46" w14:textId="7AD4839A" w:rsidR="00594C63" w:rsidRDefault="00594C63" w:rsidP="00736DAD">
            <w:pPr>
              <w:pStyle w:val="a3"/>
              <w:jc w:val="left"/>
            </w:pPr>
            <w:r>
              <w:rPr>
                <w:rFonts w:hint="eastAsia"/>
              </w:rPr>
              <w:t>视频加载失败</w:t>
            </w:r>
          </w:p>
        </w:tc>
        <w:tc>
          <w:tcPr>
            <w:tcW w:w="1275" w:type="dxa"/>
          </w:tcPr>
          <w:p w14:paraId="3F38500B" w14:textId="660F0E0E" w:rsidR="00594C63" w:rsidRDefault="00594C63" w:rsidP="00736DAD">
            <w:pPr>
              <w:pStyle w:val="a3"/>
              <w:jc w:val="center"/>
            </w:pPr>
            <w:r>
              <w:rPr>
                <w:rFonts w:hint="eastAsia"/>
              </w:rPr>
              <w:t>POST</w:t>
            </w:r>
          </w:p>
        </w:tc>
        <w:tc>
          <w:tcPr>
            <w:tcW w:w="5582" w:type="dxa"/>
            <w:gridSpan w:val="2"/>
          </w:tcPr>
          <w:p w14:paraId="7E24444E" w14:textId="642C1FCC" w:rsidR="00594C63" w:rsidRDefault="00594C63" w:rsidP="00594C63">
            <w:pPr>
              <w:pStyle w:val="a3"/>
            </w:pPr>
            <w:r w:rsidRPr="008C52F5">
              <w:t>stat.youku.com/player/addPlayerDynamicReport</w:t>
            </w:r>
          </w:p>
        </w:tc>
      </w:tr>
      <w:tr w:rsidR="00594C63" w:rsidRPr="00904D1F" w14:paraId="002CD08B" w14:textId="77777777" w:rsidTr="00FA5757">
        <w:tc>
          <w:tcPr>
            <w:tcW w:w="1665" w:type="dxa"/>
          </w:tcPr>
          <w:p w14:paraId="767DF260" w14:textId="29FDB068" w:rsidR="00594C63" w:rsidRDefault="00594C63" w:rsidP="00736DAD">
            <w:pPr>
              <w:pStyle w:val="a3"/>
              <w:jc w:val="left"/>
            </w:pPr>
            <w:r>
              <w:rPr>
                <w:rFonts w:hint="eastAsia"/>
              </w:rPr>
              <w:t>视频卡顿</w:t>
            </w:r>
          </w:p>
        </w:tc>
        <w:tc>
          <w:tcPr>
            <w:tcW w:w="1275" w:type="dxa"/>
          </w:tcPr>
          <w:p w14:paraId="58C838FF" w14:textId="6A9B0FAB" w:rsidR="00594C63" w:rsidRDefault="00594C63" w:rsidP="00736DAD">
            <w:pPr>
              <w:pStyle w:val="a3"/>
              <w:jc w:val="center"/>
            </w:pPr>
            <w:r>
              <w:rPr>
                <w:rFonts w:hint="eastAsia"/>
              </w:rPr>
              <w:t>POST</w:t>
            </w:r>
          </w:p>
        </w:tc>
        <w:tc>
          <w:tcPr>
            <w:tcW w:w="5582" w:type="dxa"/>
            <w:gridSpan w:val="2"/>
          </w:tcPr>
          <w:p w14:paraId="6038DAC0" w14:textId="0BCCAF07" w:rsidR="00594C63" w:rsidRDefault="00594C63" w:rsidP="00594C63">
            <w:pPr>
              <w:pStyle w:val="a3"/>
            </w:pPr>
            <w:r w:rsidRPr="008C52F5">
              <w:t>stat.youku.com/player/addPlayerDynamicReport</w:t>
            </w:r>
          </w:p>
        </w:tc>
      </w:tr>
    </w:tbl>
    <w:p w14:paraId="0537E648" w14:textId="77777777" w:rsidR="006362D3" w:rsidRDefault="006362D3" w:rsidP="006934C6">
      <w:pPr>
        <w:pStyle w:val="a3"/>
        <w:jc w:val="center"/>
      </w:pPr>
    </w:p>
    <w:p w14:paraId="5778831B" w14:textId="49B92811" w:rsidR="00046899" w:rsidRDefault="003D0423" w:rsidP="00046899">
      <w:pPr>
        <w:pStyle w:val="-0"/>
        <w:spacing w:before="312" w:after="312"/>
      </w:pPr>
      <w:r>
        <w:rPr>
          <w:rFonts w:hint="eastAsia"/>
        </w:rPr>
        <w:t>本章小结</w:t>
      </w:r>
    </w:p>
    <w:p w14:paraId="654C1739" w14:textId="1FFDED85"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结构中的</w:t>
      </w:r>
      <w:r w:rsidR="00917517">
        <w:rPr>
          <w:rFonts w:hint="eastAsia"/>
        </w:rPr>
        <w:t>报文识别规则</w:t>
      </w:r>
      <w:r w:rsidR="00661AE4">
        <w:rPr>
          <w:rFonts w:hint="eastAsia"/>
        </w:rPr>
        <w:t>等内容，</w:t>
      </w:r>
      <w:r w:rsidR="00917517">
        <w:rPr>
          <w:rFonts w:hint="eastAsia"/>
        </w:rPr>
        <w:t>在后文章节中被广泛使用</w:t>
      </w:r>
      <w:r w:rsidR="000C2F5F">
        <w:rPr>
          <w:rFonts w:hint="eastAsia"/>
        </w:rPr>
        <w:t>。</w:t>
      </w:r>
      <w:r w:rsidR="00661AE4">
        <w:rPr>
          <w:rFonts w:hint="eastAsia"/>
        </w:rPr>
        <w:t>总之，本章作为</w:t>
      </w:r>
      <w:r w:rsidR="009E2BC9">
        <w:rPr>
          <w:rFonts w:hint="eastAsia"/>
        </w:rPr>
        <w:t>本文研究对象的</w:t>
      </w:r>
      <w:r w:rsidR="00917517">
        <w:rPr>
          <w:rFonts w:hint="eastAsia"/>
        </w:rPr>
        <w:t>整体介绍与</w:t>
      </w:r>
      <w:r w:rsidR="00661AE4">
        <w:rPr>
          <w:rFonts w:hint="eastAsia"/>
        </w:rPr>
        <w:t>后续</w:t>
      </w:r>
      <w:r w:rsidR="004B0187">
        <w:rPr>
          <w:rFonts w:hint="eastAsia"/>
        </w:rPr>
        <w:t>章节</w:t>
      </w:r>
      <w:r w:rsidR="00661AE4">
        <w:rPr>
          <w:rFonts w:hint="eastAsia"/>
        </w:rPr>
        <w:t>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15D8282B"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F72D29" w:rsidRPr="00F72D29">
        <w:rPr>
          <w:noProof/>
          <w:vertAlign w:val="superscript"/>
        </w:rPr>
        <w:t>[3]</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243017C9">
            <wp:extent cx="2700000" cy="1796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00000" cy="1796400"/>
                    </a:xfrm>
                    <a:prstGeom prst="rect">
                      <a:avLst/>
                    </a:prstGeom>
                  </pic:spPr>
                </pic:pic>
              </a:graphicData>
            </a:graphic>
          </wp:inline>
        </w:drawing>
      </w:r>
    </w:p>
    <w:p w14:paraId="4F94C6C6" w14:textId="1B836D66" w:rsidR="000A13EB" w:rsidRDefault="00333E5F" w:rsidP="00C30193">
      <w:pPr>
        <w:pStyle w:val="a6"/>
        <w:rPr>
          <w:rFonts w:hint="eastAsia"/>
        </w:rPr>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3A7C49D1"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36CF538E" w:rsidR="008373F2" w:rsidRDefault="004B1F58" w:rsidP="00386662">
      <w:pPr>
        <w:pStyle w:val="-0"/>
        <w:spacing w:before="312" w:after="312"/>
      </w:pPr>
      <w:r>
        <w:rPr>
          <w:rFonts w:hint="eastAsia"/>
        </w:rPr>
        <w:t>研究现状</w:t>
      </w:r>
    </w:p>
    <w:p w14:paraId="30E93035" w14:textId="64B872E3" w:rsidR="0068323E" w:rsidRDefault="00787A5B" w:rsidP="001B2EEE">
      <w:pPr>
        <w:pStyle w:val="a3"/>
        <w:ind w:firstLine="420"/>
      </w:pPr>
      <w:r>
        <w:t>对于</w:t>
      </w:r>
      <w:r w:rsidR="007A46ED">
        <w:t>网络视频业务中视频分发网络结构和分发策略</w:t>
      </w:r>
      <w:r>
        <w:rPr>
          <w:rFonts w:hint="eastAsia"/>
        </w:rPr>
        <w:t>的</w:t>
      </w:r>
      <w:r>
        <w:t>研究，学术界目前已有</w:t>
      </w:r>
      <w:r>
        <w:lastRenderedPageBreak/>
        <w:t>了一些工作。</w:t>
      </w:r>
      <w:r w:rsidR="00701E3A">
        <w:t>在</w:t>
      </w:r>
      <w:r w:rsidR="00DE6E21">
        <w:t>文献</w:t>
      </w:r>
      <w:r w:rsidR="00DE5136">
        <w:fldChar w:fldCharType="begin"/>
      </w:r>
      <w:r w:rsidR="0069467E">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69467E">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4A5FBE">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69467E">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69467E">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78BE9F85"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69467E">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69467E">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69467E">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lastRenderedPageBreak/>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2D103E71" w:rsidR="001D54A8" w:rsidRDefault="004B2412" w:rsidP="001D54A8">
      <w:pPr>
        <w:pStyle w:val="a3"/>
        <w:spacing w:line="240" w:lineRule="auto"/>
        <w:jc w:val="center"/>
      </w:pPr>
      <w:r>
        <w:rPr>
          <w:noProof/>
        </w:rPr>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310423EF" w14:textId="01E3E398" w:rsidR="001D54A8" w:rsidRDefault="00C30193" w:rsidP="004B2412">
      <w:pPr>
        <w:pStyle w:val="a6"/>
        <w:rPr>
          <w:rFonts w:hint="eastAsia"/>
        </w:rPr>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w:t>
      </w:r>
      <w:r w:rsidR="00FD6EA7">
        <w:lastRenderedPageBreak/>
        <w:t>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lastRenderedPageBreak/>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2EBC0F" w14:textId="7B308B41" w:rsidR="00E57686" w:rsidRDefault="000D3D1D" w:rsidP="00F03952">
      <w:pPr>
        <w:pStyle w:val="a6"/>
      </w:pPr>
      <w:r>
        <w:t>图</w:t>
      </w:r>
      <w:r>
        <w:t>3-</w:t>
      </w:r>
      <w:r w:rsidR="000B226B">
        <w:rPr>
          <w:rFonts w:hint="eastAsia"/>
        </w:rPr>
        <w:t>3</w:t>
      </w:r>
      <w:r w:rsidR="00C05E86">
        <w:t xml:space="preserve"> </w:t>
      </w:r>
      <w:r w:rsidR="00B74553">
        <w:rPr>
          <w:rFonts w:hint="eastAsia"/>
        </w:rPr>
        <w:t>网络视频业务</w:t>
      </w:r>
      <w:r w:rsidR="00C05E86">
        <w:t>通用</w:t>
      </w:r>
      <w:r w:rsidR="00B74553">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lastRenderedPageBreak/>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lastRenderedPageBreak/>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67AB4BFC" w:rsidR="008B4CDD" w:rsidRPr="004F2F54" w:rsidRDefault="00042F26" w:rsidP="004F2F54">
      <w:pPr>
        <w:pStyle w:val="a6"/>
      </w:pPr>
      <w:r>
        <w:t>图</w:t>
      </w:r>
      <w:r>
        <w:t>3-</w:t>
      </w:r>
      <w:r w:rsidR="000B226B">
        <w:rPr>
          <w:rFonts w:hint="eastAsia"/>
        </w:rPr>
        <w:t>4</w:t>
      </w:r>
      <w:r>
        <w:t xml:space="preserve"> </w:t>
      </w:r>
      <w:r>
        <w:t>不同网络视频业务提供商的</w:t>
      </w:r>
      <w:r w:rsidR="00105012">
        <w:t>(a)</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lastRenderedPageBreak/>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03952">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F0395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w:t>
            </w:r>
            <w:r w:rsidRPr="009957A6">
              <w:rPr>
                <w:sz w:val="21"/>
                <w:szCs w:val="21"/>
              </w:rPr>
              <w:lastRenderedPageBreak/>
              <w:t>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lastRenderedPageBreak/>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t>表</w:t>
      </w:r>
      <w:r>
        <w:t>3-</w:t>
      </w:r>
      <w:r>
        <w:rPr>
          <w:rFonts w:hint="eastAsia"/>
        </w:rPr>
        <w:t>X</w:t>
      </w:r>
      <w:r>
        <w:t>给出了</w:t>
      </w:r>
      <w:r w:rsidR="00A3747F">
        <w:t>网络视频业务提供商优酷、</w:t>
      </w:r>
      <w:r w:rsidR="00A3747F">
        <w:rPr>
          <w:rFonts w:hint="eastAsia"/>
        </w:rPr>
        <w:t>搜狐</w:t>
      </w:r>
      <w:r w:rsidR="00A3747F">
        <w:t>和爱奇艺中，用户向调度服务</w:t>
      </w:r>
      <w:r w:rsidR="00A3747F">
        <w:lastRenderedPageBreak/>
        <w:t>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7B5A6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7B5A6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7B5A6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7B5A6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7B5A6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7B5A6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lastRenderedPageBreak/>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1DBFE2C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A863365" w:rsidR="0018606C" w:rsidRDefault="00640055" w:rsidP="00640055">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6CBBBA86"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w:t>
      </w:r>
      <w:r w:rsidR="00563F8E">
        <w:lastRenderedPageBreak/>
        <w:t>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78EF896F"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87850C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源服务器。</w:t>
      </w:r>
    </w:p>
    <w:p w14:paraId="0251A026" w14:textId="47C69E58" w:rsidR="00EF3EEA" w:rsidRDefault="007F4E17" w:rsidP="007B1470">
      <w:pPr>
        <w:pStyle w:val="a3"/>
        <w:ind w:firstLine="420"/>
      </w:pPr>
      <w:r>
        <w:rPr>
          <w:rFonts w:hint="eastAsia"/>
        </w:rPr>
        <w:lastRenderedPageBreak/>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51765608" w:rsidR="00CA0795" w:rsidRDefault="00CA0795" w:rsidP="00CA0795">
      <w:pPr>
        <w:pStyle w:val="a6"/>
      </w:pPr>
      <w:r>
        <w:t>图</w:t>
      </w:r>
      <w:r>
        <w:t>3-</w:t>
      </w:r>
      <w:r w:rsidR="000B226B">
        <w:rPr>
          <w:rFonts w:hint="eastAsia"/>
        </w:rPr>
        <w:t>7</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76112E9D"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8E7046">
        <w:fldChar w:fldCharType="begin"/>
      </w:r>
      <w:r w:rsidR="008E7046">
        <w:instrText xml:space="preserve"> ADDIN EN.CITE &lt;EndNote&gt;&lt;Cite&gt;&lt;Author&gt;Russell&lt;/Author&gt;&lt;Year&gt;1995&lt;/Year&gt;&lt;RecNum&gt;96&lt;/RecNum&gt;&lt;DisplayText&gt;&lt;style face="superscript"&gt;[68]&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8E7046">
        <w:fldChar w:fldCharType="separate"/>
      </w:r>
      <w:r w:rsidR="008E7046" w:rsidRPr="008E7046">
        <w:rPr>
          <w:noProof/>
          <w:vertAlign w:val="superscript"/>
        </w:rPr>
        <w:t>[68]</w:t>
      </w:r>
      <w:r w:rsidR="008E7046">
        <w:fldChar w:fldCharType="end"/>
      </w:r>
      <w:r w:rsidR="007A43BC">
        <w:t>、</w:t>
      </w:r>
      <w:r w:rsidR="00A522B8">
        <w:t>线性核（</w:t>
      </w:r>
      <w:r w:rsidR="00A522B8">
        <w:t>linear kernel</w:t>
      </w:r>
      <w:r w:rsidR="00A522B8">
        <w:t>）</w:t>
      </w:r>
      <w:r w:rsidR="007A43BC">
        <w:t>支持向量机（</w:t>
      </w:r>
      <w:r w:rsidR="007A43BC">
        <w:t>support vector machine, SVM</w:t>
      </w:r>
      <w:r w:rsidR="007A43BC">
        <w:t>）</w:t>
      </w:r>
      <w:r w:rsidR="00C50730">
        <w:fldChar w:fldCharType="begin"/>
      </w:r>
      <w:r w:rsidR="008E7046">
        <w:instrText xml:space="preserve"> ADDIN EN.CITE &lt;EndNote&gt;&lt;Cite&gt;&lt;Author&gt;Cortes&lt;/Author&gt;&lt;Year&gt;1995&lt;/Year&gt;&lt;RecNum&gt;92&lt;/RecNum&gt;&lt;DisplayText&gt;&lt;style face="superscript"&gt;[69]&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8E7046" w:rsidRPr="008E7046">
        <w:rPr>
          <w:noProof/>
          <w:vertAlign w:val="superscript"/>
        </w:rPr>
        <w:t>[69]</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8E7046">
        <w:instrText xml:space="preserve"> ADDIN EN.CITE &lt;EndNote&gt;&lt;Cite&gt;&lt;Author&gt;Breiman&lt;/Author&gt;&lt;Year&gt;1984&lt;/Year&gt;&lt;RecNum&gt;91&lt;/RecNum&gt;&lt;DisplayText&gt;&lt;style face="superscript"&gt;[70]&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8E7046" w:rsidRPr="008E7046">
        <w:rPr>
          <w:noProof/>
          <w:vertAlign w:val="superscript"/>
        </w:rPr>
        <w:t>[70]</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7C060F62"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w:t>
      </w:r>
      <w:r w:rsidR="004402E1">
        <w:t>管控</w:t>
      </w:r>
      <w:r w:rsidR="00E8028C">
        <w:t>过顶业务流量、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30406E11"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3B446CDB"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7C144343"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69467E">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7A105D85"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65FF9975"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4045E1">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4045E1">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16B9887C"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4045E1">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8E7046">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2C407BE6" w:rsidR="00B321FD" w:rsidRDefault="00B321FD" w:rsidP="004D4DF6">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4ACB2A4C" w14:textId="77777777" w:rsidR="00B321FD" w:rsidRDefault="00B321FD" w:rsidP="00B321FD">
      <w:pPr>
        <w:pStyle w:val="a3"/>
        <w:jc w:val="center"/>
      </w:pPr>
    </w:p>
    <w:p w14:paraId="312BFB1A" w14:textId="3028F9F2"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8E7046">
        <w:instrText xml:space="preserve"> ADDIN EN.CITE &lt;EndNote&gt;&lt;Cite ExcludeYear="1"&gt;&lt;Author&gt;Apache&lt;/Author&gt;&lt;RecNum&gt;23&lt;/RecNum&gt;&lt;DisplayText&gt;&lt;style face="superscript"&gt;[73]&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8E7046" w:rsidRPr="008E7046">
        <w:rPr>
          <w:noProof/>
          <w:vertAlign w:val="superscript"/>
        </w:rPr>
        <w:t>[73]</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370DD3FE"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8E7046">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8E7046" w:rsidRPr="008E7046">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7B5A66"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3C1DC6C6" w:rsidR="000D27F7" w:rsidRDefault="00502E07" w:rsidP="001E7828">
      <w:pPr>
        <w:pStyle w:val="a3"/>
      </w:pPr>
      <w:r>
        <w:rPr>
          <w:rFonts w:hint="eastAsia"/>
        </w:rPr>
        <w:lastRenderedPageBreak/>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8E7046">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8E7046" w:rsidRPr="008E7046">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lastRenderedPageBreak/>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04649CB0" w:rsidR="00B61888" w:rsidRDefault="00B61888" w:rsidP="00B61888">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w:t>
      </w:r>
      <w:r w:rsidR="002B43C3">
        <w:rPr>
          <w:rFonts w:hint="eastAsia"/>
        </w:rPr>
        <w:lastRenderedPageBreak/>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7400A820" w:rsidR="00E9298F" w:rsidRDefault="003553FB" w:rsidP="00DA541D">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7D575D">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6B1D9647"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8E7046">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8E7046" w:rsidRPr="008E7046">
        <w:rPr>
          <w:noProof/>
          <w:vertAlign w:val="superscript"/>
        </w:rPr>
        <w:t>[76]</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0F263B2C"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754B3F">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74349740"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754B3F">
        <w:rPr>
          <w:rFonts w:hint="eastAsia"/>
        </w:rPr>
        <w:t>、</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w:t>
      </w:r>
      <w:r w:rsidR="00846283">
        <w:rPr>
          <w:rFonts w:hint="eastAsia"/>
        </w:rPr>
        <w:lastRenderedPageBreak/>
        <w:t>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6EB767E7">
            <wp:extent cx="5220000" cy="3330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32">
                      <a:extLst>
                        <a:ext uri="{28A0092B-C50C-407E-A947-70E740481C1C}">
                          <a14:useLocalDpi xmlns:a14="http://schemas.microsoft.com/office/drawing/2010/main" val="0"/>
                        </a:ext>
                      </a:extLst>
                    </a:blip>
                    <a:stretch>
                      <a:fillRect/>
                    </a:stretch>
                  </pic:blipFill>
                  <pic:spPr>
                    <a:xfrm>
                      <a:off x="0" y="0"/>
                      <a:ext cx="5220000" cy="3330000"/>
                    </a:xfrm>
                    <a:prstGeom prst="rect">
                      <a:avLst/>
                    </a:prstGeom>
                  </pic:spPr>
                </pic:pic>
              </a:graphicData>
            </a:graphic>
          </wp:inline>
        </w:drawing>
      </w:r>
    </w:p>
    <w:p w14:paraId="03CEA870" w14:textId="1915A2A5" w:rsidR="0004235D" w:rsidRDefault="00D145B7" w:rsidP="00D145B7">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121CFBA5" w:rsidR="00980870" w:rsidRDefault="00683C77" w:rsidP="0039644A">
      <w:pPr>
        <w:pStyle w:val="a6"/>
      </w:pPr>
      <w:r>
        <w:rPr>
          <w:rFonts w:hint="eastAsia"/>
        </w:rPr>
        <w:t>图</w:t>
      </w:r>
      <w:r>
        <w:rPr>
          <w:rFonts w:hint="eastAsia"/>
        </w:rPr>
        <w:t>4-</w:t>
      </w:r>
      <w:r w:rsidR="000B226B">
        <w:rPr>
          <w:rFonts w:hint="eastAsia"/>
        </w:rPr>
        <w:t>9</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6A077A20" w:rsidR="00881819" w:rsidRDefault="006372FB" w:rsidP="006372FB">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2499E84"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w:t>
      </w:r>
      <w:r w:rsidR="00B94FB2">
        <w:rPr>
          <w:rFonts w:hint="eastAsia"/>
        </w:rPr>
        <w:t>4</w:t>
      </w:r>
      <w:r>
        <w:t>)</w:t>
      </w:r>
    </w:p>
    <w:p w14:paraId="69E27425" w14:textId="5FBEA935" w:rsidR="00CB38F5" w:rsidRPr="00CB7040" w:rsidRDefault="007B5A66"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w:t>
      </w:r>
      <w:r w:rsidR="00B94FB2">
        <w:rPr>
          <w:rFonts w:hint="eastAsia"/>
        </w:rPr>
        <w:t>5</w:t>
      </w:r>
      <w:r w:rsidR="004F50F7">
        <w:t>)</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C0423E" w14:textId="5DDEB4E5" w:rsidR="00584645" w:rsidRDefault="00584645" w:rsidP="00584645">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不同时刻对应的标准化请求位置熵。</w:t>
      </w:r>
      <w:r w:rsidR="00CB25E4">
        <w:t>(b)</w:t>
      </w:r>
      <w:r w:rsidR="00733177">
        <w:rPr>
          <w:rFonts w:hint="eastAsia"/>
        </w:rPr>
        <w:t>典型</w:t>
      </w:r>
      <w:r w:rsidR="00FE3370">
        <w:rPr>
          <w:rFonts w:hint="eastAsia"/>
        </w:rPr>
        <w:t>时刻各区域内视频请求数累积</w:t>
      </w:r>
      <w:r w:rsidR="00FE3370">
        <w:rPr>
          <w:rFonts w:hint="eastAsia"/>
        </w:rPr>
        <w:lastRenderedPageBreak/>
        <w:t>分布函数。</w:t>
      </w:r>
    </w:p>
    <w:p w14:paraId="261EF56A" w14:textId="77777777" w:rsidR="00FE3370" w:rsidRPr="00FE3370" w:rsidRDefault="00FE3370" w:rsidP="00FE3370">
      <w:pPr>
        <w:pStyle w:val="a3"/>
        <w:jc w:val="cente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54FFE228" w:rsidR="008914D9" w:rsidRDefault="003D3D82" w:rsidP="00F76F77">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2DB04FB" w:rsidR="00251B8D" w:rsidRDefault="007B5A66"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w:t>
      </w:r>
      <w:r w:rsidR="00B94FB2">
        <w:rPr>
          <w:rFonts w:hint="eastAsia"/>
        </w:rPr>
        <w:t>6</w:t>
      </w:r>
      <w:r w:rsidR="00D429BA">
        <w:t>)</w:t>
      </w:r>
    </w:p>
    <w:p w14:paraId="646EAFB9" w14:textId="157EA3D4"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w:t>
      </w:r>
      <w:r w:rsidR="001E1F97">
        <w:rPr>
          <w:rFonts w:hint="eastAsia"/>
        </w:rPr>
        <w:lastRenderedPageBreak/>
        <w:t>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5F9967A1" w:rsidR="0082105D" w:rsidRDefault="0082105D" w:rsidP="0082105D">
      <w:pPr>
        <w:pStyle w:val="a6"/>
      </w:pPr>
      <w:r>
        <w:rPr>
          <w:rFonts w:hint="eastAsia"/>
        </w:rPr>
        <w:t>图</w:t>
      </w:r>
      <w:r>
        <w:rPr>
          <w:rFonts w:hint="eastAsia"/>
        </w:rPr>
        <w:t>4</w:t>
      </w:r>
      <w:r>
        <w:t>-</w:t>
      </w:r>
      <w:r w:rsidR="000B226B">
        <w:rPr>
          <w:rFonts w:hint="eastAsia"/>
        </w:rPr>
        <w:t>13</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CC4FCF" w:rsidR="00777496" w:rsidRPr="00777496" w:rsidRDefault="007B5A66"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w:t>
      </w:r>
      <w:r w:rsidR="00B94FB2">
        <w:rPr>
          <w:rFonts w:hint="eastAsia"/>
        </w:rPr>
        <w:t>7</w:t>
      </w:r>
      <w:r w:rsidR="00777496">
        <w:t>)</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0B2108F6" w:rsidR="003647C4" w:rsidRDefault="003647C4" w:rsidP="003647C4">
      <w:pPr>
        <w:pStyle w:val="a3"/>
        <w:jc w:val="center"/>
      </w:pPr>
      <w:r>
        <w:rPr>
          <w:rFonts w:hint="eastAsia"/>
        </w:rPr>
        <w:t>表</w:t>
      </w:r>
      <w:r>
        <w:rPr>
          <w:rFonts w:hint="eastAsia"/>
        </w:rPr>
        <w:t>4-</w:t>
      </w:r>
      <w:r w:rsidR="00865371">
        <w:rPr>
          <w:rFonts w:hint="eastAsia"/>
        </w:rPr>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7B5A6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7B5A6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7B5A6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7B5A6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7B5A6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7B5A6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1F350CC6" w:rsidR="00240F0D" w:rsidRDefault="0017240B" w:rsidP="0017240B">
      <w:pPr>
        <w:pStyle w:val="a6"/>
      </w:pPr>
      <w:r>
        <w:rPr>
          <w:rFonts w:hint="eastAsia"/>
        </w:rPr>
        <w:t>图</w:t>
      </w:r>
      <w:r>
        <w:rPr>
          <w:rFonts w:hint="eastAsia"/>
        </w:rPr>
        <w:t>4-</w:t>
      </w:r>
      <w:r w:rsidR="000B226B">
        <w:rPr>
          <w:rFonts w:hint="eastAsia"/>
        </w:rPr>
        <w:t>14</w:t>
      </w:r>
    </w:p>
    <w:p w14:paraId="189EAABF" w14:textId="77777777" w:rsidR="00240F0D" w:rsidRDefault="00240F0D" w:rsidP="00240F0D">
      <w:pPr>
        <w:pStyle w:val="a3"/>
        <w:jc w:val="center"/>
      </w:pPr>
    </w:p>
    <w:p w14:paraId="5FCB3F97" w14:textId="70825B56" w:rsidR="00240F0D" w:rsidRDefault="00240F0D" w:rsidP="00240F0D">
      <w:pPr>
        <w:pStyle w:val="a3"/>
        <w:jc w:val="center"/>
      </w:pPr>
      <w:r>
        <w:rPr>
          <w:rFonts w:hint="eastAsia"/>
        </w:rPr>
        <w:t>表</w:t>
      </w:r>
      <w:r>
        <w:rPr>
          <w:rFonts w:hint="eastAsia"/>
        </w:rPr>
        <w:t>4-</w:t>
      </w:r>
      <w:r w:rsidR="00865371">
        <w:rPr>
          <w:rFonts w:hint="eastAsia"/>
        </w:rPr>
        <w:t>4</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7E5413AC"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w:t>
      </w:r>
      <w:r w:rsidR="00E81C49">
        <w:rPr>
          <w:rFonts w:hint="eastAsia"/>
        </w:rPr>
        <w:lastRenderedPageBreak/>
        <w:t>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2C1A2990" w:rsidR="003E21AC" w:rsidRDefault="003E21AC" w:rsidP="00E06922">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观看视频数</w:t>
      </w:r>
      <w:r w:rsidR="00023ACE">
        <w:rPr>
          <w:rFonts w:hint="eastAsia"/>
        </w:rPr>
        <w:t>的</w:t>
      </w:r>
      <w:r w:rsidR="0038005B">
        <w:rPr>
          <w:rFonts w:hint="eastAsia"/>
        </w:rPr>
        <w:t>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4B9030F1"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2113ABD3"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4045E1">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D92015">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33FCEB88" w:rsidR="002F4370" w:rsidRDefault="007B5A66"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w:t>
      </w:r>
      <w:r w:rsidR="00B94FB2">
        <w:rPr>
          <w:rFonts w:hint="eastAsia"/>
        </w:rPr>
        <w:t>8</w:t>
      </w:r>
      <w:r w:rsidR="00D044AE">
        <w:t>)</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6ED429FA" w:rsidR="00526474" w:rsidRDefault="00526474" w:rsidP="00526474">
      <w:pPr>
        <w:pStyle w:val="a6"/>
      </w:pPr>
      <w:r>
        <w:rPr>
          <w:rFonts w:hint="eastAsia"/>
        </w:rPr>
        <w:t>图</w:t>
      </w:r>
      <w:r>
        <w:rPr>
          <w:rFonts w:hint="eastAsia"/>
        </w:rPr>
        <w:t>4-</w:t>
      </w:r>
      <w:r w:rsidR="000B226B">
        <w:rPr>
          <w:rFonts w:hint="eastAsia"/>
        </w:rPr>
        <w:t>17</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355101AC" w:rsidR="00945DE1" w:rsidRDefault="00945DE1" w:rsidP="00945DE1">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386976">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187CE5" w:rsidRDefault="00ED749B" w:rsidP="00187CE5">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330F3544"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跨分析角度的行为特性比较分析。</w:t>
      </w:r>
    </w:p>
    <w:p w14:paraId="51CEE162" w14:textId="41DBCAC1" w:rsidR="00A53F63" w:rsidRDefault="00117A15" w:rsidP="00CA0755">
      <w:pPr>
        <w:pStyle w:val="a3"/>
        <w:ind w:firstLine="420"/>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w:t>
      </w:r>
      <w:r w:rsidR="00CD79EF">
        <w:rPr>
          <w:rFonts w:hint="eastAsia"/>
        </w:rPr>
        <w:lastRenderedPageBreak/>
        <w:t>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490CD85E" w:rsidR="002C4EA4" w:rsidRDefault="00314E5B" w:rsidP="002C4EA4">
      <w:pPr>
        <w:pStyle w:val="-"/>
        <w:spacing w:before="312" w:after="624"/>
      </w:pPr>
      <w:r>
        <w:lastRenderedPageBreak/>
        <w:t>综合性</w:t>
      </w:r>
      <w:r w:rsidR="002C4EA4">
        <w:t>网络视频</w:t>
      </w:r>
      <w:r w:rsidR="002C4CD0">
        <w:t>业务</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69A580AD" w14:textId="762E74FC" w:rsidR="001D5201" w:rsidRDefault="00AF04CF" w:rsidP="00F87350">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了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的多个方面中都具有非常重要的价值。例如：网络视频业务提供商可以根据这些信息来设计更有效的信息服务（如视频推荐、广告投放等），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r w:rsidR="00A3714D">
        <w:rPr>
          <w:rFonts w:hint="eastAsia"/>
        </w:rPr>
        <w:t>在本章的分析中，我们对网络视频业务</w:t>
      </w:r>
      <w:r w:rsidR="00AF02D2">
        <w:rPr>
          <w:rFonts w:hint="eastAsia"/>
        </w:rPr>
        <w:t>的</w:t>
      </w:r>
      <w:r w:rsidR="00A3714D">
        <w:rPr>
          <w:rFonts w:hint="eastAsia"/>
        </w:rPr>
        <w:t>用户使用了更广义的概念，</w:t>
      </w:r>
      <w:r w:rsidR="00AF02D2">
        <w:rPr>
          <w:rFonts w:hint="eastAsia"/>
        </w:rPr>
        <w:t>即</w:t>
      </w:r>
      <w:r w:rsidR="00A3714D">
        <w:rPr>
          <w:rFonts w:hint="eastAsia"/>
        </w:rPr>
        <w:t>对应着两种不同基本类型的业务使用：视频上传与视频</w:t>
      </w:r>
      <w:r w:rsidR="00996A74">
        <w:rPr>
          <w:rFonts w:hint="eastAsia"/>
        </w:rPr>
        <w:t>播放</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网络</w:t>
      </w:r>
      <w:r w:rsidR="00D50C41">
        <w:rPr>
          <w:rFonts w:hint="eastAsia"/>
        </w:rPr>
        <w:t>视频</w:t>
      </w:r>
      <w:r w:rsidR="006C4735">
        <w:rPr>
          <w:rFonts w:hint="eastAsia"/>
        </w:rPr>
        <w:t>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其中已发布的视频进行播放观看。</w:t>
      </w:r>
      <w:r w:rsidR="00EB58A8">
        <w:rPr>
          <w:rFonts w:hint="eastAsia"/>
        </w:rPr>
        <w:t>而</w:t>
      </w:r>
      <w:r w:rsidR="00F87350">
        <w:rPr>
          <w:rFonts w:hint="eastAsia"/>
        </w:rPr>
        <w:t>在我们前文的研究工作中，</w:t>
      </w:r>
      <w:r w:rsidR="00A743EA">
        <w:rPr>
          <w:rFonts w:hint="eastAsia"/>
        </w:rPr>
        <w:t>网络视频业务用户</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47">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7BDC98B6" w:rsidR="002B30A7" w:rsidRDefault="00CD0BF4" w:rsidP="00CD0BF4">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20CD3F8B" w14:textId="77777777" w:rsidR="002B30A7" w:rsidRDefault="002B30A7" w:rsidP="002B30A7">
      <w:pPr>
        <w:pStyle w:val="a3"/>
        <w:jc w:val="center"/>
      </w:pPr>
    </w:p>
    <w:p w14:paraId="64AF3D08" w14:textId="73AE10E6" w:rsidR="005E2615" w:rsidRPr="006C14D2" w:rsidRDefault="002832EC" w:rsidP="00546021">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类型</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87398F">
        <w:rPr>
          <w:rFonts w:hint="eastAsia"/>
        </w:rPr>
        <w:t>UGC</w:t>
      </w:r>
      <w:r w:rsidR="0087398F">
        <w:rPr>
          <w:rFonts w:hint="eastAsia"/>
        </w:rPr>
        <w:t>分享、</w:t>
      </w:r>
      <w:r w:rsidR="0087398F">
        <w:rPr>
          <w:rFonts w:hint="eastAsia"/>
        </w:rPr>
        <w:t>VoD</w:t>
      </w:r>
      <w:r w:rsidR="0087398F">
        <w:rPr>
          <w:rFonts w:hint="eastAsia"/>
        </w:rPr>
        <w:t>点播以及在线直播等视频服务</w:t>
      </w:r>
      <w:r w:rsidR="00277850">
        <w:rPr>
          <w:rFonts w:hint="eastAsia"/>
        </w:rPr>
        <w:t>【】</w:t>
      </w:r>
      <w:r w:rsidR="0087398F">
        <w:rPr>
          <w:rFonts w:hint="eastAsia"/>
        </w:rPr>
        <w:t>。这种一站式的网络视频业务解决</w:t>
      </w:r>
      <w:r w:rsidR="00277850">
        <w:rPr>
          <w:rFonts w:hint="eastAsia"/>
        </w:rPr>
        <w:t>方案</w:t>
      </w:r>
      <w:r w:rsidR="0087398F">
        <w:rPr>
          <w:rFonts w:hint="eastAsia"/>
        </w:rPr>
        <w:t>为用户提供了更多的内</w:t>
      </w:r>
      <w:r w:rsidR="0087398F">
        <w:rPr>
          <w:rFonts w:hint="eastAsia"/>
        </w:rPr>
        <w:lastRenderedPageBreak/>
        <w:t>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00DBED27" w:rsidR="00243B18" w:rsidRPr="00243B18" w:rsidRDefault="00D0625B" w:rsidP="003B359F">
      <w:pPr>
        <w:pStyle w:val="a3"/>
        <w:ind w:firstLine="420"/>
      </w:pPr>
      <w:r>
        <w:rPr>
          <w:rFonts w:hint="eastAsia"/>
        </w:rPr>
        <w:t>一些现存的研究工作</w:t>
      </w:r>
      <w:r w:rsidR="003B359F">
        <w:rPr>
          <w:rFonts w:hint="eastAsia"/>
        </w:rPr>
        <w:t>关注于网络视频业务中受到播放者偏好的视频的</w:t>
      </w:r>
      <w:r w:rsidR="003B359F">
        <w:t>属性</w:t>
      </w:r>
      <w:r w:rsidR="003B359F">
        <w:rPr>
          <w:rFonts w:hint="eastAsia"/>
        </w:rPr>
        <w:t>特性。</w:t>
      </w:r>
      <w:r w:rsidR="00F17696">
        <w:rPr>
          <w:rFonts w:hint="eastAsia"/>
        </w:rPr>
        <w:t>在文献</w:t>
      </w:r>
      <w:r w:rsidR="00DF509F">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4045E1">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D1412">
        <w:rPr>
          <w:rFonts w:hint="eastAsia"/>
        </w:rPr>
        <w:t>UGC</w:t>
      </w:r>
      <w:r w:rsidR="00FD1412">
        <w:rPr>
          <w:rFonts w:hint="eastAsia"/>
        </w:rPr>
        <w:t>、</w:t>
      </w:r>
      <w:r w:rsidR="00FD1412">
        <w:rPr>
          <w:rFonts w:hint="eastAsia"/>
        </w:rPr>
        <w:t>VoD</w:t>
      </w:r>
      <w:r w:rsidR="00FD1412">
        <w:rPr>
          <w:rFonts w:hint="eastAsia"/>
        </w:rPr>
        <w:t>、在线直播等服务的综合性网络视频业务。</w:t>
      </w:r>
      <w:r w:rsidR="00243B18">
        <w:rPr>
          <w:rFonts w:hint="eastAsia"/>
        </w:rPr>
        <w:t>对于这种目前流行的网络视频业务，用户的喜好特性往往与传统的以</w:t>
      </w:r>
      <w:r w:rsidR="00243B18">
        <w:rPr>
          <w:rFonts w:hint="eastAsia"/>
        </w:rPr>
        <w:t>UGC</w:t>
      </w:r>
      <w:r w:rsidR="00243B18">
        <w:rPr>
          <w:rFonts w:hint="eastAsia"/>
        </w:rPr>
        <w:t>服务为主的网络视频业务（如</w:t>
      </w:r>
      <w:r w:rsidR="00243B18">
        <w:rPr>
          <w:rFonts w:hint="eastAsia"/>
        </w:rPr>
        <w:t>YouTube</w:t>
      </w:r>
      <w:r w:rsidR="00243B18">
        <w:rPr>
          <w:rFonts w:hint="eastAsia"/>
        </w:rPr>
        <w:t>）或以</w:t>
      </w:r>
      <w:r w:rsidR="00243B18">
        <w:rPr>
          <w:rFonts w:hint="eastAsia"/>
        </w:rPr>
        <w:t>VoD</w:t>
      </w:r>
      <w:r w:rsidR="00243B18">
        <w:rPr>
          <w:rFonts w:hint="eastAsia"/>
        </w:rPr>
        <w:t>服务为主的网络视频业务（如</w:t>
      </w:r>
      <w:r w:rsidR="00243B18">
        <w:rPr>
          <w:rFonts w:hint="eastAsia"/>
        </w:rPr>
        <w:t>N</w:t>
      </w:r>
      <w:r w:rsidR="00243B18" w:rsidRPr="00243B18">
        <w:t>etflix</w:t>
      </w:r>
      <w:r w:rsidR="00243B18">
        <w:rPr>
          <w:rFonts w:hint="eastAsia"/>
        </w:rPr>
        <w:t>）有很大的不同。</w:t>
      </w:r>
    </w:p>
    <w:p w14:paraId="7B5CC1E7" w14:textId="7FD87462" w:rsidR="00EE0996" w:rsidRPr="000E4679" w:rsidRDefault="00243B18" w:rsidP="00871518">
      <w:pPr>
        <w:pStyle w:val="a3"/>
      </w:pPr>
      <w:r>
        <w:rPr>
          <w:rFonts w:hint="eastAsia"/>
        </w:rPr>
        <w:tab/>
      </w:r>
      <w:r>
        <w:rPr>
          <w:rFonts w:hint="eastAsia"/>
        </w:rPr>
        <w:t>另一方面，一些现存的研究工作则</w:t>
      </w:r>
      <w:r w:rsidR="004738F3">
        <w:rPr>
          <w:rFonts w:hint="eastAsia"/>
        </w:rPr>
        <w:t>侧重</w:t>
      </w:r>
      <w:r>
        <w:rPr>
          <w:rFonts w:hint="eastAsia"/>
        </w:rPr>
        <w:t>于对互联网业务</w:t>
      </w:r>
      <w:r w:rsidR="00021306">
        <w:rPr>
          <w:rFonts w:hint="eastAsia"/>
        </w:rPr>
        <w:t>中</w:t>
      </w:r>
      <w:r>
        <w:rPr>
          <w:rFonts w:hint="eastAsia"/>
        </w:rPr>
        <w:t>用户之间的关系及社交网络进行分析。</w:t>
      </w:r>
      <w:r w:rsidR="00864FF2">
        <w:rPr>
          <w:rFonts w:hint="eastAsia"/>
        </w:rPr>
        <w:t>在文献</w:t>
      </w:r>
      <w:r w:rsidR="009C47D8">
        <w:fldChar w:fldCharType="begin"/>
      </w:r>
      <w:r w:rsidR="004045E1">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8E7046">
        <w:instrText xml:space="preserve"> ADDIN EN.CITE &lt;EndNote&gt;&lt;Cite&gt;&lt;Author&gt;Wilson&lt;/Author&gt;&lt;Year&gt;2009&lt;/Year&gt;&lt;RecNum&gt;33&lt;/RecNum&gt;&lt;DisplayText&gt;&lt;style face="superscript"&gt;[77]&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8E7046" w:rsidRPr="008E7046">
        <w:rPr>
          <w:noProof/>
          <w:vertAlign w:val="superscript"/>
        </w:rPr>
        <w:t>[77]</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lastRenderedPageBreak/>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8E7046">
        <w:instrText xml:space="preserve"> ADDIN EN.CITE &lt;EndNote&gt;&lt;Cite&gt;&lt;Author&gt;Kwak&lt;/Author&gt;&lt;Year&gt;2010&lt;/Year&gt;&lt;RecNum&gt;34&lt;/RecNum&gt;&lt;DisplayText&gt;&lt;style face="superscript"&gt;[78]&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8E7046" w:rsidRPr="008E7046">
        <w:rPr>
          <w:noProof/>
          <w:vertAlign w:val="superscript"/>
        </w:rPr>
        <w:t>[78]</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4045E1">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4045E1">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07DE2F42"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用于用户播放喜好分析的，从网络运营商处采集的大规模网络流量数据；和</w:t>
      </w:r>
      <w:r>
        <w:rPr>
          <w:rFonts w:hint="eastAsia"/>
        </w:rPr>
        <w:t>2</w:t>
      </w:r>
      <w:r>
        <w:rPr>
          <w:rFonts w:hint="eastAsia"/>
        </w:rPr>
        <w:t>）用于用户上传喜好分析的，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3FD93B65" w:rsidR="009B1CC2" w:rsidRDefault="005D2B49" w:rsidP="00120D6C">
      <w:pPr>
        <w:pStyle w:val="a3"/>
        <w:ind w:firstLine="420"/>
      </w:pPr>
      <w:r>
        <w:rPr>
          <w:rFonts w:hint="eastAsia"/>
        </w:rPr>
        <w:t>网络流量数据采集自某互联网提供商在我国东北某省的省际网络的出口处。采集器对每次</w:t>
      </w:r>
      <w:r>
        <w:rPr>
          <w:rFonts w:hint="eastAsia"/>
        </w:rPr>
        <w:t>HTTP</w:t>
      </w:r>
      <w:r>
        <w:rPr>
          <w:rFonts w:hint="eastAsia"/>
        </w:rPr>
        <w:t>交互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07B07BB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我们在某一起始日期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其每天的视频播放量序列。</w:t>
      </w:r>
    </w:p>
    <w:p w14:paraId="6BD4A55B" w14:textId="7A492CF4" w:rsidR="004B0759" w:rsidRPr="00DC5F28" w:rsidRDefault="009B1CC2" w:rsidP="007B0B75">
      <w:pPr>
        <w:pStyle w:val="a3"/>
      </w:pPr>
      <w:r>
        <w:rPr>
          <w:rFonts w:hint="eastAsia"/>
        </w:rPr>
        <w:tab/>
      </w:r>
      <w:r>
        <w:rPr>
          <w:rFonts w:hint="eastAsia"/>
        </w:rPr>
        <w:t>对于第一步，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17552E85" w:rsidR="00AB6574" w:rsidRDefault="00C27AB5" w:rsidP="00C860DE">
      <w:pPr>
        <w:pStyle w:val="a3"/>
        <w:ind w:firstLine="420"/>
      </w:pPr>
      <w:r>
        <w:rPr>
          <w:rFonts w:hint="eastAsia"/>
        </w:rPr>
        <w:t>我们首先</w:t>
      </w:r>
      <w:r w:rsidR="00AB6574">
        <w:rPr>
          <w:rFonts w:hint="eastAsia"/>
        </w:rPr>
        <w:t>以天为时间粒度，分析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图</w:t>
      </w:r>
      <w:r w:rsidR="00AB6574">
        <w:rPr>
          <w:rFonts w:hint="eastAsia"/>
        </w:rPr>
        <w:t>5-X</w:t>
      </w:r>
      <w:r w:rsidR="00C5290C">
        <w:rPr>
          <w:rFonts w:hint="eastAsia"/>
        </w:rPr>
        <w:t>和图</w:t>
      </w:r>
      <w:r w:rsidR="00C5290C">
        <w:rPr>
          <w:rFonts w:hint="eastAsia"/>
        </w:rPr>
        <w:t>5-X</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往往会在一天之内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来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lastRenderedPageBreak/>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5AE172C6" w:rsidR="004B22BE" w:rsidRDefault="00583507" w:rsidP="00CD16C1">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Pr="00CD16C1" w:rsidRDefault="009D27B9" w:rsidP="00CD16C1">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3F609B25" w:rsidR="00715A64" w:rsidRDefault="00FE7E44" w:rsidP="00D90BDB">
      <w:pPr>
        <w:pStyle w:val="a3"/>
        <w:ind w:firstLine="420"/>
      </w:pPr>
      <w:r>
        <w:rPr>
          <w:rFonts w:hint="eastAsia"/>
        </w:rPr>
        <w:t>图</w:t>
      </w:r>
      <w:r>
        <w:rPr>
          <w:rFonts w:hint="eastAsia"/>
        </w:rPr>
        <w:t>5-X</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C1390">
        <w:rPr>
          <w:rFonts w:hint="eastAsia"/>
        </w:rPr>
        <w:t>用户数在深夜及凌晨较低而在其他时段较高，而上传视频数（视频请求数）大体上</w:t>
      </w:r>
      <w:r w:rsidR="00CF4AF2">
        <w:rPr>
          <w:rFonts w:hint="eastAsia"/>
        </w:rPr>
        <w:t>与相应的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D90BDB">
        <w:rPr>
          <w:rFonts w:hint="eastAsia"/>
        </w:rPr>
        <w:t>内，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lastRenderedPageBreak/>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78935C39" w:rsidR="00D20F1C" w:rsidRDefault="003D715B" w:rsidP="003D715B">
      <w:pPr>
        <w:pStyle w:val="a6"/>
      </w:pPr>
      <w:r>
        <w:rPr>
          <w:rFonts w:hint="eastAsia"/>
        </w:rPr>
        <w:t>图</w:t>
      </w:r>
      <w:r>
        <w:rPr>
          <w:rFonts w:hint="eastAsia"/>
        </w:rPr>
        <w:t>5-</w:t>
      </w:r>
      <w:r w:rsidR="00692634">
        <w:rPr>
          <w:rFonts w:hint="eastAsia"/>
        </w:rPr>
        <w:t>3</w:t>
      </w:r>
      <w:r>
        <w:rPr>
          <w:rFonts w:hint="eastAsia"/>
        </w:rPr>
        <w:t xml:space="preserve"> </w:t>
      </w:r>
      <w:r>
        <w:rPr>
          <w:rFonts w:hint="eastAsia"/>
        </w:rPr>
        <w:t>不同小时内用户的活跃度。</w:t>
      </w:r>
    </w:p>
    <w:p w14:paraId="7E96B688" w14:textId="77777777" w:rsidR="00D20F1C" w:rsidRDefault="00D20F1C" w:rsidP="00D20F1C">
      <w:pPr>
        <w:pStyle w:val="a3"/>
        <w:jc w:val="center"/>
      </w:pPr>
    </w:p>
    <w:p w14:paraId="18E9EFFD" w14:textId="450EAE6D" w:rsidR="004D3C80"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经过仔细的分析，我们认为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X</w:t>
      </w:r>
      <w:r w:rsidR="004D3C80">
        <w:rPr>
          <w:rFonts w:hint="eastAsia"/>
        </w:rPr>
        <w:t>所示，视频上传和视频播放的高峰期基本上是不重合的。根据此分析结果，我们建议上传者根据播放者在不同时段的数量，来调整他们的视频上传时间。也就是说，上传者最好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C2D0F50" w:rsidR="00A57745" w:rsidRDefault="00EC7BCE" w:rsidP="00A57745">
      <w:pPr>
        <w:pStyle w:val="a3"/>
        <w:ind w:firstLine="420"/>
      </w:pPr>
      <w:r>
        <w:rPr>
          <w:rFonts w:hint="eastAsia"/>
        </w:rPr>
        <w:t>最后，在本小节中我们关注于用户的业务使用强度分布。图</w:t>
      </w:r>
      <w:r>
        <w:rPr>
          <w:rFonts w:hint="eastAsia"/>
        </w:rPr>
        <w:t>5-X</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lastRenderedPageBreak/>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3B3B8723" w:rsidR="00A57745" w:rsidRDefault="006D2A62" w:rsidP="006D2A62">
      <w:pPr>
        <w:pStyle w:val="a6"/>
      </w:pPr>
      <w:r>
        <w:rPr>
          <w:rFonts w:hint="eastAsia"/>
        </w:rPr>
        <w:t>图</w:t>
      </w:r>
      <w:r>
        <w:rPr>
          <w:rFonts w:hint="eastAsia"/>
        </w:rPr>
        <w:t>5-</w:t>
      </w:r>
      <w:r w:rsidR="00692634">
        <w:rPr>
          <w:rFonts w:hint="eastAsia"/>
        </w:rPr>
        <w:t>4</w:t>
      </w:r>
    </w:p>
    <w:p w14:paraId="36D52017" w14:textId="77777777" w:rsidR="00A57745" w:rsidRDefault="00A57745" w:rsidP="00A57745">
      <w:pPr>
        <w:pStyle w:val="a3"/>
        <w:jc w:val="center"/>
      </w:pPr>
    </w:p>
    <w:p w14:paraId="5E9406BA" w14:textId="32A1134D" w:rsidR="00965E9F" w:rsidRPr="00FD6908" w:rsidRDefault="008840B0" w:rsidP="00FD6908">
      <w:pPr>
        <w:pStyle w:val="a3"/>
        <w:ind w:firstLine="420"/>
      </w:pPr>
      <w:r>
        <w:rPr>
          <w:rFonts w:hint="eastAsia"/>
        </w:rPr>
        <w:t>我们进一步给出了用户比例与业务使用累积占比的关系，如图</w:t>
      </w:r>
      <w:r>
        <w:rPr>
          <w:rFonts w:hint="eastAsia"/>
        </w:rPr>
        <w:t>5-X</w:t>
      </w:r>
      <w:r>
        <w:rPr>
          <w:rFonts w:hint="eastAsia"/>
        </w:rPr>
        <w:t>所示。其中，横轴为按上传视频（视频请求）数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8E7046">
        <w:instrText xml:space="preserve"> ADDIN EN.CITE &lt;EndNote&gt;&lt;Cite&gt;&lt;Author&gt;Juran&lt;/Author&gt;&lt;Year&gt;1954&lt;/Year&gt;&lt;RecNum&gt;37&lt;/RecNum&gt;&lt;DisplayText&gt;&lt;style face="superscript"&gt;[79]&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8E7046" w:rsidRPr="008E7046">
        <w:rPr>
          <w:noProof/>
          <w:vertAlign w:val="superscript"/>
        </w:rPr>
        <w:t>[79]</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0461C67A"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都</w:t>
      </w:r>
      <w:r w:rsidR="00B70EB4">
        <w:rPr>
          <w:rFonts w:hint="eastAsia"/>
        </w:rPr>
        <w:t>在上传或观看什么样的视频。</w:t>
      </w:r>
      <w:r w:rsidR="009F0E77">
        <w:rPr>
          <w:rFonts w:hint="eastAsia"/>
        </w:rPr>
        <w:t>在优酷视频中，业务提供商预定义了</w:t>
      </w:r>
      <w:r w:rsidR="009F0E77">
        <w:rPr>
          <w:rFonts w:hint="eastAsia"/>
        </w:rPr>
        <w:t>25</w:t>
      </w:r>
      <w:r w:rsidR="009F0E77">
        <w:rPr>
          <w:rFonts w:hint="eastAsia"/>
        </w:rPr>
        <w:t>种视频类型来描述</w:t>
      </w:r>
      <w:r w:rsidR="00FF1FB1">
        <w:rPr>
          <w:rFonts w:hint="eastAsia"/>
        </w:rPr>
        <w:t>视频内容。而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X</w:t>
      </w:r>
      <w:r w:rsidR="009B22FF">
        <w:rPr>
          <w:rFonts w:hint="eastAsia"/>
        </w:rPr>
        <w:t>分别列出了上传视频和</w:t>
      </w:r>
      <w:r w:rsidR="00DA7A83">
        <w:rPr>
          <w:rFonts w:hint="eastAsia"/>
        </w:rPr>
        <w:t>播放视频前十名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图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w:t>
      </w:r>
      <w:r w:rsidR="00175C5B">
        <w:rPr>
          <w:rFonts w:hint="eastAsia"/>
        </w:rPr>
        <w:lastRenderedPageBreak/>
        <w:t>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点播内容（</w:t>
      </w:r>
      <w:r w:rsidR="00570A5C" w:rsidRPr="009A3643">
        <w:t>copyrighted VoD content</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361A20">
        <w:rPr>
          <w:rFonts w:hint="eastAsia"/>
        </w:rPr>
        <w:t>VoD</w:t>
      </w:r>
      <w:r w:rsidR="00361A20">
        <w:rPr>
          <w:rFonts w:hint="eastAsia"/>
        </w:rPr>
        <w:t>视频。</w:t>
      </w:r>
      <w:r w:rsidR="00934729">
        <w:rPr>
          <w:rFonts w:hint="eastAsia"/>
        </w:rPr>
        <w:t>此外，从不同用户的业务使用目的来看，很大一部分的上传着使用优酷视频来保存并分享他们的私人视频</w:t>
      </w:r>
      <w:r w:rsidR="00B860DD">
        <w:rPr>
          <w:rFonts w:hint="eastAsia"/>
        </w:rPr>
        <w:t>；而大多数的播放者观看优酷视频则主要是为了休闲娱乐。</w:t>
      </w:r>
    </w:p>
    <w:p w14:paraId="29A8C486" w14:textId="77777777" w:rsidR="00934729" w:rsidRDefault="00934729" w:rsidP="002D0FA9">
      <w:pPr>
        <w:pStyle w:val="a3"/>
        <w:jc w:val="center"/>
      </w:pPr>
    </w:p>
    <w:p w14:paraId="7360537A" w14:textId="1C08ED34" w:rsidR="002D0FA9" w:rsidRDefault="000D19A4" w:rsidP="002D0FA9">
      <w:pPr>
        <w:pStyle w:val="a3"/>
        <w:jc w:val="center"/>
      </w:pPr>
      <w:r>
        <w:rPr>
          <w:rFonts w:hint="eastAsia"/>
        </w:rPr>
        <w:t>表</w:t>
      </w:r>
      <w:r>
        <w:rPr>
          <w:rFonts w:hint="eastAsia"/>
        </w:rPr>
        <w:t>5-</w:t>
      </w:r>
      <w:r w:rsidR="000163A3">
        <w:rPr>
          <w:rFonts w:hint="eastAsia"/>
        </w:rPr>
        <w:t>1</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7A4B3F73" w:rsidR="000D19A4" w:rsidRDefault="00AF1034" w:rsidP="002D0FA9">
            <w:pPr>
              <w:pStyle w:val="a3"/>
              <w:jc w:val="center"/>
            </w:pPr>
            <w:r w:rsidRPr="00AF1034">
              <w:t>16.45</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366EA15D" w:rsidR="000D19A4" w:rsidRDefault="00AF1034" w:rsidP="002D0FA9">
            <w:pPr>
              <w:pStyle w:val="a3"/>
              <w:jc w:val="center"/>
            </w:pPr>
            <w:r w:rsidRPr="00AF1034">
              <w:t>11.68</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0FE75DA9" w:rsidR="000D19A4" w:rsidRDefault="00BA0CD4" w:rsidP="002D0FA9">
            <w:pPr>
              <w:pStyle w:val="a3"/>
              <w:jc w:val="center"/>
            </w:pPr>
            <w:r w:rsidRPr="00BA0CD4">
              <w:t>10.86</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7318A562" w:rsidR="000D19A4" w:rsidRDefault="00A967A0" w:rsidP="002D0FA9">
            <w:pPr>
              <w:pStyle w:val="a3"/>
              <w:jc w:val="center"/>
            </w:pPr>
            <w:r w:rsidRPr="00A967A0">
              <w:t>9.32</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3DAEF96D" w:rsidR="000D19A4" w:rsidRDefault="00A967A0" w:rsidP="002D0FA9">
            <w:pPr>
              <w:pStyle w:val="a3"/>
              <w:jc w:val="center"/>
            </w:pPr>
            <w:r w:rsidRPr="00A967A0">
              <w:t>7.14</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46086E2" w:rsidR="000D19A4" w:rsidRDefault="00A967A0" w:rsidP="002D0FA9">
            <w:pPr>
              <w:pStyle w:val="a3"/>
              <w:jc w:val="center"/>
            </w:pPr>
            <w:r w:rsidRPr="00A967A0">
              <w:t>7.00</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56589117" w:rsidR="00A72072" w:rsidRDefault="00A967A0" w:rsidP="002D0FA9">
            <w:pPr>
              <w:pStyle w:val="a3"/>
              <w:jc w:val="center"/>
            </w:pPr>
            <w:r w:rsidRPr="00A967A0">
              <w:t>6.02</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329CFC64" w:rsidR="00A72072" w:rsidRDefault="00A967A0" w:rsidP="002D0FA9">
            <w:pPr>
              <w:pStyle w:val="a3"/>
              <w:jc w:val="center"/>
            </w:pPr>
            <w:r w:rsidRPr="00A967A0">
              <w:t>5.44</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6971ABE7" w:rsidR="00A72072" w:rsidRDefault="00A967A0" w:rsidP="002D0FA9">
            <w:pPr>
              <w:pStyle w:val="a3"/>
              <w:jc w:val="center"/>
            </w:pPr>
            <w:r w:rsidRPr="00A967A0">
              <w:t>4.12</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4500C5C" w:rsidR="00A72072" w:rsidRDefault="00A967A0" w:rsidP="002D0FA9">
            <w:pPr>
              <w:pStyle w:val="a3"/>
              <w:jc w:val="center"/>
            </w:pPr>
            <w:r w:rsidRPr="00A967A0">
              <w:t>4.02</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5BED9E79" w:rsidR="00A72072" w:rsidRDefault="008C3148" w:rsidP="002D0FA9">
            <w:pPr>
              <w:pStyle w:val="a3"/>
              <w:jc w:val="center"/>
            </w:pPr>
            <w:r w:rsidRPr="008C3148">
              <w:t>26.45</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61CC8552" w:rsidR="00A72072" w:rsidRDefault="005F4725" w:rsidP="002D0FA9">
            <w:pPr>
              <w:pStyle w:val="a3"/>
              <w:jc w:val="center"/>
            </w:pPr>
            <w:r w:rsidRPr="005F4725">
              <w:t>10.20</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718B033E" w:rsidR="00A72072" w:rsidRDefault="00A31CC9" w:rsidP="002D0FA9">
            <w:pPr>
              <w:pStyle w:val="a3"/>
              <w:jc w:val="center"/>
            </w:pPr>
            <w:r w:rsidRPr="00A31CC9">
              <w:t>8.07</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0337EFA0" w:rsidR="00A72072" w:rsidRDefault="00D32B1C" w:rsidP="002D0FA9">
            <w:pPr>
              <w:pStyle w:val="a3"/>
              <w:jc w:val="center"/>
            </w:pPr>
            <w:r w:rsidRPr="00D32B1C">
              <w:t>6.89</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44C72CFE" w:rsidR="00A72072" w:rsidRDefault="00FC1334" w:rsidP="002D0FA9">
            <w:pPr>
              <w:pStyle w:val="a3"/>
              <w:jc w:val="center"/>
            </w:pPr>
            <w:r w:rsidRPr="00FC1334">
              <w:t>6.04</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3F1C0B90" w:rsidR="00A72072" w:rsidRDefault="00423C4B" w:rsidP="002D0FA9">
            <w:pPr>
              <w:pStyle w:val="a3"/>
              <w:jc w:val="center"/>
            </w:pPr>
            <w:r w:rsidRPr="00423C4B">
              <w:t>5.94</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1D1125EB" w:rsidR="00A72072" w:rsidRDefault="00423C4B" w:rsidP="002D0FA9">
            <w:pPr>
              <w:pStyle w:val="a3"/>
              <w:jc w:val="center"/>
            </w:pPr>
            <w:r w:rsidRPr="00423C4B">
              <w:t>5.64</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50E21F6C" w:rsidR="00A72072" w:rsidRDefault="00423C4B" w:rsidP="002D0FA9">
            <w:pPr>
              <w:pStyle w:val="a3"/>
              <w:jc w:val="center"/>
            </w:pPr>
            <w:r w:rsidRPr="00423C4B">
              <w:t>3.84</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13AE4FF1" w:rsidR="00A72072" w:rsidRDefault="00423C4B" w:rsidP="002D0FA9">
            <w:pPr>
              <w:pStyle w:val="a3"/>
              <w:jc w:val="center"/>
            </w:pPr>
            <w:r w:rsidRPr="00423C4B">
              <w:t>3.57</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lastRenderedPageBreak/>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6CA49FA2" w:rsidR="00A72072" w:rsidRDefault="00423C4B" w:rsidP="002D0FA9">
            <w:pPr>
              <w:pStyle w:val="a3"/>
              <w:jc w:val="center"/>
            </w:pPr>
            <w:r w:rsidRPr="00423C4B">
              <w:t>3.45</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54EE7AA"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Pr>
          <w:rFonts w:hint="eastAsia"/>
        </w:rPr>
        <w:t>VoD</w:t>
      </w:r>
      <w:r>
        <w:rPr>
          <w:rFonts w:hint="eastAsia"/>
        </w:rPr>
        <w:t>视频做单独的缓冲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6B246CD5" w:rsidR="008C58C8" w:rsidRPr="004F50F7" w:rsidRDefault="007B5A66"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0163A3">
        <w:rPr>
          <w:rFonts w:hint="eastAsia"/>
        </w:rPr>
        <w:t>1</w:t>
      </w:r>
      <w:r w:rsidR="008C58C8">
        <w:t>)</w:t>
      </w:r>
    </w:p>
    <w:p w14:paraId="4C489088" w14:textId="3B18E2FB" w:rsidR="008C58C8" w:rsidRPr="00CB7040" w:rsidRDefault="007B5A66"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0163A3">
        <w:rPr>
          <w:rFonts w:hint="eastAsia"/>
        </w:rPr>
        <w:t>2</w:t>
      </w:r>
      <w:r w:rsidR="008C58C8">
        <w:t>)</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38094C92" w:rsidR="001648C7" w:rsidRPr="001648C7" w:rsidRDefault="00203E1A" w:rsidP="008C58C8">
      <w:pPr>
        <w:pStyle w:val="a3"/>
      </w:pPr>
      <w:r>
        <w:rPr>
          <w:rFonts w:hint="eastAsia"/>
        </w:rPr>
        <w:tab/>
      </w:r>
      <w:r>
        <w:rPr>
          <w:rFonts w:hint="eastAsia"/>
        </w:rPr>
        <w:t>图</w:t>
      </w:r>
      <w:r>
        <w:rPr>
          <w:rFonts w:hint="eastAsia"/>
        </w:rPr>
        <w:t>5-X</w:t>
      </w:r>
      <w:r>
        <w:rPr>
          <w:rFonts w:hint="eastAsia"/>
        </w:rPr>
        <w:t>显示了我们数据集中具有多个视频的上传者与播放者的标准化视频种类熵的累积分布函数。由图可知，</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lastRenderedPageBreak/>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4F9E19E2" w:rsidR="00926D40" w:rsidRDefault="00926D40" w:rsidP="00926D40">
      <w:pPr>
        <w:pStyle w:val="a6"/>
      </w:pPr>
      <w:r>
        <w:rPr>
          <w:rFonts w:hint="eastAsia"/>
        </w:rPr>
        <w:t>图</w:t>
      </w:r>
      <w:r>
        <w:rPr>
          <w:rFonts w:hint="eastAsia"/>
        </w:rPr>
        <w:t>5-</w:t>
      </w:r>
      <w:r w:rsidR="00692634">
        <w:rPr>
          <w:rFonts w:hint="eastAsia"/>
        </w:rPr>
        <w:t>5</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735E4511"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X</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X</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由更多的长视频组成。这是符合我们预期的，因为观看视频中的很大一部分是版权</w:t>
      </w:r>
      <w:r w:rsidR="00CE13E9">
        <w:rPr>
          <w:rFonts w:hint="eastAsia"/>
        </w:rPr>
        <w:t>VoD</w:t>
      </w:r>
      <w:r w:rsidR="00CE13E9">
        <w:rPr>
          <w:rFonts w:hint="eastAsia"/>
        </w:rPr>
        <w:t>视频内容，例如电视剧、电影、综艺、动漫等。从图</w:t>
      </w:r>
      <w:r w:rsidR="00CE13E9">
        <w:rPr>
          <w:rFonts w:hint="eastAsia"/>
        </w:rPr>
        <w:t>5-X</w:t>
      </w:r>
      <w:r w:rsidR="00CE13E9">
        <w:rPr>
          <w:rFonts w:hint="eastAsia"/>
        </w:rPr>
        <w:t>中可知，这些种类的视频往往都是长视频。此外，在图</w:t>
      </w:r>
      <w:r w:rsidR="00CE13E9">
        <w:rPr>
          <w:rFonts w:hint="eastAsia"/>
        </w:rPr>
        <w:t>5-X</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3753FF">
        <w:rPr>
          <w:rFonts w:hint="eastAsia"/>
        </w:rPr>
        <w:t>，</w:t>
      </w:r>
      <w:r w:rsidR="00CE13E9">
        <w:rPr>
          <w:rFonts w:hint="eastAsia"/>
        </w:rPr>
        <w:t>由表</w:t>
      </w:r>
      <w:r w:rsidR="00CE13E9">
        <w:rPr>
          <w:rFonts w:hint="eastAsia"/>
        </w:rPr>
        <w:t>5-X</w:t>
      </w:r>
      <w:r w:rsidR="00CE13E9">
        <w:rPr>
          <w:rFonts w:hint="eastAsia"/>
        </w:rPr>
        <w:t>可知，主要</w:t>
      </w:r>
      <w:r w:rsidR="003753FF">
        <w:rPr>
          <w:rFonts w:hint="eastAsia"/>
        </w:rPr>
        <w:t>是</w:t>
      </w:r>
      <w:r w:rsidR="00CE13E9">
        <w:rPr>
          <w:rFonts w:hint="eastAsia"/>
        </w:rPr>
        <w:t>大量的电视剧</w:t>
      </w:r>
      <w:r w:rsidR="00692C88">
        <w:rPr>
          <w:rFonts w:hint="eastAsia"/>
        </w:rPr>
        <w:t>视频</w:t>
      </w:r>
      <w:r w:rsidR="00CE13E9">
        <w:rPr>
          <w:rFonts w:hint="eastAsia"/>
        </w:rPr>
        <w:t>和综艺视频。</w:t>
      </w:r>
    </w:p>
    <w:p w14:paraId="59DD371C" w14:textId="561321F2" w:rsidR="00CE13E9" w:rsidRDefault="000C23E2" w:rsidP="00D9524F">
      <w:pPr>
        <w:pStyle w:val="a3"/>
      </w:pPr>
      <w:r>
        <w:rPr>
          <w:rFonts w:hint="eastAsia"/>
        </w:rPr>
        <w:tab/>
      </w:r>
      <w:r w:rsidR="00B54816">
        <w:rPr>
          <w:rFonts w:hint="eastAsia"/>
        </w:rPr>
        <w:t>对</w:t>
      </w:r>
      <w:r>
        <w:rPr>
          <w:rFonts w:hint="eastAsia"/>
        </w:rPr>
        <w:t>不同用户所偏好的视频</w:t>
      </w:r>
      <w:r w:rsidR="00B54816">
        <w:rPr>
          <w:rFonts w:hint="eastAsia"/>
        </w:rPr>
        <w:t>的</w:t>
      </w:r>
      <w:r>
        <w:rPr>
          <w:rFonts w:hint="eastAsia"/>
        </w:rPr>
        <w:t>时长</w:t>
      </w:r>
      <w:r w:rsidR="00B54816">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可以根据用户种类灵活的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4F3FF052" w:rsidR="00B54816" w:rsidRDefault="00B54816" w:rsidP="00B54816">
      <w:pPr>
        <w:pStyle w:val="a6"/>
      </w:pPr>
      <w:r>
        <w:rPr>
          <w:rFonts w:hint="eastAsia"/>
        </w:rPr>
        <w:t>图</w:t>
      </w:r>
      <w:r>
        <w:rPr>
          <w:rFonts w:hint="eastAsia"/>
        </w:rPr>
        <w:t>5-</w:t>
      </w:r>
      <w:r w:rsidR="00692634">
        <w:rPr>
          <w:rFonts w:hint="eastAsia"/>
        </w:rPr>
        <w:t>6</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5206034C"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流行度</w:t>
      </w:r>
      <w:r w:rsidR="004A7BF0">
        <w:rPr>
          <w:rFonts w:hint="eastAsia"/>
        </w:rPr>
        <w:t>方面</w:t>
      </w:r>
      <w:r>
        <w:rPr>
          <w:rFonts w:hint="eastAsia"/>
        </w:rPr>
        <w:t>特性进行分析。</w:t>
      </w:r>
      <w:r w:rsidR="00F37090">
        <w:rPr>
          <w:rFonts w:hint="eastAsia"/>
        </w:rPr>
        <w:t>我们使用播放量这一指标来衡量视频的流行度。视频的播放量可以从一定程度上反映</w:t>
      </w:r>
      <w:r w:rsidR="00810FA6">
        <w:rPr>
          <w:rFonts w:hint="eastAsia"/>
        </w:rPr>
        <w:t>出</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wLCA4MV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8E7046">
        <w:instrText xml:space="preserve"> ADDIN EN.CITE </w:instrText>
      </w:r>
      <w:r w:rsidR="008E7046">
        <w:fldChar w:fldCharType="begin">
          <w:fldData xml:space="preserve">PEVuZE5vdGU+PENpdGU+PEF1dGhvcj5BZGFtaWM8L0F1dGhvcj48WWVhcj4yMDAyPC9ZZWFyPjxS
ZWNOdW0+Mzk8L1JlY051bT48RGlzcGxheVRleHQ+PHN0eWxlIGZhY2U9InN1cGVyc2NyaXB0Ij5b
MzEsIDgwLCA4MV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8E7046">
        <w:instrText xml:space="preserve"> ADDIN EN.CITE.DATA </w:instrText>
      </w:r>
      <w:r w:rsidR="008E7046">
        <w:fldChar w:fldCharType="end"/>
      </w:r>
      <w:r w:rsidR="00E70EDD">
        <w:fldChar w:fldCharType="separate"/>
      </w:r>
      <w:r w:rsidR="008E7046" w:rsidRPr="008E7046">
        <w:rPr>
          <w:noProof/>
          <w:vertAlign w:val="superscript"/>
        </w:rPr>
        <w:t>[31, 80, 81]</w:t>
      </w:r>
      <w:r w:rsidR="00E70EDD">
        <w:fldChar w:fldCharType="end"/>
      </w:r>
      <w:r w:rsidR="00AC5500">
        <w:rPr>
          <w:rFonts w:hint="eastAsia"/>
        </w:rPr>
        <w:t>，研究者发现网络媒体内容的流行度分布服从奇普夫定律</w:t>
      </w:r>
      <w:r w:rsidR="008E3586">
        <w:fldChar w:fldCharType="begin"/>
      </w:r>
      <w:r w:rsidR="008E7046">
        <w:instrText xml:space="preserve"> ADDIN EN.CITE &lt;EndNote&gt;&lt;Cite&gt;&lt;Author&gt;Powers&lt;/Author&gt;&lt;Year&gt;1998&lt;/Year&gt;&lt;RecNum&gt;38&lt;/RecNum&gt;&lt;DisplayText&gt;&lt;style face="superscript"&gt;[82]&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Proceedings of the joint conferences on new methods in language processing and computational natural language learning&lt;/secondary-title&gt;&lt;/titles&gt;&lt;pages&gt;151-160&lt;/pages&gt;&lt;dates&gt;&lt;year&gt;1998&lt;/year&gt;&lt;/dates&gt;&lt;publisher&gt;Association for Computational Linguistics&lt;/publisher&gt;&lt;isbn&gt;0725806346&lt;/isbn&gt;&lt;urls&gt;&lt;/urls&gt;&lt;/record&gt;&lt;/Cite&gt;&lt;/EndNote&gt;</w:instrText>
      </w:r>
      <w:r w:rsidR="008E3586">
        <w:fldChar w:fldCharType="separate"/>
      </w:r>
      <w:r w:rsidR="008E7046" w:rsidRPr="008E7046">
        <w:rPr>
          <w:noProof/>
          <w:vertAlign w:val="superscript"/>
        </w:rPr>
        <w:t>[82]</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5EA6D6E2" w:rsidR="008A706B" w:rsidRPr="008A706B" w:rsidRDefault="007B5A66"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sty m:val="p"/>
            </m:rPr>
            <w:br/>
          </m:r>
        </m:oMath>
      </m:oMathPara>
      <w:r w:rsidR="008A706B">
        <w:tab/>
      </w:r>
      <w:r w:rsidR="008A706B">
        <w:tab/>
      </w:r>
      <w:r w:rsidR="008A706B">
        <w:tab/>
      </w:r>
      <w:r w:rsidR="008A706B">
        <w:tab/>
      </w:r>
      <w:r w:rsidR="008A706B">
        <w:tab/>
      </w:r>
      <w:r w:rsidR="008A706B">
        <w:tab/>
      </w:r>
      <w:r w:rsidR="008A706B">
        <w:tab/>
      </w:r>
      <w:r w:rsidR="008A706B">
        <w:tab/>
        <w:t>(5-</w:t>
      </w:r>
      <w:r w:rsidR="000163A3">
        <w:rPr>
          <w:rFonts w:hint="eastAsia"/>
        </w:rPr>
        <w:t>3</w:t>
      </w:r>
      <w:r w:rsidR="008A706B">
        <w:t>)</w:t>
      </w:r>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1388969E" w:rsidR="00B95FBC" w:rsidRDefault="00B95FBC" w:rsidP="00B95FBC">
      <w:pPr>
        <w:pStyle w:val="a3"/>
        <w:wordWrap w:val="0"/>
        <w:spacing w:line="240" w:lineRule="auto"/>
        <w:jc w:val="right"/>
      </w:pPr>
      <m:oMathPara>
        <m:oMath>
          <m:r>
            <w:rPr>
              <w:rFonts w:ascii="Cambria Math" w:hAnsi="Cambria Math"/>
            </w:rPr>
            <m:t>y= α∙x+ β</m:t>
          </m:r>
          <m:r>
            <m:rPr>
              <m:sty m:val="p"/>
            </m:rPr>
            <w:br/>
          </m:r>
        </m:oMath>
      </m:oMathPara>
      <w:r>
        <w:tab/>
      </w:r>
      <w:r>
        <w:tab/>
      </w:r>
      <w:r>
        <w:tab/>
      </w:r>
      <w:r>
        <w:tab/>
      </w:r>
      <w:r>
        <w:tab/>
      </w:r>
      <w:r>
        <w:tab/>
      </w:r>
      <w:r>
        <w:tab/>
      </w:r>
      <w:r>
        <w:tab/>
        <w:t>(5-</w:t>
      </w:r>
      <w:r w:rsidR="000163A3">
        <w:rPr>
          <w:rFonts w:hint="eastAsia"/>
        </w:rPr>
        <w:t>4</w:t>
      </w:r>
      <w:r>
        <w:t>)</w:t>
      </w:r>
    </w:p>
    <w:p w14:paraId="6A3118AE" w14:textId="22C94FBC" w:rsidR="00B95FBC" w:rsidRPr="00B95FBC" w:rsidRDefault="00B95FBC" w:rsidP="00D7591B">
      <w:pPr>
        <w:pStyle w:val="a3"/>
      </w:pPr>
      <w:r>
        <w:rPr>
          <w:rFonts w:hint="eastAsia"/>
        </w:rPr>
        <w:t>为检查我们数据集中用户的上传视频与播放视频的流行度是否同样符合奇普夫定律，在图</w:t>
      </w:r>
      <w:r>
        <w:rPr>
          <w:rFonts w:hint="eastAsia"/>
        </w:rPr>
        <w:t>5-X</w:t>
      </w:r>
      <w:r>
        <w:rPr>
          <w:rFonts w:hint="eastAsia"/>
        </w:rPr>
        <w:t>和图</w:t>
      </w:r>
      <w:r>
        <w:rPr>
          <w:rFonts w:hint="eastAsia"/>
        </w:rPr>
        <w:t>5-X</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lastRenderedPageBreak/>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2F966E3A" w:rsidR="00121180" w:rsidRDefault="00121180" w:rsidP="00121180">
      <w:pPr>
        <w:pStyle w:val="a6"/>
      </w:pPr>
      <w:r>
        <w:rPr>
          <w:rFonts w:hint="eastAsia"/>
        </w:rPr>
        <w:t>图</w:t>
      </w:r>
      <w:r>
        <w:rPr>
          <w:rFonts w:hint="eastAsia"/>
        </w:rPr>
        <w:t>5-</w:t>
      </w:r>
      <w:r w:rsidR="00692634">
        <w:rPr>
          <w:rFonts w:hint="eastAsia"/>
        </w:rPr>
        <w:t>7</w:t>
      </w:r>
    </w:p>
    <w:p w14:paraId="53513F22" w14:textId="77777777" w:rsidR="00121180" w:rsidRDefault="00121180" w:rsidP="00F2622C">
      <w:pPr>
        <w:pStyle w:val="a3"/>
        <w:jc w:val="center"/>
      </w:pPr>
    </w:p>
    <w:p w14:paraId="42D453D5" w14:textId="75A4C63F" w:rsidR="00B86A7B" w:rsidRPr="00B54338" w:rsidRDefault="00E70EDD" w:rsidP="00D7591B">
      <w:pPr>
        <w:pStyle w:val="a3"/>
      </w:pPr>
      <w:r>
        <w:rPr>
          <w:rFonts w:hint="eastAsia"/>
        </w:rPr>
        <w:tab/>
      </w:r>
      <w:r>
        <w:rPr>
          <w:rFonts w:hint="eastAsia"/>
        </w:rPr>
        <w:t>对于被上传的视频，从图</w:t>
      </w:r>
      <w:r>
        <w:rPr>
          <w:rFonts w:hint="eastAsia"/>
        </w:rPr>
        <w:t>5-X</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0262863D" w:rsidR="000B2B9B" w:rsidRDefault="000B2B9B" w:rsidP="001839AB">
      <w:pPr>
        <w:pStyle w:val="a3"/>
      </w:pPr>
      <w:r>
        <w:rPr>
          <w:rFonts w:hint="eastAsia"/>
        </w:rPr>
        <w:tab/>
      </w:r>
      <w:r>
        <w:rPr>
          <w:rFonts w:hint="eastAsia"/>
        </w:rPr>
        <w:t>而对于被观看的视频，如图</w:t>
      </w:r>
      <w:r>
        <w:rPr>
          <w:rFonts w:hint="eastAsia"/>
        </w:rPr>
        <w:t>5-X</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p>
    <w:p w14:paraId="67F0111F" w14:textId="78C2D974" w:rsidR="002C1668" w:rsidRDefault="00F55D15" w:rsidP="00F55D15">
      <w:pPr>
        <w:pStyle w:val="a3"/>
        <w:spacing w:line="240" w:lineRule="auto"/>
        <w:jc w:val="right"/>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sty m:val="p"/>
            </m:rPr>
            <w:br/>
          </m:r>
        </m:oMath>
      </m:oMathPara>
      <w:r>
        <w:tab/>
      </w:r>
      <w:r>
        <w:tab/>
      </w:r>
      <w:r>
        <w:tab/>
      </w:r>
      <w:r>
        <w:tab/>
      </w:r>
      <w:r>
        <w:tab/>
      </w:r>
      <w:r>
        <w:tab/>
      </w:r>
      <w:r>
        <w:tab/>
      </w:r>
      <w:r>
        <w:tab/>
      </w:r>
      <w:r>
        <w:tab/>
        <w:t>(5-</w:t>
      </w:r>
      <w:r w:rsidR="000163A3">
        <w:rPr>
          <w:rFonts w:hint="eastAsia"/>
        </w:rPr>
        <w:t>5</w:t>
      </w:r>
      <w:r>
        <w:t>)</w:t>
      </w:r>
    </w:p>
    <w:p w14:paraId="7FCDD35C" w14:textId="3269EB8D"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5C6F2B">
        <w:rPr>
          <w:rFonts w:hint="eastAsia"/>
        </w:rPr>
        <w:t>。具体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6E63EDF1" w:rsidR="002A708C" w:rsidRDefault="00D567D4" w:rsidP="002A708C">
      <w:pPr>
        <w:pStyle w:val="a3"/>
        <w:ind w:firstLine="420"/>
      </w:pPr>
      <w:r>
        <w:rPr>
          <w:rFonts w:hint="eastAsia"/>
        </w:rPr>
        <w:t>在本节中，我们对网络视频业务中</w:t>
      </w:r>
      <w:r w:rsidR="006447F1">
        <w:rPr>
          <w:rFonts w:hint="eastAsia"/>
        </w:rPr>
        <w:t>基于喜好</w:t>
      </w:r>
      <w:r w:rsidR="00B5415A">
        <w:rPr>
          <w:rFonts w:hint="eastAsia"/>
        </w:rPr>
        <w:t>而构成</w:t>
      </w:r>
      <w:r w:rsidR="006447F1">
        <w:rPr>
          <w:rFonts w:hint="eastAsia"/>
        </w:rPr>
        <w:t>的用户间关系进行分析。</w:t>
      </w:r>
      <w:r w:rsidR="006447F1">
        <w:rPr>
          <w:rFonts w:hint="eastAsia"/>
        </w:rPr>
        <w:lastRenderedPageBreak/>
        <w:t>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6447F1">
        <w:rPr>
          <w:rFonts w:hint="eastAsia"/>
        </w:rPr>
        <w:t>，由于不同的上传者之间相互较为独立，我们转而研究了各上传者与其粉丝之间的关系。</w:t>
      </w:r>
      <w:r w:rsidR="00B31365">
        <w:rPr>
          <w:rFonts w:hint="eastAsia"/>
        </w:rPr>
        <w:t>上传者</w:t>
      </w:r>
      <w:r w:rsidR="007C0550">
        <w:rPr>
          <w:rFonts w:hint="eastAsia"/>
        </w:rPr>
        <w:t>的</w:t>
      </w:r>
      <w:r w:rsidR="00B31365">
        <w:rPr>
          <w:rFonts w:hint="eastAsia"/>
        </w:rPr>
        <w:t>粉丝数量</w:t>
      </w:r>
      <w:r w:rsidR="007C0550">
        <w:rPr>
          <w:rFonts w:hint="eastAsia"/>
        </w:rPr>
        <w:t>能够</w:t>
      </w:r>
      <w:r w:rsidR="00B31365">
        <w:rPr>
          <w:rFonts w:hint="eastAsia"/>
        </w:rPr>
        <w:t>体现</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播放者对于视频的选择。我们基于用户对某些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6D676E32" w:rsidR="00D567D4" w:rsidRDefault="00CF16A5" w:rsidP="00CF16A5">
      <w:pPr>
        <w:pStyle w:val="a3"/>
        <w:ind w:firstLine="420"/>
      </w:pPr>
      <w:r>
        <w:rPr>
          <w:rFonts w:hint="eastAsia"/>
        </w:rPr>
        <w:t>图</w:t>
      </w:r>
      <w:r>
        <w:rPr>
          <w:rFonts w:hint="eastAsia"/>
        </w:rPr>
        <w:t>5-X</w:t>
      </w:r>
      <w:r>
        <w:rPr>
          <w:rFonts w:hint="eastAsia"/>
        </w:rPr>
        <w:t>显示了我们数据集中上传者具有的粉丝数的累积分布函数。从图中我们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其具有粉丝数超过</w:t>
      </w:r>
      <w:r w:rsidR="00EF4414" w:rsidRPr="00CF16A5">
        <w:t>5,000</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8E7046">
        <w:instrText xml:space="preserve"> ADDIN EN.CITE &lt;EndNote&gt;&lt;Cite&gt;&lt;Author&gt;Papoulis&lt;/Author&gt;&lt;Year&gt;2002&lt;/Year&gt;&lt;RecNum&gt;41&lt;/RecNum&gt;&lt;DisplayText&gt;&lt;style face="superscript"&gt;[83]&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002560">
        <w:fldChar w:fldCharType="separate"/>
      </w:r>
      <w:r w:rsidR="008E7046" w:rsidRPr="008E7046">
        <w:rPr>
          <w:noProof/>
          <w:vertAlign w:val="superscript"/>
        </w:rPr>
        <w:t>[83]</w:t>
      </w:r>
      <w:r w:rsidR="00002560">
        <w:fldChar w:fldCharType="end"/>
      </w:r>
      <w:r w:rsidR="00264851">
        <w:rPr>
          <w:rFonts w:hint="eastAsia"/>
        </w:rPr>
        <w:t>。</w:t>
      </w:r>
      <w:r w:rsidR="00DE2750">
        <w:t>Weibull</w:t>
      </w:r>
      <w:r w:rsidR="00A13669">
        <w:rPr>
          <w:rFonts w:hint="eastAsia"/>
        </w:rPr>
        <w:t>分布的概率密度函数如下：</w:t>
      </w:r>
    </w:p>
    <w:p w14:paraId="49373799" w14:textId="06C7A06A" w:rsidR="00CF16A5" w:rsidRDefault="007B5A66" w:rsidP="00A13669">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sty m:val="p"/>
            </m:rPr>
            <w:rPr>
              <w:rFonts w:ascii="Cambria Math" w:hAnsi="Cambria Math"/>
            </w:rPr>
            <w:br/>
          </m:r>
        </m:oMath>
      </m:oMathPara>
      <w:r w:rsidR="00A13669">
        <w:tab/>
      </w:r>
      <w:r w:rsidR="00A13669">
        <w:tab/>
      </w:r>
      <w:r w:rsidR="00A13669">
        <w:tab/>
      </w:r>
      <w:r w:rsidR="00A13669">
        <w:tab/>
      </w:r>
      <w:r w:rsidR="00A13669">
        <w:tab/>
      </w:r>
      <w:r w:rsidR="00A13669">
        <w:tab/>
      </w:r>
      <w:r w:rsidR="00A13669">
        <w:tab/>
        <w:t>(5-</w:t>
      </w:r>
      <w:r w:rsidR="000163A3">
        <w:rPr>
          <w:rFonts w:hint="eastAsia"/>
        </w:rPr>
        <w:t>6</w:t>
      </w:r>
      <w:r w:rsidR="00A13669">
        <w:t>)</w:t>
      </w:r>
    </w:p>
    <w:p w14:paraId="6B308146" w14:textId="36027282"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使用数据集进行回归，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X</w:t>
      </w:r>
      <w:r w:rsidR="008A7F2B">
        <w:rPr>
          <w:rFonts w:hint="eastAsia"/>
        </w:rPr>
        <w:t>中也给出了拟合的累积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1EEEA911" w:rsidR="00212C5F" w:rsidRDefault="00212C5F" w:rsidP="00212C5F">
      <w:pPr>
        <w:pStyle w:val="a6"/>
      </w:pPr>
      <w:r>
        <w:rPr>
          <w:rFonts w:hint="eastAsia"/>
        </w:rPr>
        <w:t>图</w:t>
      </w:r>
      <w:r>
        <w:rPr>
          <w:rFonts w:hint="eastAsia"/>
        </w:rPr>
        <w:t>5-</w:t>
      </w:r>
      <w:r w:rsidR="00692634">
        <w:rPr>
          <w:rFonts w:hint="eastAsia"/>
        </w:rPr>
        <w:t>8</w:t>
      </w:r>
    </w:p>
    <w:p w14:paraId="27EC76A9" w14:textId="77777777" w:rsidR="00212C5F" w:rsidRDefault="00212C5F" w:rsidP="00AD3885">
      <w:pPr>
        <w:pStyle w:val="a3"/>
        <w:jc w:val="center"/>
      </w:pPr>
    </w:p>
    <w:p w14:paraId="38A364EB" w14:textId="53C2263D" w:rsidR="006C0F13" w:rsidRDefault="00F40746" w:rsidP="004250EB">
      <w:pPr>
        <w:pStyle w:val="a3"/>
      </w:pPr>
      <w:r>
        <w:rPr>
          <w:rFonts w:hint="eastAsia"/>
        </w:rPr>
        <w:tab/>
      </w:r>
      <w:r>
        <w:rPr>
          <w:rFonts w:hint="eastAsia"/>
        </w:rPr>
        <w:t>接下来，我们分析了上传者的粉丝数是如何影响其上传视频的流行度的。</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w:t>
      </w:r>
      <w:r w:rsidR="00CB34F2">
        <w:rPr>
          <w:rFonts w:hint="eastAsia"/>
        </w:rPr>
        <w:lastRenderedPageBreak/>
        <w:t>且被鼓励去播放其感兴趣的新上传视频。由此，上传者的粉丝数越大，其发布视频的初始潜在播放量也应该越大。图</w:t>
      </w:r>
      <w:r w:rsidR="00CB34F2">
        <w:rPr>
          <w:rFonts w:hint="eastAsia"/>
        </w:rPr>
        <w:t>5-X</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B331FA">
        <w:rPr>
          <w:rFonts w:hint="eastAsia"/>
        </w:rPr>
        <w:t>我们发现</w:t>
      </w:r>
      <w:r w:rsidR="00995415">
        <w:rPr>
          <w:rFonts w:hint="eastAsia"/>
        </w:rPr>
        <w:t>当上传者的粉丝数较大时，其发布视频的总播放量往往也很大。</w:t>
      </w:r>
      <w:r w:rsidR="003E0E05">
        <w:rPr>
          <w:rFonts w:hint="eastAsia"/>
        </w:rPr>
        <w:t>然而，当上传者的粉丝数较小时，</w:t>
      </w:r>
      <w:r w:rsidR="009A3EE5">
        <w:rPr>
          <w:rFonts w:hint="eastAsia"/>
        </w:rPr>
        <w:t>不同上传视频</w:t>
      </w:r>
      <w:r w:rsidR="00322D80">
        <w:rPr>
          <w:rFonts w:hint="eastAsia"/>
        </w:rPr>
        <w:t>的</w:t>
      </w:r>
      <w:r w:rsidR="009A3EE5">
        <w:rPr>
          <w:rFonts w:hint="eastAsia"/>
        </w:rPr>
        <w:t>播放量间</w:t>
      </w:r>
      <w:r w:rsidR="00322D80">
        <w:rPr>
          <w:rFonts w:hint="eastAsia"/>
        </w:rPr>
        <w:t>差异</w:t>
      </w:r>
      <w:r w:rsidR="009A3EE5">
        <w:rPr>
          <w:rFonts w:hint="eastAsia"/>
        </w:rPr>
        <w:t>很大，并且</w:t>
      </w:r>
      <w:r w:rsidR="00A77B36">
        <w:rPr>
          <w:rFonts w:hint="eastAsia"/>
        </w:rPr>
        <w:t>也</w:t>
      </w:r>
      <w:r w:rsidR="009A3EE5">
        <w:rPr>
          <w:rFonts w:hint="eastAsia"/>
        </w:rPr>
        <w:t>存在着一些视频</w:t>
      </w:r>
      <w:r w:rsidR="00A77B36">
        <w:rPr>
          <w:rFonts w:hint="eastAsia"/>
        </w:rPr>
        <w:t>具有较大的</w:t>
      </w:r>
      <w:r w:rsidR="009A3EE5">
        <w:rPr>
          <w:rFonts w:hint="eastAsia"/>
        </w:rPr>
        <w:t>播放量。</w:t>
      </w:r>
      <w:r w:rsidR="00B331FA">
        <w:rPr>
          <w:rFonts w:hint="eastAsia"/>
        </w:rPr>
        <w:t>为弄清这一现象的原因，我们</w:t>
      </w:r>
      <w:r w:rsidR="00CA7576">
        <w:rPr>
          <w:rFonts w:hint="eastAsia"/>
        </w:rPr>
        <w:t>进一步</w:t>
      </w:r>
      <w:r w:rsidR="00322D80">
        <w:rPr>
          <w:rFonts w:hint="eastAsia"/>
        </w:rPr>
        <w:t>从上传者</w:t>
      </w:r>
      <w:r w:rsidR="00B331FA">
        <w:rPr>
          <w:rFonts w:hint="eastAsia"/>
        </w:rPr>
        <w:t>粉丝数的</w:t>
      </w:r>
      <w:r w:rsidR="00322D80">
        <w:rPr>
          <w:rFonts w:hint="eastAsia"/>
        </w:rPr>
        <w:t>角度，对</w:t>
      </w:r>
      <w:r w:rsidR="00B331FA">
        <w:rPr>
          <w:rFonts w:hint="eastAsia"/>
        </w:rPr>
        <w:t>大播放量视频</w:t>
      </w:r>
      <w:r w:rsidR="00322D80">
        <w:rPr>
          <w:rFonts w:hint="eastAsia"/>
        </w:rPr>
        <w:t>的类别构成进行了分析</w:t>
      </w:r>
      <w:r w:rsidR="00B331FA">
        <w:rPr>
          <w:rFonts w:hint="eastAsia"/>
        </w:rPr>
        <w:t>。</w:t>
      </w:r>
      <w:r w:rsidR="00E73DC0">
        <w:rPr>
          <w:rFonts w:hint="eastAsia"/>
        </w:rPr>
        <w:t>在</w:t>
      </w:r>
      <w:r w:rsidR="00CA7576">
        <w:rPr>
          <w:rFonts w:hint="eastAsia"/>
        </w:rPr>
        <w:t>表</w:t>
      </w:r>
      <w:r w:rsidR="00CA7576">
        <w:rPr>
          <w:rFonts w:hint="eastAsia"/>
        </w:rPr>
        <w:t>5-X</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这两部分视频的类型排名前五名。</w:t>
      </w:r>
      <w:r w:rsidR="00123DAA">
        <w:rPr>
          <w:rFonts w:hint="eastAsia"/>
        </w:rPr>
        <w:t>可以看出，这两部分视频的类型构成相差很大。</w:t>
      </w:r>
      <w:r w:rsidR="001472A9">
        <w:rPr>
          <w:rFonts w:hint="eastAsia"/>
        </w:rPr>
        <w:t>对于来自低粉丝数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471761FE" w:rsidR="00460B08" w:rsidRDefault="00460B08" w:rsidP="00460B08">
      <w:pPr>
        <w:pStyle w:val="a6"/>
      </w:pPr>
      <w:r>
        <w:rPr>
          <w:rFonts w:hint="eastAsia"/>
        </w:rPr>
        <w:t>图</w:t>
      </w:r>
      <w:r>
        <w:rPr>
          <w:rFonts w:hint="eastAsia"/>
        </w:rPr>
        <w:t>5-</w:t>
      </w:r>
      <w:r w:rsidR="00692634">
        <w:rPr>
          <w:rFonts w:hint="eastAsia"/>
        </w:rPr>
        <w:t>9</w:t>
      </w:r>
    </w:p>
    <w:p w14:paraId="7ABD3A0F" w14:textId="77777777" w:rsidR="00460B08" w:rsidRDefault="00460B08" w:rsidP="00460B08">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18831BC" w:rsidR="00DA05F9" w:rsidRDefault="00341C94" w:rsidP="00DA05F9">
      <w:pPr>
        <w:pStyle w:val="a3"/>
        <w:ind w:firstLine="420"/>
      </w:pPr>
      <w:r>
        <w:rPr>
          <w:rFonts w:hint="eastAsia"/>
        </w:rPr>
        <w:t>不同的播放者可能拥有相似的喜好，进而观看了同一个视频。</w:t>
      </w:r>
      <w:r w:rsidR="00790227">
        <w:rPr>
          <w:rFonts w:hint="eastAsia"/>
        </w:rPr>
        <w:t>在本小节中，我们</w:t>
      </w:r>
      <w:r>
        <w:rPr>
          <w:rFonts w:hint="eastAsia"/>
        </w:rPr>
        <w:t>对由</w:t>
      </w:r>
      <w:r w:rsidR="00790227">
        <w:rPr>
          <w:rFonts w:hint="eastAsia"/>
        </w:rPr>
        <w:t>播放者</w:t>
      </w:r>
      <w:r>
        <w:rPr>
          <w:rFonts w:hint="eastAsia"/>
        </w:rPr>
        <w:t>的共同视频喜好所</w:t>
      </w:r>
      <w:r w:rsidR="00790227">
        <w:rPr>
          <w:rFonts w:hint="eastAsia"/>
        </w:rPr>
        <w:t>组成的网络进行分析。</w:t>
      </w:r>
      <w:r>
        <w:rPr>
          <w:rFonts w:hint="eastAsia"/>
        </w:rPr>
        <w:t>具体来讲，令播放者集</w:t>
      </w:r>
      <w:r>
        <w:rPr>
          <w:rFonts w:hint="eastAsia"/>
        </w:rPr>
        <w:lastRenderedPageBreak/>
        <w:t>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网络基于播放行为建立，能够更为直接的反映用户喜好的整体关联关系。由于</w:t>
      </w:r>
      <w:r w:rsidR="00420B4F">
        <w:rPr>
          <w:rFonts w:hint="eastAsia"/>
        </w:rPr>
        <w:t>我们数据集中并非所有的播放者都是相互连接的，为了简单起见，我们的研究仅关注于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5B65E72C" w:rsidR="00DA05F9" w:rsidRPr="0032365D" w:rsidRDefault="005B15EB" w:rsidP="003D06DD">
      <w:pPr>
        <w:pStyle w:val="a3"/>
      </w:pPr>
      <w:r>
        <w:rPr>
          <w:rFonts w:hint="eastAsia"/>
        </w:rPr>
        <w:tab/>
      </w:r>
      <w:r>
        <w:rPr>
          <w:rFonts w:hint="eastAsia"/>
        </w:rPr>
        <w:t>我们首先对播放者喜好网络的平均路径长度进行分析。平均路径长度衡量了图的信息传递有效性，具体定义如下：</w:t>
      </w:r>
    </w:p>
    <w:p w14:paraId="7A3A76EC" w14:textId="4584023F" w:rsidR="0074565B" w:rsidRDefault="007B5A66"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sty m:val="p"/>
            </m:rPr>
            <w:br/>
          </m:r>
        </m:oMath>
      </m:oMathPara>
      <w:r w:rsidR="00FB5D41">
        <w:tab/>
      </w:r>
      <w:r w:rsidR="00FB5D41">
        <w:tab/>
      </w:r>
      <w:r w:rsidR="00FB5D41">
        <w:tab/>
      </w:r>
      <w:r w:rsidR="00FB5D41">
        <w:tab/>
      </w:r>
      <w:r w:rsidR="00FB5D41">
        <w:tab/>
      </w:r>
      <w:r w:rsidR="00FB5D41">
        <w:tab/>
      </w:r>
      <w:r w:rsidR="00FB5D41">
        <w:tab/>
      </w:r>
      <w:r w:rsidR="00FB5D41">
        <w:tab/>
        <w:t>(5-</w:t>
      </w:r>
      <w:r w:rsidR="000163A3">
        <w:rPr>
          <w:rFonts w:hint="eastAsia"/>
        </w:rPr>
        <w:t>7</w:t>
      </w:r>
      <w:r w:rsidR="00FB5D41">
        <w:t>)</w:t>
      </w:r>
    </w:p>
    <w:p w14:paraId="398A17ED" w14:textId="7E4FA6E7"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A750FF">
        <w:rPr>
          <w:rFonts w:hint="eastAsia"/>
        </w:rPr>
        <w:t>在现实世界中的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8E7046">
        <w:instrText xml:space="preserve"> ADDIN EN.CITE &lt;EndNote&gt;&lt;Cite&gt;&lt;Author&gt;Travers&lt;/Author&gt;&lt;Year&gt;1967&lt;/Year&gt;&lt;RecNum&gt;42&lt;/RecNum&gt;&lt;DisplayText&gt;&lt;style face="superscript"&gt;[84, 85]&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8E7046" w:rsidRPr="008E7046">
        <w:rPr>
          <w:noProof/>
          <w:vertAlign w:val="superscript"/>
        </w:rPr>
        <w:t>[84, 85]</w:t>
      </w:r>
      <w:r w:rsidR="00002560">
        <w:fldChar w:fldCharType="end"/>
      </w:r>
      <w:r w:rsidR="009A1B91">
        <w:rPr>
          <w:rFonts w:hint="eastAsia"/>
        </w:rPr>
        <w:t>。而优酷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86F73D2"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8E7046">
        <w:instrText xml:space="preserve"> ADDIN EN.CITE &lt;EndNote&gt;&lt;Cite&gt;&lt;Author&gt;Luce&lt;/Author&gt;&lt;Year&gt;1949&lt;/Year&gt;&lt;RecNum&gt;44&lt;/RecNum&gt;&lt;DisplayText&gt;&lt;style face="superscript"&gt;[86, 87]&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002560">
        <w:fldChar w:fldCharType="separate"/>
      </w:r>
      <w:r w:rsidR="008E7046" w:rsidRPr="008E7046">
        <w:rPr>
          <w:noProof/>
          <w:vertAlign w:val="superscript"/>
        </w:rPr>
        <w:t>[86, 87]</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493D86AA" w:rsidR="00B609F8" w:rsidRDefault="007B5A66"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sty m:val="p"/>
            </m:rPr>
            <w:br/>
          </m:r>
        </m:oMath>
      </m:oMathPara>
      <w:r w:rsidR="00002560">
        <w:tab/>
      </w:r>
      <w:r w:rsidR="00002560">
        <w:tab/>
      </w:r>
      <w:r w:rsidR="00002560">
        <w:tab/>
      </w:r>
      <w:r w:rsidR="00002560">
        <w:tab/>
      </w:r>
      <w:r w:rsidR="00002560">
        <w:tab/>
      </w:r>
      <w:r w:rsidR="00002560">
        <w:tab/>
      </w:r>
      <w:r w:rsidR="00002560">
        <w:tab/>
      </w:r>
      <w:r w:rsidR="00002560">
        <w:tab/>
      </w:r>
      <w:r w:rsidR="00002560">
        <w:tab/>
        <w:t>(5-</w:t>
      </w:r>
      <w:r w:rsidR="000163A3">
        <w:rPr>
          <w:rFonts w:hint="eastAsia"/>
        </w:rPr>
        <w:t>8</w:t>
      </w:r>
      <w:r w:rsidR="00002560">
        <w:t>)</w:t>
      </w:r>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02529BC1"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8E7046">
        <w:instrText xml:space="preserve"> ADDIN EN.CITE &lt;EndNote&gt;&lt;Cite&gt;&lt;Author&gt;Watts&lt;/Author&gt;&lt;Year&gt;1998&lt;/Year&gt;&lt;RecNum&gt;46&lt;/RecNum&gt;&lt;DisplayText&gt;&lt;style face="superscript"&gt;[88]&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8E7046" w:rsidRPr="008E7046">
        <w:rPr>
          <w:noProof/>
          <w:vertAlign w:val="superscript"/>
        </w:rPr>
        <w:t>[88]</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91050E">
        <w:rPr>
          <w:rFonts w:hint="eastAsia"/>
        </w:rPr>
        <w:t>在这种图</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843306">
        <w:rPr>
          <w:rFonts w:hint="eastAsia"/>
        </w:rPr>
        <w:t>而</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8E7046">
        <w:instrText xml:space="preserve"> ADDIN EN.CITE &lt;EndNote&gt;&lt;Cite&gt;&lt;Author&gt;Watts&lt;/Author&gt;&lt;Year&gt;1998&lt;/Year&gt;&lt;RecNum&gt;46&lt;/RecNum&gt;&lt;DisplayText&gt;&lt;style face="superscript"&gt;[88]&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8E7046" w:rsidRPr="008E7046">
        <w:rPr>
          <w:noProof/>
          <w:vertAlign w:val="superscript"/>
        </w:rPr>
        <w:t>[88]</w:t>
      </w:r>
      <w:r w:rsidR="006E14E2">
        <w:fldChar w:fldCharType="end"/>
      </w:r>
      <w:r w:rsidR="00A1624E">
        <w:rPr>
          <w:rFonts w:hint="eastAsia"/>
        </w:rPr>
        <w:t>中的结论，我们可以判定播放者喜好网络确实是一个小世界网络。</w:t>
      </w:r>
    </w:p>
    <w:p w14:paraId="588BC549" w14:textId="0F4557B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重要机会</w:t>
      </w:r>
      <w:r w:rsidR="000E3C74">
        <w:rPr>
          <w:rFonts w:hint="eastAsia"/>
        </w:rPr>
        <w:t>来提升其视频推荐算法</w:t>
      </w:r>
      <w:r w:rsidR="0080005B">
        <w:rPr>
          <w:rFonts w:hint="eastAsia"/>
        </w:rPr>
        <w:t>。</w:t>
      </w:r>
      <w:r w:rsidR="000E3C74">
        <w:rPr>
          <w:rFonts w:hint="eastAsia"/>
        </w:rPr>
        <w:t>例如，同</w:t>
      </w:r>
      <w:r w:rsidR="00810FD4">
        <w:rPr>
          <w:rFonts w:hint="eastAsia"/>
        </w:rPr>
        <w:t>播放者群</w:t>
      </w:r>
      <w:r w:rsidR="000E3C74">
        <w:rPr>
          <w:rFonts w:hint="eastAsia"/>
        </w:rPr>
        <w:t>组中</w:t>
      </w:r>
      <w:r w:rsidR="000E3C74">
        <w:rPr>
          <w:rFonts w:hint="eastAsia"/>
        </w:rPr>
        <w:lastRenderedPageBreak/>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应该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X</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0088FB16" w:rsidR="00BB6BEA" w:rsidRDefault="00451C4E" w:rsidP="00E04887">
      <w:pPr>
        <w:pStyle w:val="a6"/>
      </w:pPr>
      <w:r>
        <w:rPr>
          <w:rFonts w:hint="eastAsia"/>
        </w:rPr>
        <w:t>图</w:t>
      </w:r>
      <w:r>
        <w:rPr>
          <w:rFonts w:hint="eastAsia"/>
        </w:rPr>
        <w:t>5-</w:t>
      </w:r>
      <w:r w:rsidR="00692634">
        <w:rPr>
          <w:rFonts w:hint="eastAsia"/>
        </w:rPr>
        <w:t>10</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893884F"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A94DB1">
        <w:rPr>
          <w:rFonts w:hint="eastAsia"/>
        </w:rPr>
        <w:t>对比的</w:t>
      </w:r>
      <w:r>
        <w:rPr>
          <w:rFonts w:hint="eastAsia"/>
        </w:rPr>
        <w:t>分析了</w:t>
      </w:r>
      <w:r w:rsidR="00A94DB1">
        <w:rPr>
          <w:rFonts w:hint="eastAsia"/>
        </w:rPr>
        <w:t>上传者和播放者所偏好的视频的属性特点，包括视频类型、视频时长和视频播放量等方面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58164269"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635513">
        <w:rPr>
          <w:rFonts w:hint="eastAsia"/>
        </w:rPr>
        <w:t>而言，</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获取潜在利益。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w:t>
      </w:r>
      <w:r w:rsidR="00C60306">
        <w:rPr>
          <w:rFonts w:hint="eastAsia"/>
        </w:rPr>
        <w:lastRenderedPageBreak/>
        <w:t>可以利用用户的上传视频与播放视频的时长、播放量等方面的特性，灵活的配置上下行带宽、选择缓存内容及时长，来优化对网络视频数据的传输。</w:t>
      </w:r>
    </w:p>
    <w:p w14:paraId="2E962FFB" w14:textId="4CE5DE19"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483EBF">
        <w:rPr>
          <w:rFonts w:hint="eastAsia"/>
        </w:rPr>
        <w:t>更细粒度的</w:t>
      </w:r>
      <w:r w:rsidR="007A52AF">
        <w:rPr>
          <w:rFonts w:hint="eastAsia"/>
        </w:rPr>
        <w:t>进一步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448613C8" w:rsidR="00E4379E" w:rsidRDefault="003E212C" w:rsidP="006E14E2">
      <w:pPr>
        <w:pStyle w:val="a3"/>
        <w:ind w:firstLine="420"/>
      </w:pPr>
      <w:r>
        <w:rPr>
          <w:rFonts w:hint="eastAsia"/>
        </w:rPr>
        <w:t>随着网络视频业务的快速发展，</w:t>
      </w:r>
      <w:r w:rsidR="00C9201F">
        <w:rPr>
          <w:rFonts w:hint="eastAsia"/>
        </w:rPr>
        <w:t>越来越多的视频被带进互联网中。每秒内，全球互联网中就有近百万个视频被传输。如果</w:t>
      </w:r>
      <w:r w:rsidR="00881287">
        <w:rPr>
          <w:rFonts w:hint="eastAsia"/>
        </w:rPr>
        <w:t>一个用户想要</w:t>
      </w:r>
      <w:r w:rsidR="00C9201F" w:rsidRPr="00C9201F">
        <w:rPr>
          <w:rFonts w:hint="eastAsia"/>
        </w:rPr>
        <w:t>看</w:t>
      </w:r>
      <w:r w:rsidR="00C9201F">
        <w:rPr>
          <w:rFonts w:hint="eastAsia"/>
        </w:rPr>
        <w:t>完一个月内互联网中所有的新上传视频，需要花费</w:t>
      </w:r>
      <w:r w:rsidR="00881287">
        <w:rPr>
          <w:rFonts w:hint="eastAsia"/>
        </w:rPr>
        <w:t>其</w:t>
      </w:r>
      <w:r w:rsidR="00C9201F" w:rsidRPr="00C9201F">
        <w:rPr>
          <w:rFonts w:hint="eastAsia"/>
        </w:rPr>
        <w:t>超过</w:t>
      </w:r>
      <w:r w:rsidR="00C9201F" w:rsidRPr="00C9201F">
        <w:rPr>
          <w:rFonts w:hint="eastAsia"/>
        </w:rPr>
        <w:t>500</w:t>
      </w:r>
      <w:r w:rsidR="00C9201F" w:rsidRPr="00C9201F">
        <w:rPr>
          <w:rFonts w:hint="eastAsia"/>
        </w:rPr>
        <w:t>万年的时间</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E06D45">
        <w:rPr>
          <w:rFonts w:hint="eastAsia"/>
        </w:rPr>
        <w:t>如此数量巨大</w:t>
      </w:r>
      <w:r w:rsidR="00792EDB">
        <w:rPr>
          <w:rFonts w:hint="eastAsia"/>
        </w:rPr>
        <w:t>的网络视频</w:t>
      </w:r>
      <w:r w:rsidR="00E06D45">
        <w:rPr>
          <w:rFonts w:hint="eastAsia"/>
        </w:rPr>
        <w:t>，彼此</w:t>
      </w:r>
      <w:r w:rsidR="006E14E2">
        <w:rPr>
          <w:rFonts w:hint="eastAsia"/>
        </w:rPr>
        <w:t>间</w:t>
      </w:r>
      <w:r w:rsidR="00E06D45">
        <w:rPr>
          <w:rFonts w:hint="eastAsia"/>
        </w:rPr>
        <w:t>竞争</w:t>
      </w:r>
      <w:r w:rsidR="006E14E2">
        <w:rPr>
          <w:rFonts w:hint="eastAsia"/>
        </w:rPr>
        <w:t>着</w:t>
      </w:r>
      <w:r w:rsidR="00792EDB">
        <w:rPr>
          <w:rFonts w:hint="eastAsia"/>
        </w:rPr>
        <w:t>用户有限</w:t>
      </w:r>
      <w:r w:rsidR="00E06D45">
        <w:rPr>
          <w:rFonts w:hint="eastAsia"/>
        </w:rPr>
        <w:t>的</w:t>
      </w:r>
      <w:r w:rsidR="00792EDB">
        <w:rPr>
          <w:rFonts w:hint="eastAsia"/>
        </w:rPr>
        <w:t>时间</w:t>
      </w:r>
      <w:r w:rsidR="00881287">
        <w:rPr>
          <w:rFonts w:hint="eastAsia"/>
        </w:rPr>
        <w:t>和</w:t>
      </w:r>
      <w:r w:rsidR="00792EDB">
        <w:rPr>
          <w:rFonts w:hint="eastAsia"/>
        </w:rPr>
        <w:t>注意力</w:t>
      </w:r>
      <w:r w:rsidR="006E14E2">
        <w:rPr>
          <w:rFonts w:hint="eastAsia"/>
        </w:rPr>
        <w:t>。</w:t>
      </w:r>
      <w:r w:rsidR="00E4379E">
        <w:rPr>
          <w:rFonts w:hint="eastAsia"/>
        </w:rPr>
        <w:t>因此</w:t>
      </w:r>
      <w:r w:rsidR="006E14E2">
        <w:rPr>
          <w:rFonts w:hint="eastAsia"/>
        </w:rPr>
        <w:t>，</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8E7046">
        <w:instrText xml:space="preserve"> ADDIN EN.CITE &lt;EndNote&gt;&lt;Cite&gt;&lt;Author&gt;Wu&lt;/Author&gt;&lt;Year&gt;2007&lt;/Year&gt;&lt;RecNum&gt;47&lt;/RecNum&gt;&lt;DisplayText&gt;&lt;style face="superscript"&gt;[44, 89]&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8E7046" w:rsidRPr="008E7046">
        <w:rPr>
          <w:noProof/>
          <w:vertAlign w:val="superscript"/>
        </w:rPr>
        <w:t>[44, 89]</w:t>
      </w:r>
      <w:r w:rsidR="006E14E2">
        <w:fldChar w:fldCharType="end"/>
      </w:r>
      <w:r w:rsidR="00E4379E" w:rsidRPr="00E4379E">
        <w:rPr>
          <w:rFonts w:hint="eastAsia"/>
        </w:rPr>
        <w:t>并不</w:t>
      </w:r>
      <w:r w:rsidR="006E14E2">
        <w:rPr>
          <w:rFonts w:hint="eastAsia"/>
        </w:rPr>
        <w:t>令人</w:t>
      </w:r>
      <w:r w:rsidR="00E4379E" w:rsidRPr="00E4379E">
        <w:rPr>
          <w:rFonts w:hint="eastAsia"/>
        </w:rPr>
        <w:t>奇怪</w:t>
      </w:r>
      <w:r w:rsidR="006E14E2">
        <w:rPr>
          <w:rFonts w:hint="eastAsia"/>
        </w:rPr>
        <w:t>：一小部分视频获取了绝大多数的用户播放，而大多数的视频基本上没有被用户注意到。</w:t>
      </w:r>
    </w:p>
    <w:p w14:paraId="5B1A81BD" w14:textId="0151EFC6" w:rsidR="00DD35AE" w:rsidRDefault="00D81C6E" w:rsidP="006E14E2">
      <w:pPr>
        <w:pStyle w:val="a3"/>
      </w:pPr>
      <w:r>
        <w:rPr>
          <w:rFonts w:hint="eastAsia"/>
        </w:rPr>
        <w:tab/>
      </w:r>
      <w:r>
        <w:rPr>
          <w:rFonts w:hint="eastAsia"/>
        </w:rPr>
        <w:t>由于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90B15">
        <w:rPr>
          <w:rFonts w:hint="eastAsia"/>
        </w:rPr>
        <w:t>设计更精准有效的视频推荐</w:t>
      </w:r>
      <w:r w:rsidR="00B01D75">
        <w:rPr>
          <w:rFonts w:hint="eastAsia"/>
        </w:rPr>
        <w:t>、</w:t>
      </w:r>
      <w:r w:rsidR="00390B15">
        <w:rPr>
          <w:rFonts w:hint="eastAsia"/>
        </w:rPr>
        <w:t>视频搜索等</w:t>
      </w:r>
      <w:r w:rsidR="00B01D75">
        <w:rPr>
          <w:rFonts w:hint="eastAsia"/>
        </w:rPr>
        <w:t>信息服务算法</w:t>
      </w:r>
      <w:r w:rsidR="006A03DE">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8E7046">
        <w:instrText xml:space="preserve"> ADDIN EN.CITE &lt;EndNote&gt;&lt;Cite&gt;&lt;Author&gt;Ghose&lt;/Author&gt;&lt;Year&gt;2009&lt;/Year&gt;&lt;RecNum&gt;49&lt;/RecNum&gt;&lt;DisplayText&gt;&lt;style face="superscript"&gt;[90]&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8E7046" w:rsidRPr="008E7046">
        <w:rPr>
          <w:noProof/>
          <w:vertAlign w:val="superscript"/>
        </w:rPr>
        <w:t>[90]</w:t>
      </w:r>
      <w:r w:rsidR="006A03DE">
        <w:fldChar w:fldCharType="end"/>
      </w:r>
      <w:r w:rsidR="00B01D75">
        <w:rPr>
          <w:rFonts w:hint="eastAsia"/>
        </w:rPr>
        <w:t>；</w:t>
      </w:r>
      <w:r w:rsidR="00203094">
        <w:rPr>
          <w:rFonts w:hint="eastAsia"/>
        </w:rPr>
        <w:t>网络运营商可以提前调整网络设施的配置，消除潜在的传输瓶颈以保障业务质量</w:t>
      </w:r>
      <w:r w:rsidR="006A03DE">
        <w:fldChar w:fldCharType="begin"/>
      </w:r>
      <w:r w:rsidR="008E7046">
        <w:instrText xml:space="preserve"> ADDIN EN.CITE &lt;EndNote&gt;&lt;Cite&gt;&lt;Author&gt;Famaey&lt;/Author&gt;&lt;Year&gt;2011&lt;/Year&gt;&lt;RecNum&gt;50&lt;/RecNum&gt;&lt;DisplayText&gt;&lt;style face="superscript"&gt;[13, 91]&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Integrated Network Management (IM), 2011 IFIP/IEEE International Symposium on&lt;/secondary-title&gt;&lt;/titles&gt;&lt;pages&gt;17-24&lt;/pages&gt;&lt;dates&gt;&lt;year&gt;2011&lt;/year&gt;&lt;/dates&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8E7046" w:rsidRPr="008E7046">
        <w:rPr>
          <w:noProof/>
          <w:vertAlign w:val="superscript"/>
        </w:rPr>
        <w:t>[13, 91]</w:t>
      </w:r>
      <w:r w:rsidR="006A03DE">
        <w:fldChar w:fldCharType="end"/>
      </w:r>
      <w:r w:rsidR="006A03DE">
        <w:rPr>
          <w:rFonts w:hint="eastAsia"/>
        </w:rPr>
        <w:t>。并且，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8E7046">
        <w:instrText xml:space="preserve"> ADDIN EN.CITE &lt;EndNote&gt;&lt;Cite&gt;&lt;Author&gt;Han&lt;/Author&gt;&lt;Year&gt;2012&lt;/Year&gt;&lt;RecNum&gt;52&lt;/RecNum&gt;&lt;DisplayText&gt;&lt;style face="superscript"&gt;[92]&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8E7046" w:rsidRPr="008E7046">
        <w:rPr>
          <w:noProof/>
          <w:vertAlign w:val="superscript"/>
        </w:rPr>
        <w:t>[92]</w:t>
      </w:r>
      <w:r w:rsidR="001668D3">
        <w:fldChar w:fldCharType="end"/>
      </w:r>
      <w:r w:rsidR="004C7A3C">
        <w:rPr>
          <w:rFonts w:hint="eastAsia"/>
        </w:rPr>
        <w:t>。</w:t>
      </w:r>
      <w:r w:rsidR="00222BB8">
        <w:rPr>
          <w:rFonts w:hint="eastAsia"/>
        </w:rPr>
        <w:t>在此情形</w:t>
      </w:r>
      <w:r w:rsidR="004C7A3C">
        <w:rPr>
          <w:rFonts w:hint="eastAsia"/>
        </w:rPr>
        <w:t>中，终端的传输带宽和存储能力十分有限，如果能对流行视频进行预测，则可以提前调整视频传输复制策略。</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4C46BE05" w:rsidR="00792EDB" w:rsidRPr="00885709" w:rsidRDefault="00876FF0" w:rsidP="00074695">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0A6CFE" w:rsidRPr="00DE77C1">
        <w:rPr>
          <w:rFonts w:hint="eastAsia"/>
        </w:rPr>
        <w:t>的群体</w:t>
      </w:r>
      <w:r w:rsidRPr="00DE77C1">
        <w:rPr>
          <w:rFonts w:hint="eastAsia"/>
        </w:rPr>
        <w:t>特性</w:t>
      </w:r>
      <w:r w:rsidR="000A6CFE" w:rsidRPr="00DE77C1">
        <w:rPr>
          <w:rFonts w:hint="eastAsia"/>
        </w:rPr>
        <w:t>和单体特性进行了深入的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评论量、收藏量等</w:t>
      </w:r>
      <w:r w:rsidR="00330C4F" w:rsidRPr="00DE77C1">
        <w:rPr>
          <w:rFonts w:hint="eastAsia"/>
        </w:rPr>
        <w:t>其他</w:t>
      </w:r>
      <w:r w:rsidR="004312A1" w:rsidRPr="00DE77C1">
        <w:rPr>
          <w:rFonts w:hint="eastAsia"/>
        </w:rPr>
        <w:t>指标</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8E7046">
        <w:instrText xml:space="preserve"> ADDIN EN.CITE &lt;EndNote&gt;&lt;Cite&gt;&lt;Author&gt;Chatzopoulou&lt;/Author&gt;&lt;Year&gt;2010&lt;/Year&gt;&lt;RecNum&gt;54&lt;/RecNum&gt;&lt;DisplayText&gt;&lt;style face="superscript"&gt;[93, 94]&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INFOCOM IEEE Conference on Computer Communications Workshops, 2010&lt;/secondary-title&gt;&lt;/titles&gt;&lt;pages&gt;1-6&lt;/pages&gt;&lt;dates&gt;&lt;year&gt;2010&lt;/year&gt;&lt;/dates&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Proceedings of the fourth ACM international conference on Web search and data mining&lt;/secondary-title&gt;&lt;/titles&gt;&lt;pages&gt;745-754&lt;/pages&gt;&lt;dates&gt;&lt;year&gt;2011&lt;/year&gt;&lt;/dates&gt;&lt;publisher&gt;ACM&lt;/publisher&gt;&lt;isbn&gt;1450304931&lt;/isbn&gt;&lt;urls&gt;&lt;/urls&gt;&lt;/record&gt;&lt;/Cite&gt;&lt;/EndNote&gt;</w:instrText>
      </w:r>
      <w:r w:rsidR="00855B9B" w:rsidRPr="00DE77C1">
        <w:fldChar w:fldCharType="separate"/>
      </w:r>
      <w:r w:rsidR="008E7046" w:rsidRPr="008E7046">
        <w:rPr>
          <w:noProof/>
          <w:vertAlign w:val="superscript"/>
        </w:rPr>
        <w:t>[93, 94]</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ED6A76" w:rsidRPr="00DE77C1">
        <w:rPr>
          <w:rFonts w:hint="eastAsia"/>
        </w:rPr>
        <w:t>提出了</w:t>
      </w:r>
      <w:r w:rsidR="00F035E2" w:rsidRPr="00DE77C1">
        <w:rPr>
          <w:rFonts w:hint="eastAsia"/>
        </w:rPr>
        <w:t>面向</w:t>
      </w:r>
      <w:r w:rsidR="00A03EDB">
        <w:t>流行度级别</w:t>
      </w:r>
      <w:r w:rsidR="00F035E2" w:rsidRPr="00DE77C1">
        <w:rPr>
          <w:rFonts w:hint="eastAsia"/>
        </w:rPr>
        <w:t>和</w:t>
      </w:r>
      <w:r w:rsidR="00F34758">
        <w:rPr>
          <w:rFonts w:hint="eastAsia"/>
        </w:rPr>
        <w:t>面向</w:t>
      </w:r>
      <w:r w:rsidR="00F035E2" w:rsidRPr="00DE77C1">
        <w:rPr>
          <w:rFonts w:hint="eastAsia"/>
        </w:rPr>
        <w:t>流行度数值的多种高效</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我们揭示了</w:t>
      </w:r>
      <w:r w:rsidR="00C776F8" w:rsidRPr="00DE77C1">
        <w:rPr>
          <w:rFonts w:hint="eastAsia"/>
        </w:rPr>
        <w:t>对于</w:t>
      </w:r>
      <w:r w:rsidR="00A06AB0" w:rsidRPr="00DE77C1">
        <w:rPr>
          <w:rFonts w:hint="eastAsia"/>
        </w:rPr>
        <w:t>同天发布的</w:t>
      </w:r>
      <w:r w:rsidR="00912B84" w:rsidRPr="00DE77C1">
        <w:rPr>
          <w:rFonts w:hint="eastAsia"/>
        </w:rPr>
        <w:t>视频</w:t>
      </w:r>
      <w:r w:rsidR="00C776F8" w:rsidRPr="00DE77C1">
        <w:rPr>
          <w:rFonts w:hint="eastAsia"/>
        </w:rPr>
        <w:t>群体，其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我们分析了各视频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0D134C" w:rsidRPr="00DE77C1">
        <w:rPr>
          <w:rFonts w:hint="eastAsia"/>
        </w:rPr>
        <w:t>，</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的流行度</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我们在视频发布时</w:t>
      </w:r>
      <w:r w:rsidR="00DD7159">
        <w:rPr>
          <w:rFonts w:hint="eastAsia"/>
        </w:rPr>
        <w:t>，</w:t>
      </w:r>
      <w:r w:rsidR="008A3A82">
        <w:rPr>
          <w:rFonts w:hint="eastAsia"/>
        </w:rPr>
        <w:t>立即预测其未来的流行度级别，精度可达</w:t>
      </w:r>
      <w:r w:rsidR="008A3A82">
        <w:rPr>
          <w:rFonts w:hint="eastAsia"/>
        </w:rPr>
        <w:t>74%</w:t>
      </w:r>
      <w:r w:rsidR="008A3A82">
        <w:rPr>
          <w:rFonts w:hint="eastAsia"/>
        </w:rPr>
        <w:t>而召回率约为</w:t>
      </w:r>
      <w:r w:rsidR="008A3A82">
        <w:rPr>
          <w:rFonts w:hint="eastAsia"/>
        </w:rPr>
        <w:t>60%</w:t>
      </w:r>
      <w:r w:rsidR="008A3A82">
        <w:rPr>
          <w:rFonts w:hint="eastAsia"/>
        </w:rPr>
        <w:t>。而</w:t>
      </w:r>
      <w:r w:rsidR="008A3A82">
        <w:rPr>
          <w:rFonts w:hint="eastAsia"/>
        </w:rPr>
        <w:lastRenderedPageBreak/>
        <w:t>如果引入初始观察期，我们的预测能力可大幅提升，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A14BC6">
        <w:rPr>
          <w:rFonts w:hint="eastAsia"/>
        </w:rPr>
        <w:t>分别</w:t>
      </w:r>
      <w:r w:rsidR="00E471AD">
        <w:rPr>
          <w:rFonts w:hint="eastAsia"/>
        </w:rPr>
        <w:t>考虑视频播放量的</w:t>
      </w:r>
      <w:r w:rsidR="00A14BC6">
        <w:rPr>
          <w:rFonts w:hint="eastAsia"/>
        </w:rPr>
        <w:t>增长模式和级别转换，</w:t>
      </w:r>
      <w:r w:rsidR="005A31E6">
        <w:rPr>
          <w:rFonts w:hint="eastAsia"/>
        </w:rPr>
        <w:t>进一步</w:t>
      </w:r>
      <w:r w:rsidR="00A14BC6">
        <w:rPr>
          <w:rFonts w:hint="eastAsia"/>
        </w:rPr>
        <w:t>提出了两种分组专用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作为基线的传统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66C0745C" w:rsidR="007C28E8" w:rsidRDefault="00C63C27" w:rsidP="002A26CC">
      <w:pPr>
        <w:pStyle w:val="a3"/>
        <w:ind w:firstLine="420"/>
      </w:pPr>
      <w:r>
        <w:rPr>
          <w:rFonts w:hint="eastAsia"/>
        </w:rPr>
        <w:t>目前学术界中</w:t>
      </w:r>
      <w:r w:rsidR="00D606FE">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880919">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DA3DB5" w:rsidRPr="006376B6">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880919">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Wireless, Mobile and Multi-Media (ICWMMN 2015), 6th International Conference on&lt;/secondary-title&gt;&lt;/titles&gt;&lt;pages&gt;246-249&lt;/pages&gt;&lt;dates&gt;&lt;year&gt;2015&lt;/year&gt;&lt;/dates&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8E7046">
        <w:instrText xml:space="preserve"> ADDIN EN.CITE &lt;EndNote&gt;&lt;Cite&gt;&lt;Author&gt;Liu&lt;/Author&gt;&lt;Year&gt;2015&lt;/Year&gt;&lt;RecNum&gt;57&lt;/RecNum&gt;&lt;DisplayText&gt;&lt;style face="superscript"&gt;[95]&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Proceedings of the 2015 Workshop on Mobile Big Data&lt;/secondary-title&gt;&lt;/titles&gt;&lt;pages&gt;13-18&lt;/pages&gt;&lt;dates&gt;&lt;year&gt;2015&lt;/year&gt;&lt;/dates&gt;&lt;publisher&gt;ACM&lt;/publisher&gt;&lt;isbn&gt;1450335241&lt;/isbn&gt;&lt;urls&gt;&lt;/urls&gt;&lt;/record&gt;&lt;/Cite&gt;&lt;/EndNote&gt;</w:instrText>
      </w:r>
      <w:r w:rsidR="009952D1">
        <w:fldChar w:fldCharType="separate"/>
      </w:r>
      <w:r w:rsidR="008E7046" w:rsidRPr="008E7046">
        <w:rPr>
          <w:noProof/>
          <w:vertAlign w:val="superscript"/>
        </w:rPr>
        <w:t>[95]</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1C3B95B4"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w:t>
      </w:r>
      <w:r w:rsidR="00715878">
        <w:rPr>
          <w:rFonts w:hint="eastAsia"/>
        </w:rPr>
        <w:t>的</w:t>
      </w:r>
      <w:r>
        <w:rPr>
          <w:rFonts w:hint="eastAsia"/>
        </w:rPr>
        <w:t>分析</w:t>
      </w:r>
      <w:r w:rsidR="00730252">
        <w:rPr>
          <w:rFonts w:hint="eastAsia"/>
        </w:rPr>
        <w:t>，</w:t>
      </w:r>
      <w:r>
        <w:rPr>
          <w:rFonts w:hint="eastAsia"/>
        </w:rPr>
        <w:t>是学术界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8E7046">
        <w:instrText xml:space="preserve"> ADDIN EN.CITE &lt;EndNote&gt;&lt;Cite&gt;&lt;Author&gt;Cheng&lt;/Author&gt;&lt;Year&gt;2008&lt;/Year&gt;&lt;RecNum&gt;58&lt;/RecNum&gt;&lt;DisplayText&gt;&lt;style face="superscript"&gt;[96]&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EndNote&gt;</w:instrText>
      </w:r>
      <w:r w:rsidR="009952D1">
        <w:fldChar w:fldCharType="separate"/>
      </w:r>
      <w:r w:rsidR="008E7046" w:rsidRPr="008E7046">
        <w:rPr>
          <w:noProof/>
          <w:vertAlign w:val="superscript"/>
        </w:rPr>
        <w:t>[96]</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CwgOTd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8E7046">
        <w:instrText xml:space="preserve"> ADDIN EN.CITE </w:instrText>
      </w:r>
      <w:r w:rsidR="008E7046">
        <w:fldChar w:fldCharType="begin">
          <w:fldData xml:space="preserve">PEVuZE5vdGU+PENpdGU+PEF1dGhvcj5GaWd1ZWlyZWRvPC9BdXRob3I+PFllYXI+MjAxMTwvWWVh
cj48UmVjTnVtPjU5PC9SZWNOdW0+PERpc3BsYXlUZXh0PjxzdHlsZSBmYWNlPSJzdXBlcnNjcmlw
dCI+WzQwLCA5NCwgOTd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8E7046">
        <w:instrText xml:space="preserve"> ADDIN EN.CITE.DATA </w:instrText>
      </w:r>
      <w:r w:rsidR="008E7046">
        <w:fldChar w:fldCharType="end"/>
      </w:r>
      <w:r w:rsidR="009952D1">
        <w:fldChar w:fldCharType="separate"/>
      </w:r>
      <w:r w:rsidR="008E7046" w:rsidRPr="008E7046">
        <w:rPr>
          <w:noProof/>
          <w:vertAlign w:val="superscript"/>
        </w:rPr>
        <w:t>[40, 94, 97]</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8E7046">
        <w:instrText xml:space="preserve"> ADDIN EN.CITE &lt;EndNote&gt;&lt;Cite&gt;&lt;Author&gt;Yang&lt;/Author&gt;&lt;Year&gt;2010&lt;/Year&gt;&lt;RecNum&gt;61&lt;/RecNum&gt;&lt;DisplayText&gt;&lt;style face="superscript"&gt;[98, 99]&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Data Mining (ICDM), 2010 IEEE 10th International Conference on&lt;/secondary-title&gt;&lt;/titles&gt;&lt;pages&gt;599-608&lt;/pages&gt;&lt;dates&gt;&lt;year&gt;2010&lt;/year&gt;&lt;/dates&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Proceedings of the fourth ACM international conference on Web search and data mining&lt;/secondary-title&gt;&lt;/titles&gt;&lt;pages&gt;177-186&lt;/pages&gt;&lt;dates&gt;&lt;year&gt;2011&lt;/year&gt;&lt;/dates&gt;&lt;publisher&gt;ACM&lt;/publisher&gt;&lt;isbn&gt;1450304931&lt;/isbn&gt;&lt;urls&gt;&lt;/urls&gt;&lt;/record&gt;&lt;/Cite&gt;&lt;/EndNote&gt;</w:instrText>
      </w:r>
      <w:r w:rsidR="009952D1">
        <w:fldChar w:fldCharType="separate"/>
      </w:r>
      <w:r w:rsidR="008E7046" w:rsidRPr="008E7046">
        <w:rPr>
          <w:noProof/>
          <w:vertAlign w:val="superscript"/>
        </w:rPr>
        <w:t>[98, 99]</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8E7046">
        <w:instrText xml:space="preserve"> ADDIN EN.CITE &lt;EndNote&gt;&lt;Cite&gt;&lt;Author&gt;Bao&lt;/Author&gt;&lt;Year&gt;2015&lt;/Year&gt;&lt;RecNum&gt;63&lt;/RecNum&gt;&lt;DisplayText&gt;&lt;style face="superscript"&gt;[100]&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Proceedings of the 24th International Conference on World Wide Web&lt;/secondary-title&gt;&lt;/titles&gt;&lt;pages&gt;9-10&lt;/pages&gt;&lt;dates&gt;&lt;year&gt;2015&lt;/year&gt;&lt;/dates&gt;&lt;publisher&gt;ACM&lt;/publisher&gt;&lt;isbn&gt;1450334733&lt;/isbn&gt;&lt;urls&gt;&lt;/urls&gt;&lt;/record&gt;&lt;/Cite&gt;&lt;/EndNote&gt;</w:instrText>
      </w:r>
      <w:r w:rsidR="009952D1">
        <w:fldChar w:fldCharType="separate"/>
      </w:r>
      <w:r w:rsidR="008E7046" w:rsidRPr="008E7046">
        <w:rPr>
          <w:noProof/>
          <w:vertAlign w:val="superscript"/>
        </w:rPr>
        <w:t>[100]</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视频激增的概念，并在播放量增长模式中考虑了视频激增的数量和时间位置。</w:t>
      </w:r>
    </w:p>
    <w:p w14:paraId="4F287B9A" w14:textId="532BBD53" w:rsidR="00AC5327" w:rsidRPr="00626FF1" w:rsidRDefault="009F5527" w:rsidP="004A2D54">
      <w:pPr>
        <w:pStyle w:val="a3"/>
        <w:ind w:firstLine="420"/>
      </w:pPr>
      <w:r>
        <w:rPr>
          <w:rFonts w:hint="eastAsia"/>
        </w:rPr>
        <w:t>此外，许多研究者致力于对网络视频的未来流行度进行预测。</w:t>
      </w:r>
      <w:r w:rsidR="00F14D5C">
        <w:rPr>
          <w:rFonts w:hint="eastAsia"/>
        </w:rPr>
        <w:t>其中，有些工</w:t>
      </w:r>
      <w:r w:rsidR="00F14D5C">
        <w:rPr>
          <w:rFonts w:hint="eastAsia"/>
        </w:rPr>
        <w:lastRenderedPageBreak/>
        <w:t>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880919">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Web Information Systems and Mining, 2009. WISM 2009. International Conference on&lt;/secondary-title&gt;&lt;/titles&gt;&lt;pages&gt;32-38&lt;/pages&gt;&lt;dates&gt;&lt;year&gt;2009&lt;/year&gt;&lt;/dates&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880919">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Proceedings of the 18th ACM conference on Information and knowledge management&lt;/secondary-title&gt;&lt;/titles&gt;&lt;pages&gt;1765-1768&lt;/pages&gt;&lt;dates&gt;&lt;year&gt;2009&lt;/year&gt;&lt;/dates&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8E7046">
        <w:instrText xml:space="preserve"> ADDIN EN.CITE &lt;EndNote&gt;&lt;Cite&gt;&lt;Author&gt;Lee&lt;/Author&gt;&lt;Year&gt;2012&lt;/Year&gt;&lt;RecNum&gt;65&lt;/RecNum&gt;&lt;DisplayText&gt;&lt;style face="superscript"&gt;[101]&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8E7046" w:rsidRPr="008E7046">
        <w:rPr>
          <w:noProof/>
          <w:vertAlign w:val="superscript"/>
        </w:rPr>
        <w:t>[101]</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8E7046">
        <w:instrText xml:space="preserve"> ADDIN EN.CITE &lt;EndNote&gt;&lt;Cite&gt;&lt;Author&gt;Cox&lt;/Author&gt;&lt;Year&gt;1992&lt;/Year&gt;&lt;RecNum&gt;66&lt;/RecNum&gt;&lt;DisplayText&gt;&lt;style face="superscript"&gt;[102]&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urls&gt;&lt;/urls&gt;&lt;/record&gt;&lt;/Cite&gt;&lt;/EndNote&gt;</w:instrText>
      </w:r>
      <w:r w:rsidR="009952D1">
        <w:fldChar w:fldCharType="separate"/>
      </w:r>
      <w:r w:rsidR="008E7046" w:rsidRPr="008E7046">
        <w:rPr>
          <w:noProof/>
          <w:vertAlign w:val="superscript"/>
        </w:rPr>
        <w:t>[102]</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880919">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8E7046">
        <w:instrText xml:space="preserve"> ADDIN EN.CITE &lt;EndNote&gt;&lt;Cite&gt;&lt;Author&gt;Roy&lt;/Author&gt;&lt;Year&gt;2013&lt;/Year&gt;&lt;RecNum&gt;76&lt;/RecNum&gt;&lt;DisplayText&gt;&lt;style face="superscript"&gt;[103]&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8E7046" w:rsidRPr="008E7046">
        <w:rPr>
          <w:noProof/>
          <w:vertAlign w:val="superscript"/>
        </w:rPr>
        <w:t>[103]</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8E7046">
        <w:instrText xml:space="preserve"> ADDIN EN.CITE &lt;EndNote&gt;&lt;Cite&gt;&lt;Author&gt;Vasconcelos&lt;/Author&gt;&lt;Year&gt;2015&lt;/Year&gt;&lt;RecNum&gt;68&lt;/RecNum&gt;&lt;DisplayText&gt;&lt;style face="superscript"&gt;[104]&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952D1">
        <w:fldChar w:fldCharType="separate"/>
      </w:r>
      <w:r w:rsidR="008E7046" w:rsidRPr="008E7046">
        <w:rPr>
          <w:noProof/>
          <w:vertAlign w:val="superscript"/>
        </w:rPr>
        <w:t>[104]</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420E36">
        <w:rPr>
          <w:rFonts w:hint="eastAsia"/>
        </w:rPr>
        <w:t>Digg</w:t>
      </w:r>
      <w:r w:rsidR="00420E36">
        <w:rPr>
          <w:rFonts w:hint="eastAsia"/>
        </w:rPr>
        <w:t>网络新闻、</w:t>
      </w:r>
      <w:r w:rsidR="00420E36" w:rsidRPr="00420E36">
        <w:rPr>
          <w:rFonts w:hint="eastAsia"/>
        </w:rPr>
        <w:t>荷兰</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8E7046">
        <w:instrText xml:space="preserve"> ADDIN EN.CITE &lt;EndNote&gt;&lt;Cite&gt;&lt;Author&gt;Tsagkias&lt;/Author&gt;&lt;Year&gt;2010&lt;/Year&gt;&lt;RecNum&gt;69&lt;/RecNum&gt;&lt;DisplayText&gt;&lt;style face="superscript"&gt;[105]&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European Conference on Information Retrieval&lt;/secondary-title&gt;&lt;/titles&gt;&lt;pages&gt;191-203&lt;/pages&gt;&lt;dates&gt;&lt;year&gt;2010&lt;/year&gt;&lt;/dates&gt;&lt;publisher&gt;Springer&lt;/publisher&gt;&lt;urls&gt;&lt;/urls&gt;&lt;/record&gt;&lt;/Cite&gt;&lt;/EndNote&gt;</w:instrText>
      </w:r>
      <w:r w:rsidR="009952D1">
        <w:fldChar w:fldCharType="separate"/>
      </w:r>
      <w:r w:rsidR="008E7046" w:rsidRPr="008E7046">
        <w:rPr>
          <w:noProof/>
          <w:vertAlign w:val="superscript"/>
        </w:rPr>
        <w:t>[105]</w:t>
      </w:r>
      <w:r w:rsidR="009952D1">
        <w:fldChar w:fldCharType="end"/>
      </w:r>
      <w:r w:rsidR="00420E36">
        <w:rPr>
          <w:rFonts w:hint="eastAsia"/>
        </w:rPr>
        <w:t>、</w:t>
      </w:r>
      <w:r w:rsidR="00420E36" w:rsidRPr="00420E36">
        <w:rPr>
          <w:rFonts w:hint="eastAsia"/>
        </w:rPr>
        <w:t>法国</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8E7046">
        <w:instrText xml:space="preserve"> ADDIN EN.CITE &lt;EndNote&gt;&lt;Cite&gt;&lt;Author&gt;Tatar&lt;/Author&gt;&lt;Year&gt;2012&lt;/Year&gt;&lt;RecNum&gt;77&lt;/RecNum&gt;&lt;DisplayText&gt;&lt;style face="superscript"&gt;[106, 107]&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Proceedings of the 2012 International Conference on Advances in Social Networks Analysis and Mining (ASONAM 2012)&lt;/secondary-title&gt;&lt;/titles&gt;&lt;pages&gt;106-110&lt;/pages&gt;&lt;dates&gt;&lt;year&gt;2012&lt;/year&gt;&lt;/dates&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8E7046" w:rsidRPr="008E7046">
        <w:rPr>
          <w:noProof/>
          <w:vertAlign w:val="superscript"/>
        </w:rPr>
        <w:t>[106, 107]</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8E7046">
        <w:instrText xml:space="preserve"> ADDIN EN.CITE &lt;EndNote&gt;&lt;Cite&gt;&lt;Author&gt;Chen&lt;/Author&gt;&lt;Year&gt;2015&lt;/Year&gt;&lt;RecNum&gt;95&lt;/RecNum&gt;&lt;DisplayText&gt;&lt;style face="superscript"&gt;[108]&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Communications in China (ICCC), 2015 IEEE/CIC International Conference on&lt;/secondary-title&gt;&lt;/titles&gt;&lt;pages&gt;1-5&lt;/pages&gt;&lt;dates&gt;&lt;year&gt;2015&lt;/year&gt;&lt;/dates&gt;&lt;publisher&gt;IEEE&lt;/publisher&gt;&lt;isbn&gt;150900243X&lt;/isbn&gt;&lt;urls&gt;&lt;/urls&gt;&lt;/record&gt;&lt;/Cite&gt;&lt;/EndNote&gt;</w:instrText>
      </w:r>
      <w:r w:rsidR="009F141E">
        <w:fldChar w:fldCharType="separate"/>
      </w:r>
      <w:r w:rsidR="008E7046" w:rsidRPr="008E7046">
        <w:rPr>
          <w:noProof/>
          <w:vertAlign w:val="superscript"/>
        </w:rPr>
        <w:t>[108]</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C33D83">
        <w:rPr>
          <w:rFonts w:hint="eastAsia"/>
        </w:rPr>
        <w:t>进一步考虑初始观察期内各天的播放量增量的权重，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8E7046">
        <w:instrText xml:space="preserve"> ADDIN EN.CITE &lt;EndNote&gt;&lt;Cite&gt;&lt;Author&gt;Wu&lt;/Author&gt;&lt;Year&gt;2010&lt;/Year&gt;&lt;RecNum&gt;72&lt;/RecNum&gt;&lt;DisplayText&gt;&lt;style face="superscript"&gt;[109]&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Evolving Internet (INTERNET), 2010 Second International Conference on&lt;/secondary-title&gt;&lt;/titles&gt;&lt;pages&gt;19-24&lt;/pages&gt;&lt;dates&gt;&lt;year&gt;2010&lt;/year&gt;&lt;/dates&gt;&lt;publisher&gt;IEEE&lt;/publisher&gt;&lt;isbn&gt;1424481503&lt;/isbn&gt;&lt;urls&gt;&lt;/urls&gt;&lt;/record&gt;&lt;/Cite&gt;&lt;/EndNote&gt;</w:instrText>
      </w:r>
      <w:r w:rsidR="009952D1">
        <w:fldChar w:fldCharType="separate"/>
      </w:r>
      <w:r w:rsidR="008E7046" w:rsidRPr="008E7046">
        <w:rPr>
          <w:noProof/>
          <w:vertAlign w:val="superscript"/>
        </w:rPr>
        <w:t>[109]</w:t>
      </w:r>
      <w:r w:rsidR="009952D1">
        <w:fldChar w:fldCharType="end"/>
      </w:r>
      <w:r w:rsidR="00453F14">
        <w:rPr>
          <w:rFonts w:hint="eastAsia"/>
        </w:rPr>
        <w:t>、时间序列分析</w:t>
      </w:r>
      <w:r w:rsidR="009952D1">
        <w:fldChar w:fldCharType="begin"/>
      </w:r>
      <w:r w:rsidR="008E7046">
        <w:instrText xml:space="preserve"> ADDIN EN.CITE &lt;EndNote&gt;&lt;Cite&gt;&lt;Author&gt;Gürsun&lt;/Author&gt;&lt;Year&gt;2011&lt;/Year&gt;&lt;RecNum&gt;73&lt;/RecNum&gt;&lt;DisplayText&gt;&lt;style face="superscript"&gt;[110]&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INFOCOM, 2011 Proceedings IEEE&lt;/secondary-title&gt;&lt;/titles&gt;&lt;pages&gt;16-20&lt;/pages&gt;&lt;dates&gt;&lt;year&gt;2011&lt;/year&gt;&lt;/dates&gt;&lt;publisher&gt;IEEE&lt;/publisher&gt;&lt;isbn&gt;1424499216&lt;/isbn&gt;&lt;urls&gt;&lt;/urls&gt;&lt;/record&gt;&lt;/Cite&gt;&lt;/EndNote&gt;</w:instrText>
      </w:r>
      <w:r w:rsidR="009952D1">
        <w:fldChar w:fldCharType="separate"/>
      </w:r>
      <w:r w:rsidR="008E7046" w:rsidRPr="008E7046">
        <w:rPr>
          <w:noProof/>
          <w:vertAlign w:val="superscript"/>
        </w:rPr>
        <w:t>[110]</w:t>
      </w:r>
      <w:r w:rsidR="009952D1">
        <w:fldChar w:fldCharType="end"/>
      </w:r>
      <w:r w:rsidR="00453F14">
        <w:rPr>
          <w:rFonts w:hint="eastAsia"/>
        </w:rPr>
        <w:t>、隐式马尔可夫模型</w:t>
      </w:r>
      <w:r w:rsidR="009952D1">
        <w:fldChar w:fldCharType="begin"/>
      </w:r>
      <w:r w:rsidR="008E7046">
        <w:instrText xml:space="preserve"> ADDIN EN.CITE &lt;EndNote&gt;&lt;Cite&gt;&lt;Author&gt;Jiang&lt;/Author&gt;&lt;Year&gt;2014&lt;/Year&gt;&lt;RecNum&gt;74&lt;/RecNum&gt;&lt;DisplayText&gt;&lt;style face="superscript"&gt;[111]&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Proceedings of International Conference on Multimedia Retrieval&lt;/secondary-title&gt;&lt;/titles&gt;&lt;pages&gt;193&lt;/pages&gt;&lt;dates&gt;&lt;year&gt;2014&lt;/year&gt;&lt;/dates&gt;&lt;publisher&gt;ACM&lt;/publisher&gt;&lt;isbn&gt;1450327826&lt;/isbn&gt;&lt;urls&gt;&lt;/urls&gt;&lt;/record&gt;&lt;/Cite&gt;&lt;/EndNote&gt;</w:instrText>
      </w:r>
      <w:r w:rsidR="009952D1">
        <w:fldChar w:fldCharType="separate"/>
      </w:r>
      <w:r w:rsidR="008E7046" w:rsidRPr="008E7046">
        <w:rPr>
          <w:noProof/>
          <w:vertAlign w:val="superscript"/>
        </w:rPr>
        <w:t>[111]</w:t>
      </w:r>
      <w:r w:rsidR="009952D1">
        <w:fldChar w:fldCharType="end"/>
      </w:r>
      <w:r w:rsidR="00453F14">
        <w:rPr>
          <w:rFonts w:hint="eastAsia"/>
        </w:rPr>
        <w:t>等。</w:t>
      </w:r>
      <w:r w:rsidR="00AC5327">
        <w:rPr>
          <w:rFonts w:hint="eastAsia"/>
        </w:rPr>
        <w:t>相较于</w:t>
      </w:r>
      <w:r w:rsidR="009320BD">
        <w:rPr>
          <w:rFonts w:hint="eastAsia"/>
        </w:rPr>
        <w:t>这些</w:t>
      </w:r>
      <w:r w:rsidR="00AC5327">
        <w:rPr>
          <w:rFonts w:hint="eastAsia"/>
        </w:rPr>
        <w:t>现存的流行度预测</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w:t>
      </w:r>
      <w:r w:rsidR="009320BD">
        <w:rPr>
          <w:rFonts w:hint="eastAsia"/>
        </w:rPr>
        <w:t>的</w:t>
      </w:r>
      <w:r w:rsidR="00AC5327">
        <w:rPr>
          <w:rFonts w:hint="eastAsia"/>
        </w:rPr>
        <w:t>级别预测</w:t>
      </w:r>
      <w:r w:rsidR="009320BD">
        <w:rPr>
          <w:rFonts w:hint="eastAsia"/>
        </w:rPr>
        <w:t>中，从个多角度</w:t>
      </w:r>
      <w:r w:rsidR="00AC5327">
        <w:rPr>
          <w:rFonts w:hint="eastAsia"/>
        </w:rPr>
        <w:t>提出了</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17E7AFF8"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优酷是国内领先的网络视频业务提供商，其月活跃用户超过</w:t>
      </w:r>
      <w:r w:rsidR="00AA6815">
        <w:rPr>
          <w:rFonts w:hint="eastAsia"/>
        </w:rPr>
        <w:t>5</w:t>
      </w:r>
      <w:r w:rsidR="00AA6815">
        <w:rPr>
          <w:rFonts w:hint="eastAsia"/>
        </w:rPr>
        <w:t>亿人，平均的日播放量在</w:t>
      </w:r>
      <w:r w:rsidR="00AA6815">
        <w:rPr>
          <w:rFonts w:hint="eastAsia"/>
        </w:rPr>
        <w:t>8</w:t>
      </w:r>
      <w:r w:rsidR="00AA6815">
        <w:rPr>
          <w:rFonts w:hint="eastAsia"/>
        </w:rPr>
        <w:t>亿次以上</w:t>
      </w:r>
      <w:r w:rsidR="00D440C5">
        <w:fldChar w:fldCharType="begin"/>
      </w:r>
      <w:r w:rsidR="008E7046">
        <w:instrText xml:space="preserve"> ADDIN EN.CITE &lt;EndNote&gt;&lt;Cite ExcludeYear="1"&gt;&lt;Author&gt;Youku&lt;/Author&gt;&lt;RecNum&gt;79&lt;/RecNum&gt;&lt;DisplayText&gt;&lt;style face="superscript"&gt;[112]&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D440C5">
        <w:fldChar w:fldCharType="separate"/>
      </w:r>
      <w:r w:rsidR="008E7046" w:rsidRPr="008E7046">
        <w:rPr>
          <w:noProof/>
          <w:vertAlign w:val="superscript"/>
        </w:rPr>
        <w:t>[112]</w:t>
      </w:r>
      <w:r w:rsidR="00D440C5">
        <w:fldChar w:fldCharType="end"/>
      </w:r>
      <w:r w:rsidR="00AA6815">
        <w:rPr>
          <w:rFonts w:hint="eastAsia"/>
        </w:rPr>
        <w:t>。</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息包含视频的静态属性信息和动态统计信息，例如：视频标题、视频内容描述、视</w:t>
      </w:r>
      <w:r w:rsidR="005529D8">
        <w:rPr>
          <w:rFonts w:hint="eastAsia"/>
        </w:rPr>
        <w:lastRenderedPageBreak/>
        <w:t>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53715129"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8E7046">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8E7046" w:rsidRPr="008E7046">
        <w:rPr>
          <w:noProof/>
          <w:vertAlign w:val="superscript"/>
        </w:rPr>
        <w:t>[44, 113]</w:t>
      </w:r>
      <w:r w:rsidR="00F30181">
        <w:fldChar w:fldCharType="end"/>
      </w:r>
      <w:r w:rsidR="00BF09FF">
        <w:rPr>
          <w:rFonts w:hint="eastAsia"/>
        </w:rPr>
        <w:t>，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03B9FFF3"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内</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64C5E757" w:rsidR="00032199" w:rsidRDefault="00A10CC6" w:rsidP="00282CCC">
      <w:pPr>
        <w:pStyle w:val="-1"/>
        <w:spacing w:before="312" w:after="312"/>
      </w:pPr>
      <w:r>
        <w:rPr>
          <w:rFonts w:hint="eastAsia"/>
        </w:rPr>
        <w:lastRenderedPageBreak/>
        <w:t>整体</w:t>
      </w:r>
      <w:r w:rsidR="00282CCC">
        <w:rPr>
          <w:rFonts w:hint="eastAsia"/>
        </w:rPr>
        <w:t>播放量</w:t>
      </w:r>
      <w:r w:rsidR="00FF65D1">
        <w:rPr>
          <w:rFonts w:hint="eastAsia"/>
        </w:rPr>
        <w:t>分布</w:t>
      </w:r>
    </w:p>
    <w:p w14:paraId="57E93EF6" w14:textId="1E81AC88" w:rsidR="00A52FFC" w:rsidRDefault="00455F91" w:rsidP="00571C4A">
      <w:pPr>
        <w:pStyle w:val="a3"/>
        <w:ind w:firstLine="420"/>
      </w:pPr>
      <w:r>
        <w:rPr>
          <w:rFonts w:hint="eastAsia"/>
        </w:rPr>
        <w:t>首先，</w:t>
      </w:r>
      <w:r w:rsidR="007D2964">
        <w:rPr>
          <w:rFonts w:hint="eastAsia"/>
        </w:rPr>
        <w:t>对于我们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571C4A">
        <w:rPr>
          <w:rFonts w:hint="eastAsia"/>
        </w:rPr>
        <w:t>视频长期播放量的分为数曲线在不同的视频发布日期之间保持稳定。这表明群体视频的长期播放量分布对发布日期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8805A21" w:rsidR="0092406E" w:rsidRDefault="0092406E" w:rsidP="00CD78D9">
      <w:pPr>
        <w:pStyle w:val="a6"/>
      </w:pPr>
      <w:r>
        <w:rPr>
          <w:rFonts w:hint="eastAsia"/>
        </w:rPr>
        <w:t>图</w:t>
      </w:r>
      <w:r>
        <w:rPr>
          <w:rFonts w:hint="eastAsia"/>
        </w:rPr>
        <w:t>6-1</w:t>
      </w:r>
    </w:p>
    <w:p w14:paraId="1F851F95" w14:textId="77777777" w:rsidR="0092406E" w:rsidRDefault="0092406E" w:rsidP="0092406E">
      <w:pPr>
        <w:pStyle w:val="a3"/>
        <w:jc w:val="center"/>
      </w:pPr>
    </w:p>
    <w:p w14:paraId="49A6B480" w14:textId="31FD6B4B"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C22BF0" w:rsidRPr="00C22BF0">
        <w:rPr>
          <w:rFonts w:hint="eastAsia"/>
        </w:rPr>
        <w:t>流行度分布通常</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g5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8E7046">
        <w:instrText xml:space="preserve"> ADDIN EN.CITE </w:instrText>
      </w:r>
      <w:r w:rsidR="008E7046">
        <w:fldChar w:fldCharType="begin">
          <w:fldData xml:space="preserve">PEVuZE5vdGU+PENpdGU+PEF1dGhvcj5CcmVzbGF1PC9BdXRob3I+PFllYXI+MTk5OTwvWWVhcj48
UmVjTnVtPjgyPC9SZWNOdW0+PERpc3BsYXlUZXh0PjxzdHlsZSBmYWNlPSJzdXBlcnNjcmlwdCI+
Wzg5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8E7046">
        <w:instrText xml:space="preserve"> ADDIN EN.CITE.DATA </w:instrText>
      </w:r>
      <w:r w:rsidR="008E7046">
        <w:fldChar w:fldCharType="end"/>
      </w:r>
      <w:r w:rsidR="00AD26E4">
        <w:fldChar w:fldCharType="separate"/>
      </w:r>
      <w:r w:rsidR="008E7046" w:rsidRPr="008E7046">
        <w:rPr>
          <w:noProof/>
          <w:vertAlign w:val="superscript"/>
        </w:rPr>
        <w:t>[89,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X</w:t>
      </w:r>
      <w:r w:rsidR="004C5CD3">
        <w:rPr>
          <w:rFonts w:hint="eastAsia"/>
        </w:rPr>
        <w:t>显示了我们数据集中所有视频在发布日期</w:t>
      </w:r>
      <w:r w:rsidR="004C5CD3">
        <w:rPr>
          <w:rFonts w:hint="eastAsia"/>
        </w:rPr>
        <w:t>30</w:t>
      </w:r>
      <w:r w:rsidR="004C5CD3">
        <w:rPr>
          <w:rFonts w:hint="eastAsia"/>
        </w:rPr>
        <w:t>天后的播放量累计分布函数。</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并且</w:t>
      </w:r>
      <w:r w:rsidR="00403168">
        <w:rPr>
          <w:rFonts w:hint="eastAsia"/>
        </w:rPr>
        <w:t>从图中我们可以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403168">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一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w:t>
      </w:r>
      <w:r w:rsidR="000E22E3">
        <w:rPr>
          <w:rFonts w:hint="eastAsia"/>
        </w:rPr>
        <w:t>我们发现</w:t>
      </w:r>
      <w:r w:rsidR="009102A2">
        <w:rPr>
          <w:rFonts w:hint="eastAsia"/>
        </w:rPr>
        <w:t>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8E7046">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Proceedings of the 10th ACM SIGCOMM conference on Internet measurement&lt;/secondary-title&gt;&lt;/titles&gt;&lt;pages&gt;404-410&lt;/pages&gt;&lt;dates&gt;&lt;year&gt;2010&lt;/year&gt;&lt;/dates&gt;&lt;publisher&gt;ACM&lt;/publisher&gt;&lt;isbn&gt;1450304834&lt;/isbn&gt;&lt;urls&gt;&lt;/urls&gt;&lt;/record&gt;&lt;/Cite&gt;&lt;/EndNote&gt;</w:instrText>
      </w:r>
      <w:r w:rsidR="00D61AB7">
        <w:fldChar w:fldCharType="separate"/>
      </w:r>
      <w:r w:rsidR="008E7046" w:rsidRPr="008E7046">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EF7A31" w:rsidRPr="005F0002">
        <w:rPr>
          <w:rFonts w:hint="eastAsia"/>
        </w:rPr>
        <w:t>VoD</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lastRenderedPageBreak/>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8E7046">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8E7046" w:rsidRPr="008E7046">
        <w:rPr>
          <w:noProof/>
          <w:vertAlign w:val="superscript"/>
        </w:rPr>
        <w:t>[117]</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4F0DA81C" w:rsidR="005D4F8B" w:rsidRDefault="005D4F8B" w:rsidP="005D4F8B">
      <w:pPr>
        <w:pStyle w:val="a6"/>
      </w:pPr>
      <w:r>
        <w:rPr>
          <w:rFonts w:hint="eastAsia"/>
        </w:rPr>
        <w:t>图</w:t>
      </w:r>
      <w:r w:rsidR="00877541">
        <w:rPr>
          <w:rFonts w:hint="eastAsia"/>
        </w:rPr>
        <w:t>6</w:t>
      </w:r>
      <w:r>
        <w:rPr>
          <w:rFonts w:hint="eastAsia"/>
        </w:rPr>
        <w:t>-</w:t>
      </w:r>
      <w:r w:rsidR="00877541">
        <w:rPr>
          <w:rFonts w:hint="eastAsia"/>
        </w:rPr>
        <w:t>2</w:t>
      </w:r>
    </w:p>
    <w:p w14:paraId="169D700B" w14:textId="77777777" w:rsidR="005D4F8B" w:rsidRDefault="005D4F8B" w:rsidP="005D4F8B">
      <w:pPr>
        <w:pStyle w:val="a3"/>
        <w:jc w:val="center"/>
      </w:pPr>
    </w:p>
    <w:p w14:paraId="465602F3" w14:textId="47D3455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8E7046">
        <w:instrText xml:space="preserve"> ADDIN EN.CITE &lt;EndNote&gt;&lt;Cite&gt;&lt;Author&gt;Cheng&lt;/Author&gt;&lt;Year&gt;2008&lt;/Year&gt;&lt;RecNum&gt;58&lt;/RecNum&gt;&lt;DisplayText&gt;&lt;style face="superscript"&gt;[96,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8E7046" w:rsidRPr="008E7046">
        <w:rPr>
          <w:noProof/>
          <w:vertAlign w:val="superscript"/>
        </w:rPr>
        <w:t>[96,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8E7046">
        <w:instrText xml:space="preserve"> ADDIN EN.CITE &lt;EndNote&gt;&lt;Cite&gt;&lt;Author&gt;Papoulis&lt;/Author&gt;&lt;Year&gt;2002&lt;/Year&gt;&lt;RecNum&gt;41&lt;/RecNum&gt;&lt;DisplayText&gt;&lt;style face="superscript"&gt;[83]&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F804CC">
        <w:fldChar w:fldCharType="separate"/>
      </w:r>
      <w:r w:rsidR="008E7046" w:rsidRPr="008E7046">
        <w:rPr>
          <w:noProof/>
          <w:vertAlign w:val="superscript"/>
        </w:rPr>
        <w:t>[83]</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8E7046">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Generic"&gt;13&lt;/ref-type&gt;&lt;contributors&gt;&lt;authors&gt;&lt;author&gt;Johnson, NL&lt;/author&gt;&lt;author&gt;Kotz, Samuel&lt;/author&gt;&lt;author&gt;Balakrishnan, N&lt;/author&gt;&lt;/authors&gt;&lt;/contributors&gt;&lt;titles&gt;&lt;title&gt;Continuous Univariate Probability Distributions,(Vol. 1)&lt;/title&gt;&lt;/titles&gt;&lt;dates&gt;&lt;year&gt;1994&lt;/year&gt;&lt;/dates&gt;&lt;publisher&gt;John Wiley &amp;amp; Sons Inc., NY&lt;/publisher&gt;&lt;urls&gt;&lt;/urls&gt;&lt;/record&gt;&lt;/Cite&gt;&lt;/EndNote&gt;</w:instrText>
      </w:r>
      <w:r w:rsidR="00F804CC">
        <w:fldChar w:fldCharType="separate"/>
      </w:r>
      <w:r w:rsidR="008E7046" w:rsidRPr="008E7046">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802ADD">
        <w:rPr>
          <w:rFonts w:hint="eastAsia"/>
        </w:rPr>
        <w:t>则使用了</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8E7046">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8E7046" w:rsidRPr="008E7046">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425E6E76" w:rsidR="009B62B4" w:rsidRDefault="007B5A66" w:rsidP="0072451C">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sty m:val="p"/>
            </m:rPr>
            <w:br/>
          </m:r>
        </m:oMath>
      </m:oMathPara>
      <w:r w:rsidR="0072451C">
        <w:tab/>
      </w:r>
      <w:r w:rsidR="0072451C">
        <w:tab/>
      </w:r>
      <w:r w:rsidR="0072451C">
        <w:tab/>
      </w:r>
      <w:r w:rsidR="0072451C">
        <w:tab/>
      </w:r>
      <w:r w:rsidR="0072451C">
        <w:tab/>
      </w:r>
      <w:r w:rsidR="0072451C">
        <w:tab/>
        <w:t>(6-1)</w:t>
      </w:r>
    </w:p>
    <w:p w14:paraId="6AC59390" w14:textId="2794BEAB" w:rsidR="00C90575" w:rsidRDefault="007B5A66" w:rsidP="00A04ED3">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sty m:val="p"/>
            </m:rPr>
            <w:br/>
          </m:r>
        </m:oMath>
      </m:oMathPara>
      <w:r w:rsidR="00A04ED3">
        <w:tab/>
      </w:r>
      <w:r w:rsidR="00A04ED3">
        <w:tab/>
      </w:r>
      <w:r w:rsidR="00A04ED3">
        <w:tab/>
      </w:r>
      <w:r w:rsidR="00A04ED3">
        <w:tab/>
      </w:r>
      <w:r w:rsidR="00A04ED3">
        <w:tab/>
      </w:r>
      <w:r w:rsidR="00A04ED3">
        <w:tab/>
      </w:r>
      <w:r w:rsidR="00A04ED3">
        <w:tab/>
      </w:r>
      <w:r w:rsidR="00A04ED3">
        <w:tab/>
      </w:r>
      <w:r w:rsidR="00A04ED3">
        <w:tab/>
        <w:t>(6-2)</w:t>
      </w:r>
    </w:p>
    <w:p w14:paraId="68B4E824" w14:textId="7B86FAA2" w:rsidR="003E2C3A" w:rsidRDefault="007B5A66" w:rsidP="0071027E">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sty m:val="p"/>
            </m:rPr>
            <w:br/>
          </m:r>
        </m:oMath>
      </m:oMathPara>
      <w:r w:rsidR="0071027E">
        <w:tab/>
      </w:r>
      <w:r w:rsidR="0071027E">
        <w:tab/>
      </w:r>
      <w:r w:rsidR="0071027E">
        <w:tab/>
      </w:r>
      <w:r w:rsidR="0071027E">
        <w:tab/>
      </w:r>
      <w:r w:rsidR="0071027E">
        <w:tab/>
      </w:r>
      <w:r w:rsidR="0071027E">
        <w:tab/>
      </w:r>
      <w:r w:rsidR="0071027E">
        <w:tab/>
      </w:r>
      <w:r w:rsidR="0071027E">
        <w:tab/>
      </w:r>
      <w:r w:rsidR="0071027E">
        <w:tab/>
      </w:r>
      <w:r w:rsidR="0071027E">
        <w:tab/>
        <w:t>(6-3)</w:t>
      </w:r>
    </w:p>
    <w:p w14:paraId="28235F63" w14:textId="0BAEE226"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X</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7759A14" w14:textId="3B37C9E2" w:rsidR="002C04F3" w:rsidRDefault="00DF4290" w:rsidP="00DF4290">
      <w:pPr>
        <w:pStyle w:val="a6"/>
      </w:pPr>
      <w:r>
        <w:rPr>
          <w:rFonts w:hint="eastAsia"/>
        </w:rPr>
        <w:t>图</w:t>
      </w:r>
      <w:r>
        <w:rPr>
          <w:rFonts w:hint="eastAsia"/>
        </w:rPr>
        <w:t>6-</w:t>
      </w:r>
      <w:r w:rsidR="005C2859">
        <w:rPr>
          <w:rFonts w:hint="eastAsia"/>
        </w:rPr>
        <w:t>3</w:t>
      </w:r>
    </w:p>
    <w:p w14:paraId="65A4C94E" w14:textId="77777777" w:rsidR="002C04F3" w:rsidRDefault="002C04F3" w:rsidP="002C04F3">
      <w:pPr>
        <w:pStyle w:val="a3"/>
        <w:jc w:val="center"/>
      </w:pPr>
    </w:p>
    <w:p w14:paraId="5D33119D" w14:textId="6216F39F" w:rsidR="00C86B55" w:rsidRDefault="00A03EDB" w:rsidP="00303423">
      <w:pPr>
        <w:pStyle w:val="-1"/>
        <w:spacing w:before="312" w:after="312"/>
      </w:pPr>
      <w:r>
        <w:t>流行度级别</w:t>
      </w:r>
    </w:p>
    <w:p w14:paraId="02E3CAB1" w14:textId="2DC9B003"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出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lastRenderedPageBreak/>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441E1CE6"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33C1F182" w:rsidR="002B6667" w:rsidRDefault="00C379F0" w:rsidP="0007689B">
      <w:pPr>
        <w:pStyle w:val="-1"/>
        <w:spacing w:before="312" w:after="312"/>
      </w:pPr>
      <w:r>
        <w:rPr>
          <w:rFonts w:hint="eastAsia"/>
        </w:rPr>
        <w:t>流行度</w:t>
      </w:r>
      <w:r w:rsidR="002B6667">
        <w:rPr>
          <w:rFonts w:hint="eastAsia"/>
        </w:rPr>
        <w:t>影响因子</w:t>
      </w:r>
    </w:p>
    <w:p w14:paraId="3697E1BF" w14:textId="46AB8E44"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发布后</w:t>
      </w:r>
      <w:r w:rsidR="009D7404">
        <w:rPr>
          <w:rFonts w:hint="eastAsia"/>
        </w:rPr>
        <w:t>30</w:t>
      </w:r>
      <w:r w:rsidR="009D7404">
        <w:rPr>
          <w:rFonts w:hint="eastAsia"/>
        </w:rPr>
        <w:t>天的视频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视频属性</w:t>
      </w:r>
      <w:r w:rsidR="00076A9B" w:rsidRPr="00076A9B">
        <w:rPr>
          <w:rFonts w:hint="eastAsia"/>
        </w:rPr>
        <w:t>和</w:t>
      </w:r>
      <w:r w:rsidR="00076A9B">
        <w:rPr>
          <w:rFonts w:hint="eastAsia"/>
        </w:rPr>
        <w:t>视频</w:t>
      </w:r>
      <w:r w:rsidR="00076A9B" w:rsidRPr="00076A9B">
        <w:rPr>
          <w:rFonts w:hint="eastAsia"/>
        </w:rPr>
        <w:t>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X</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3F5591" w:rsidRPr="003F5591">
        <w:rPr>
          <w:rFonts w:hint="eastAsia"/>
        </w:rPr>
        <w:t>，</w:t>
      </w:r>
      <w:r w:rsidR="003F5591" w:rsidRPr="003F5591">
        <w:rPr>
          <w:rFonts w:hint="eastAsia"/>
        </w:rPr>
        <w:t>9786</w:t>
      </w:r>
      <w:r w:rsidR="003F5591" w:rsidRPr="003F5591">
        <w:rPr>
          <w:rFonts w:hint="eastAsia"/>
        </w:rPr>
        <w:t>和</w:t>
      </w:r>
      <w:r w:rsidR="003F5591" w:rsidRPr="003F5591">
        <w:rPr>
          <w:rFonts w:hint="eastAsia"/>
        </w:rPr>
        <w:t>21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lastRenderedPageBreak/>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一大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30A3A4E1" w:rsidR="00DE78E0" w:rsidRDefault="00030BE4" w:rsidP="00030BE4">
      <w:pPr>
        <w:pStyle w:val="a6"/>
      </w:pPr>
      <w:r>
        <w:rPr>
          <w:rFonts w:hint="eastAsia"/>
        </w:rPr>
        <w:t>图</w:t>
      </w:r>
      <w:r>
        <w:rPr>
          <w:rFonts w:hint="eastAsia"/>
        </w:rPr>
        <w:t>6-</w:t>
      </w:r>
      <w:r w:rsidR="00470DC7">
        <w:rPr>
          <w:rFonts w:hint="eastAsia"/>
        </w:rPr>
        <w:t>4</w:t>
      </w:r>
    </w:p>
    <w:p w14:paraId="23A3B926" w14:textId="77777777" w:rsidR="00DE78E0" w:rsidRPr="00DE78E0" w:rsidRDefault="00DE78E0" w:rsidP="00DE78E0">
      <w:pPr>
        <w:pStyle w:val="a3"/>
        <w:jc w:val="center"/>
      </w:pPr>
    </w:p>
    <w:p w14:paraId="128441C5" w14:textId="7C7DAB27"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提取</w:t>
      </w:r>
      <w:r>
        <w:rPr>
          <w:rFonts w:hint="eastAsia"/>
        </w:rPr>
        <w:t>了</w:t>
      </w:r>
      <w:r w:rsidRPr="00F22767">
        <w:rPr>
          <w:rFonts w:hint="eastAsia"/>
        </w:rPr>
        <w:t>出现在我们的数据集中超过</w:t>
      </w:r>
      <w:r w:rsidRPr="00F22767">
        <w:rPr>
          <w:rFonts w:hint="eastAsia"/>
        </w:rPr>
        <w:t>10</w:t>
      </w:r>
      <w:r w:rsidRPr="00F22767">
        <w:rPr>
          <w:rFonts w:hint="eastAsia"/>
        </w:rPr>
        <w:t>个视频的“热门”标签。</w:t>
      </w:r>
      <w:r w:rsidR="00A56743">
        <w:rPr>
          <w:rFonts w:hint="eastAsia"/>
        </w:rPr>
        <w:t>我们共计提取到</w:t>
      </w:r>
      <w:r w:rsidR="00A56743">
        <w:rPr>
          <w:rFonts w:hint="eastAsia"/>
        </w:rPr>
        <w:t>563</w:t>
      </w:r>
      <w:r w:rsidR="00A56743">
        <w:rPr>
          <w:rFonts w:hint="eastAsia"/>
        </w:rPr>
        <w:t>个热门标签，</w:t>
      </w:r>
      <w:r w:rsidR="00A75DE5">
        <w:rPr>
          <w:rFonts w:hint="eastAsia"/>
        </w:rPr>
        <w:t>仅</w:t>
      </w:r>
      <w:r w:rsidR="00A56743">
        <w:rPr>
          <w:rFonts w:hint="eastAsia"/>
        </w:rPr>
        <w:t>占据总标签数的</w:t>
      </w:r>
      <w:r w:rsidR="00A56743">
        <w:rPr>
          <w:rFonts w:hint="eastAsia"/>
        </w:rPr>
        <w:t>2.51%</w:t>
      </w:r>
      <w:r w:rsidR="00A56743">
        <w:rPr>
          <w:rFonts w:hint="eastAsia"/>
        </w:rPr>
        <w:t>。</w:t>
      </w:r>
      <w:r w:rsidR="00A75DE5">
        <w:rPr>
          <w:rFonts w:hint="eastAsia"/>
        </w:rPr>
        <w:t>由此可以看出，</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F32A2" w:rsidRPr="00B710DE">
        <w:t>833</w:t>
      </w:r>
      <w:r w:rsidR="002F32A2">
        <w:rPr>
          <w:rFonts w:hint="eastAsia"/>
        </w:rPr>
        <w:t>，最大值为</w:t>
      </w:r>
      <w:r w:rsidR="002F32A2" w:rsidRPr="00B710DE">
        <w:t>123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086A97D6" w:rsidR="00B735C1" w:rsidRDefault="008250D1" w:rsidP="002B6667">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1ECF48F5" w14:textId="0DCFA50A"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6E74E256" w:rsidR="00FA568D" w:rsidRDefault="00077DE1" w:rsidP="00077DE1">
      <w:pPr>
        <w:pStyle w:val="-1"/>
        <w:spacing w:before="312" w:after="312"/>
      </w:pPr>
      <w:r>
        <w:rPr>
          <w:rFonts w:hint="eastAsia"/>
        </w:rPr>
        <w:lastRenderedPageBreak/>
        <w:t>活跃天</w:t>
      </w:r>
    </w:p>
    <w:p w14:paraId="23AF0298" w14:textId="7BFE9299"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041BE9">
        <w:rPr>
          <w:rFonts w:hint="eastAsia"/>
        </w:rPr>
        <w:t>；而在另外一些天中，则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则该天为该视频的一个非活跃天。可以看出，对于活跃天的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X</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58DB74A7" w:rsidR="00546FCD" w:rsidRDefault="00160E06" w:rsidP="00160E06">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5D49CDB6" w14:textId="77777777" w:rsidR="00546FCD" w:rsidRDefault="00546FCD" w:rsidP="00546FCD">
      <w:pPr>
        <w:pStyle w:val="a3"/>
        <w:jc w:val="center"/>
      </w:pPr>
    </w:p>
    <w:p w14:paraId="0FB76B87" w14:textId="1F0EA79C"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X</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w:t>
      </w:r>
      <w:r w:rsidR="004011E6">
        <w:rPr>
          <w:rFonts w:hint="eastAsia"/>
        </w:rPr>
        <w:lastRenderedPageBreak/>
        <w:t>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792E77E0" w:rsidR="00F92AD6" w:rsidRDefault="007B5A66" w:rsidP="00B95DFF">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sty m:val="p"/>
            </m:rPr>
            <w:br/>
          </m:r>
        </m:oMath>
      </m:oMathPara>
      <w:r w:rsidR="00B95DFF">
        <w:tab/>
      </w:r>
      <w:r w:rsidR="00B95DFF">
        <w:tab/>
      </w:r>
      <w:r w:rsidR="00B95DFF">
        <w:tab/>
      </w:r>
      <w:r w:rsidR="00B95DFF">
        <w:tab/>
      </w:r>
      <w:r w:rsidR="00B95DFF">
        <w:tab/>
      </w:r>
      <w:r w:rsidR="00B95DFF">
        <w:tab/>
      </w:r>
      <w:r w:rsidR="00B95DFF">
        <w:tab/>
        <w:t>(6-</w:t>
      </w:r>
      <w:r w:rsidR="00585EAF">
        <w:rPr>
          <w:rFonts w:hint="eastAsia"/>
        </w:rPr>
        <w:t>4</w:t>
      </w:r>
      <w:r w:rsidR="00B95DFF">
        <w:t>)</w:t>
      </w:r>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7617124A" w:rsidR="00DF0D20" w:rsidRDefault="00DF0D20" w:rsidP="00C221D4">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C5223F9" w14:textId="77777777" w:rsidR="00DF0D20" w:rsidRDefault="00DF0D20" w:rsidP="00DF0D20">
      <w:pPr>
        <w:pStyle w:val="a3"/>
        <w:jc w:val="center"/>
      </w:pPr>
    </w:p>
    <w:p w14:paraId="54D7D89B" w14:textId="36B55072"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X</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28B5BA70" w:rsidR="00BF4C47" w:rsidRDefault="001D4C0B" w:rsidP="001D4C0B">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242BC674" w14:textId="77777777" w:rsidR="00BF4C47" w:rsidRDefault="00BF4C47" w:rsidP="00BF4C47">
      <w:pPr>
        <w:pStyle w:val="a3"/>
        <w:jc w:val="center"/>
      </w:pPr>
    </w:p>
    <w:p w14:paraId="22F219F3" w14:textId="3683843D" w:rsidR="00472687" w:rsidRDefault="00BF4C47" w:rsidP="00BF4C47">
      <w:pPr>
        <w:pStyle w:val="-1"/>
        <w:spacing w:before="312" w:after="312"/>
      </w:pPr>
      <w:r>
        <w:rPr>
          <w:rFonts w:hint="eastAsia"/>
        </w:rPr>
        <w:t>活跃期</w:t>
      </w:r>
    </w:p>
    <w:p w14:paraId="70BCAF1E" w14:textId="76488664"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X</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5EBE3460" w:rsidR="00D511AF" w:rsidRDefault="00D511AF" w:rsidP="0058462D">
      <w:pPr>
        <w:pStyle w:val="a6"/>
      </w:pPr>
      <w:r>
        <w:rPr>
          <w:rFonts w:hint="eastAsia"/>
        </w:rPr>
        <w:t>图</w:t>
      </w:r>
      <w:r>
        <w:rPr>
          <w:rFonts w:hint="eastAsia"/>
        </w:rPr>
        <w:t>6-</w:t>
      </w:r>
      <w:r w:rsidR="00470DC7">
        <w:rPr>
          <w:rFonts w:hint="eastAsia"/>
        </w:rPr>
        <w:t>8</w:t>
      </w:r>
      <w:r>
        <w:rPr>
          <w:rFonts w:hint="eastAsia"/>
        </w:rPr>
        <w:t xml:space="preserve"> </w:t>
      </w:r>
      <w:r>
        <w:rPr>
          <w:rFonts w:hint="eastAsia"/>
        </w:rPr>
        <w:t>不同位置活跃天对应的视频数直方图</w:t>
      </w:r>
      <w:r w:rsidR="002A6D58">
        <w:rPr>
          <w:rFonts w:hint="eastAsia"/>
        </w:rPr>
        <w:t>。</w:t>
      </w:r>
    </w:p>
    <w:p w14:paraId="6FAA7277" w14:textId="77777777" w:rsidR="00D511AF" w:rsidRDefault="00D511AF" w:rsidP="00D511AF">
      <w:pPr>
        <w:pStyle w:val="a3"/>
        <w:jc w:val="center"/>
      </w:pPr>
    </w:p>
    <w:p w14:paraId="3679CB8F" w14:textId="3A47475C"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w:t>
      </w:r>
      <w:r w:rsidR="001A12C0">
        <w:rPr>
          <w:rFonts w:hint="eastAsia"/>
        </w:rPr>
        <w:lastRenderedPageBreak/>
        <w:t>我们令</w:t>
      </w:r>
      <m:oMath>
        <m:r>
          <w:rPr>
            <w:rFonts w:ascii="Cambria Math" w:hAnsi="Cambria Math"/>
          </w:rPr>
          <m:t>T=5</m:t>
        </m:r>
      </m:oMath>
      <w:r w:rsidR="001A12C0">
        <w:rPr>
          <w:rFonts w:hint="eastAsia"/>
        </w:rPr>
        <w:t>。</w:t>
      </w:r>
      <w:r w:rsidR="00DB2452">
        <w:rPr>
          <w:rFonts w:hint="eastAsia"/>
        </w:rPr>
        <w:t>图</w:t>
      </w:r>
      <w:r w:rsidR="00DB2452">
        <w:rPr>
          <w:rFonts w:hint="eastAsia"/>
        </w:rPr>
        <w:t>6-X</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X</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7CE21B17" w:rsidR="00312069" w:rsidRDefault="00A60A83" w:rsidP="001A12C0">
      <w:pPr>
        <w:pStyle w:val="a6"/>
      </w:pPr>
      <w:r>
        <w:rPr>
          <w:rFonts w:hint="eastAsia"/>
        </w:rPr>
        <w:t>图</w:t>
      </w:r>
      <w:r>
        <w:rPr>
          <w:rFonts w:hint="eastAsia"/>
        </w:rPr>
        <w:t>6-</w:t>
      </w:r>
      <w:r w:rsidR="00470DC7">
        <w:rPr>
          <w:rFonts w:hint="eastAsia"/>
        </w:rPr>
        <w:t>9</w:t>
      </w:r>
    </w:p>
    <w:p w14:paraId="25DF7146" w14:textId="77777777" w:rsidR="00312069" w:rsidRDefault="00312069" w:rsidP="00312069">
      <w:pPr>
        <w:pStyle w:val="a3"/>
        <w:jc w:val="center"/>
      </w:pPr>
    </w:p>
    <w:p w14:paraId="2AD9F101" w14:textId="48FF2BF7"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可以得出：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88B9BEF" w:rsidR="00C871FE" w:rsidRDefault="00560642" w:rsidP="00560642">
      <w:pPr>
        <w:pStyle w:val="-1"/>
        <w:spacing w:before="312" w:after="312"/>
      </w:pPr>
      <w:r>
        <w:rPr>
          <w:rFonts w:hint="eastAsia"/>
        </w:rPr>
        <w:t>日播放量分布</w:t>
      </w:r>
    </w:p>
    <w:p w14:paraId="5C926A1E" w14:textId="1F137B74" w:rsidR="00C5739D" w:rsidRDefault="00E66F2B" w:rsidP="00D82398">
      <w:pPr>
        <w:pStyle w:val="a3"/>
        <w:ind w:firstLine="420"/>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w:t>
      </w:r>
      <w:r w:rsidR="00397229">
        <w:rPr>
          <w:rFonts w:hint="eastAsia"/>
        </w:rPr>
        <w:lastRenderedPageBreak/>
        <w:t>（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208B3FDB" w:rsidR="00397229" w:rsidRPr="00397229" w:rsidRDefault="007B5A66" w:rsidP="002917CA">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sty m:val="p"/>
            </m:rPr>
            <w:br/>
          </m:r>
        </m:oMath>
      </m:oMathPara>
      <w:r w:rsidR="002917CA">
        <w:tab/>
      </w:r>
      <w:r w:rsidR="002917CA">
        <w:tab/>
      </w:r>
      <w:r w:rsidR="002917CA">
        <w:tab/>
      </w:r>
      <w:r w:rsidR="002917CA">
        <w:tab/>
      </w:r>
      <w:r w:rsidR="002917CA">
        <w:tab/>
      </w:r>
      <w:r w:rsidR="002917CA">
        <w:tab/>
      </w:r>
      <w:r w:rsidR="002917CA">
        <w:tab/>
        <w:t>(6-</w:t>
      </w:r>
      <w:r w:rsidR="00585EAF">
        <w:rPr>
          <w:rFonts w:hint="eastAsia"/>
        </w:rPr>
        <w:t>5</w:t>
      </w:r>
      <w:r w:rsidR="002917CA">
        <w:t>)</w:t>
      </w:r>
    </w:p>
    <w:p w14:paraId="6E35FEE8" w14:textId="77A2DFE4"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X</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01725D38" w:rsidR="00712396" w:rsidRDefault="005D280D" w:rsidP="005D280D">
      <w:pPr>
        <w:pStyle w:val="a6"/>
      </w:pPr>
      <w:r>
        <w:rPr>
          <w:rFonts w:hint="eastAsia"/>
        </w:rPr>
        <w:t>图</w:t>
      </w:r>
      <w:r>
        <w:rPr>
          <w:rFonts w:hint="eastAsia"/>
        </w:rPr>
        <w:t>6-</w:t>
      </w:r>
      <w:r w:rsidR="00470DC7">
        <w:rPr>
          <w:rFonts w:hint="eastAsia"/>
        </w:rPr>
        <w:t>10</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1D545795" w:rsidR="00A63957" w:rsidRDefault="007B5A66" w:rsidP="00A94946">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sty m:val="p"/>
            </m:rPr>
            <w:br/>
          </m:r>
        </m:oMath>
      </m:oMathPara>
      <w:r w:rsidR="00A94946">
        <w:tab/>
      </w:r>
      <w:r w:rsidR="00A94946">
        <w:tab/>
      </w:r>
      <w:r w:rsidR="00A94946">
        <w:tab/>
      </w:r>
      <w:r w:rsidR="00A94946">
        <w:tab/>
      </w:r>
      <w:r w:rsidR="00A94946">
        <w:tab/>
      </w:r>
      <w:r w:rsidR="00A94946">
        <w:tab/>
      </w:r>
      <w:r w:rsidR="00A94946">
        <w:tab/>
        <w:t>(6-</w:t>
      </w:r>
      <w:r w:rsidR="00585EAF">
        <w:rPr>
          <w:rFonts w:hint="eastAsia"/>
        </w:rPr>
        <w:t>6</w:t>
      </w:r>
      <w:r w:rsidR="00A94946">
        <w:t>)</w:t>
      </w:r>
    </w:p>
    <w:p w14:paraId="55E5C945" w14:textId="42EF7A53"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X</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lastRenderedPageBreak/>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41EC30F9" w:rsidR="00665214" w:rsidRDefault="00665214" w:rsidP="00D05C95">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02F4747C" w14:textId="77777777" w:rsidR="00665214" w:rsidRPr="00544EFE" w:rsidRDefault="00665214" w:rsidP="00665214">
      <w:pPr>
        <w:pStyle w:val="a3"/>
        <w:jc w:val="center"/>
      </w:pPr>
    </w:p>
    <w:p w14:paraId="2CF2C152" w14:textId="6405ECBC" w:rsidR="009F0E1B" w:rsidRDefault="0047470D" w:rsidP="00862852">
      <w:pPr>
        <w:pStyle w:val="a3"/>
        <w:ind w:firstLine="420"/>
      </w:pPr>
      <w:r>
        <w:rPr>
          <w:rFonts w:hint="eastAsia"/>
        </w:rPr>
        <w:t>图</w:t>
      </w:r>
      <w:r>
        <w:rPr>
          <w:rFonts w:hint="eastAsia"/>
        </w:rPr>
        <w:t>6-X</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w:t>
      </w:r>
      <w:r w:rsidR="007D2EAD">
        <w:rPr>
          <w:rFonts w:hint="eastAsia"/>
        </w:rPr>
        <w:t>而</w:t>
      </w:r>
      <w:r w:rsidR="00862852">
        <w:rPr>
          <w:rFonts w:hint="eastAsia"/>
        </w:rPr>
        <w:t>经历了</w:t>
      </w:r>
      <w:r w:rsidR="00862852">
        <w:rPr>
          <w:rFonts w:hint="eastAsia"/>
        </w:rPr>
        <w:t>3</w:t>
      </w:r>
      <w:r w:rsidR="00862852">
        <w:rPr>
          <w:rFonts w:hint="eastAsia"/>
        </w:rPr>
        <w:t>次及以上播放量激增的视频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01AEB24A" w:rsidR="00E74CF4" w:rsidRDefault="00E93E08" w:rsidP="00E93E08">
      <w:pPr>
        <w:pStyle w:val="a6"/>
      </w:pPr>
      <w:r>
        <w:rPr>
          <w:rFonts w:hint="eastAsia"/>
        </w:rPr>
        <w:t>图</w:t>
      </w:r>
      <w:r>
        <w:rPr>
          <w:rFonts w:hint="eastAsia"/>
        </w:rPr>
        <w:t>6-</w:t>
      </w:r>
      <w:r w:rsidR="00470DC7">
        <w:rPr>
          <w:rFonts w:hint="eastAsia"/>
        </w:rPr>
        <w:t>12</w:t>
      </w:r>
    </w:p>
    <w:p w14:paraId="1C69B563" w14:textId="77777777" w:rsidR="00E74CF4" w:rsidRDefault="00E74CF4" w:rsidP="00E74CF4">
      <w:pPr>
        <w:pStyle w:val="a3"/>
        <w:jc w:val="center"/>
      </w:pPr>
    </w:p>
    <w:p w14:paraId="4BFDCB94" w14:textId="549E4FEC" w:rsidR="00A24A2F" w:rsidRDefault="009F0E1B" w:rsidP="009F0E1B">
      <w:pPr>
        <w:pStyle w:val="-1"/>
        <w:spacing w:before="312" w:after="312"/>
      </w:pPr>
      <w:r>
        <w:rPr>
          <w:rFonts w:hint="eastAsia"/>
        </w:rPr>
        <w:t>播放量</w:t>
      </w:r>
      <w:r w:rsidR="00605E08">
        <w:rPr>
          <w:rFonts w:hint="eastAsia"/>
        </w:rPr>
        <w:t>增长模式</w:t>
      </w:r>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w:t>
      </w:r>
      <w:r w:rsidR="000A590B">
        <w:rPr>
          <w:rFonts w:hint="eastAsia"/>
        </w:rPr>
        <w:lastRenderedPageBreak/>
        <w:t>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4D730146"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结尾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见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0LCA5N1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8E7046">
        <w:instrText xml:space="preserve"> ADDIN EN.CITE </w:instrText>
      </w:r>
      <w:r w:rsidR="008E7046">
        <w:fldChar w:fldCharType="begin">
          <w:fldData xml:space="preserve">PEVuZE5vdGU+PENpdGU+PEF1dGhvcj5DcmFuZTwvQXV0aG9yPjxZZWFyPjIwMDg8L1llYXI+PFJl
Y051bT41MzwvUmVjTnVtPjxEaXNwbGF5VGV4dD48c3R5bGUgZmFjZT0ic3VwZXJzY3JpcHQiPlsz
OSwgNDAsIDk0LCA5N1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8E7046">
        <w:instrText xml:space="preserve"> ADDIN EN.CITE.DATA </w:instrText>
      </w:r>
      <w:r w:rsidR="008E7046">
        <w:fldChar w:fldCharType="end"/>
      </w:r>
      <w:r w:rsidR="00956FC8">
        <w:fldChar w:fldCharType="separate"/>
      </w:r>
      <w:r w:rsidR="008E7046" w:rsidRPr="008E7046">
        <w:rPr>
          <w:noProof/>
          <w:vertAlign w:val="superscript"/>
        </w:rPr>
        <w:t>[39, 40, 94, 97]</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891E74">
            <w:pPr>
              <w:pStyle w:val="a3"/>
              <w:jc w:val="center"/>
            </w:pPr>
            <w:r>
              <w:rPr>
                <w:rFonts w:hint="eastAsia"/>
              </w:rPr>
              <w:t>1:</w:t>
            </w:r>
          </w:p>
        </w:tc>
        <w:tc>
          <w:tcPr>
            <w:tcW w:w="7656" w:type="dxa"/>
          </w:tcPr>
          <w:p w14:paraId="6707E630" w14:textId="7A800DB7" w:rsidR="00891E74" w:rsidRDefault="00891E74" w:rsidP="00891E74">
            <w:pPr>
              <w:pStyle w:val="a3"/>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891E74">
            <w:pPr>
              <w:pStyle w:val="a3"/>
              <w:jc w:val="center"/>
            </w:pPr>
            <w:r>
              <w:rPr>
                <w:rFonts w:hint="eastAsia"/>
              </w:rPr>
              <w:t>2:</w:t>
            </w:r>
          </w:p>
        </w:tc>
        <w:tc>
          <w:tcPr>
            <w:tcW w:w="7656" w:type="dxa"/>
          </w:tcPr>
          <w:p w14:paraId="66914998" w14:textId="027556CD" w:rsidR="00891E74" w:rsidRDefault="00891E74" w:rsidP="00891E74">
            <w:pPr>
              <w:pStyle w:val="a3"/>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891E74">
            <w:pPr>
              <w:pStyle w:val="a3"/>
              <w:jc w:val="center"/>
            </w:pPr>
            <w:r>
              <w:rPr>
                <w:rFonts w:hint="eastAsia"/>
              </w:rPr>
              <w:t>3:</w:t>
            </w:r>
          </w:p>
        </w:tc>
        <w:tc>
          <w:tcPr>
            <w:tcW w:w="7656" w:type="dxa"/>
          </w:tcPr>
          <w:p w14:paraId="069B7989" w14:textId="6EBB8C8B" w:rsidR="00891E74" w:rsidRDefault="00B6391E" w:rsidP="00891E74">
            <w:pPr>
              <w:pStyle w:val="a3"/>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891E74">
            <w:pPr>
              <w:pStyle w:val="a3"/>
              <w:jc w:val="center"/>
            </w:pPr>
            <w:r>
              <w:rPr>
                <w:rFonts w:hint="eastAsia"/>
              </w:rPr>
              <w:t>4:</w:t>
            </w:r>
          </w:p>
        </w:tc>
        <w:tc>
          <w:tcPr>
            <w:tcW w:w="7656" w:type="dxa"/>
          </w:tcPr>
          <w:p w14:paraId="57B4931A" w14:textId="33553419" w:rsidR="00891E74" w:rsidRDefault="00891E74" w:rsidP="00891E74">
            <w:pPr>
              <w:pStyle w:val="a3"/>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891E74">
            <w:pPr>
              <w:pStyle w:val="a3"/>
              <w:jc w:val="center"/>
            </w:pPr>
            <w:r>
              <w:rPr>
                <w:rFonts w:hint="eastAsia"/>
              </w:rPr>
              <w:t>5:</w:t>
            </w:r>
          </w:p>
        </w:tc>
        <w:tc>
          <w:tcPr>
            <w:tcW w:w="7656" w:type="dxa"/>
          </w:tcPr>
          <w:p w14:paraId="669654F8" w14:textId="7D20A622" w:rsidR="00891E74" w:rsidRDefault="00891E74" w:rsidP="004A336A">
            <w:pPr>
              <w:pStyle w:val="a3"/>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891E74">
            <w:pPr>
              <w:pStyle w:val="a3"/>
              <w:jc w:val="center"/>
            </w:pPr>
            <w:r>
              <w:rPr>
                <w:rFonts w:hint="eastAsia"/>
              </w:rPr>
              <w:t>6:</w:t>
            </w:r>
          </w:p>
        </w:tc>
        <w:tc>
          <w:tcPr>
            <w:tcW w:w="7656" w:type="dxa"/>
          </w:tcPr>
          <w:p w14:paraId="74EBBFA8" w14:textId="4A126971" w:rsidR="00891E74" w:rsidRDefault="00891E74" w:rsidP="0058516F">
            <w:pPr>
              <w:pStyle w:val="a3"/>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891E74">
            <w:pPr>
              <w:pStyle w:val="a3"/>
              <w:jc w:val="center"/>
            </w:pPr>
            <w:r>
              <w:rPr>
                <w:rFonts w:hint="eastAsia"/>
              </w:rPr>
              <w:t>7:</w:t>
            </w:r>
          </w:p>
        </w:tc>
        <w:tc>
          <w:tcPr>
            <w:tcW w:w="7656" w:type="dxa"/>
          </w:tcPr>
          <w:p w14:paraId="6BED57D1" w14:textId="357C14EF"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891E74">
            <w:pPr>
              <w:pStyle w:val="a3"/>
              <w:jc w:val="center"/>
            </w:pPr>
            <w:r>
              <w:rPr>
                <w:rFonts w:hint="eastAsia"/>
              </w:rPr>
              <w:t>8:</w:t>
            </w:r>
          </w:p>
        </w:tc>
        <w:tc>
          <w:tcPr>
            <w:tcW w:w="7656" w:type="dxa"/>
          </w:tcPr>
          <w:p w14:paraId="1BD0F7A0" w14:textId="743BD509" w:rsidR="00891E74" w:rsidRPr="0058516F" w:rsidRDefault="0058516F" w:rsidP="00891E74">
            <w:pPr>
              <w:pStyle w:val="a3"/>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891E74">
            <w:pPr>
              <w:pStyle w:val="a3"/>
              <w:jc w:val="center"/>
            </w:pPr>
            <w:r>
              <w:rPr>
                <w:rFonts w:hint="eastAsia"/>
              </w:rPr>
              <w:t>9:</w:t>
            </w:r>
          </w:p>
        </w:tc>
        <w:tc>
          <w:tcPr>
            <w:tcW w:w="7656" w:type="dxa"/>
          </w:tcPr>
          <w:p w14:paraId="22AD522C" w14:textId="4030C206"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891E74">
            <w:pPr>
              <w:pStyle w:val="a3"/>
              <w:jc w:val="center"/>
            </w:pPr>
            <w:r>
              <w:rPr>
                <w:rFonts w:hint="eastAsia"/>
              </w:rPr>
              <w:t>10:</w:t>
            </w:r>
          </w:p>
        </w:tc>
        <w:tc>
          <w:tcPr>
            <w:tcW w:w="7656" w:type="dxa"/>
          </w:tcPr>
          <w:p w14:paraId="695E7C94" w14:textId="70F8B647" w:rsidR="00891E74" w:rsidRPr="00236CEE" w:rsidRDefault="00236CEE" w:rsidP="00891E74">
            <w:pPr>
              <w:pStyle w:val="a3"/>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891E74">
            <w:pPr>
              <w:pStyle w:val="a3"/>
              <w:jc w:val="center"/>
            </w:pPr>
            <w:r>
              <w:rPr>
                <w:rFonts w:hint="eastAsia"/>
              </w:rPr>
              <w:t>11:</w:t>
            </w:r>
          </w:p>
        </w:tc>
        <w:tc>
          <w:tcPr>
            <w:tcW w:w="7656" w:type="dxa"/>
          </w:tcPr>
          <w:p w14:paraId="42C7D39C" w14:textId="348AB83C" w:rsidR="00891E74" w:rsidRPr="004A336A" w:rsidRDefault="004A336A" w:rsidP="00891E74">
            <w:pPr>
              <w:pStyle w:val="a3"/>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891E74">
            <w:pPr>
              <w:pStyle w:val="a3"/>
              <w:jc w:val="center"/>
            </w:pPr>
            <w:r>
              <w:rPr>
                <w:rFonts w:hint="eastAsia"/>
              </w:rPr>
              <w:t>12:</w:t>
            </w:r>
          </w:p>
        </w:tc>
        <w:tc>
          <w:tcPr>
            <w:tcW w:w="7656" w:type="dxa"/>
          </w:tcPr>
          <w:p w14:paraId="0E534508" w14:textId="11400023" w:rsidR="00891E74" w:rsidRDefault="004A336A" w:rsidP="004A336A">
            <w:pPr>
              <w:pStyle w:val="a3"/>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891E74">
            <w:pPr>
              <w:pStyle w:val="a3"/>
              <w:jc w:val="center"/>
            </w:pPr>
            <w:r>
              <w:rPr>
                <w:rFonts w:hint="eastAsia"/>
              </w:rPr>
              <w:t>13:</w:t>
            </w:r>
          </w:p>
        </w:tc>
        <w:tc>
          <w:tcPr>
            <w:tcW w:w="7656" w:type="dxa"/>
          </w:tcPr>
          <w:p w14:paraId="76F11ED2" w14:textId="3BCC1315" w:rsidR="00891E74" w:rsidRDefault="004A336A" w:rsidP="004A336A">
            <w:pPr>
              <w:pStyle w:val="a3"/>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891E74">
            <w:pPr>
              <w:pStyle w:val="a3"/>
              <w:jc w:val="center"/>
            </w:pPr>
            <w:r>
              <w:rPr>
                <w:rFonts w:hint="eastAsia"/>
              </w:rPr>
              <w:t>14:</w:t>
            </w:r>
          </w:p>
        </w:tc>
        <w:tc>
          <w:tcPr>
            <w:tcW w:w="7656" w:type="dxa"/>
          </w:tcPr>
          <w:p w14:paraId="00DBE39B" w14:textId="012910C8"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891E74">
            <w:pPr>
              <w:pStyle w:val="a3"/>
              <w:jc w:val="center"/>
            </w:pPr>
            <w:r>
              <w:rPr>
                <w:rFonts w:hint="eastAsia"/>
              </w:rPr>
              <w:t>15:</w:t>
            </w:r>
          </w:p>
        </w:tc>
        <w:tc>
          <w:tcPr>
            <w:tcW w:w="7656" w:type="dxa"/>
          </w:tcPr>
          <w:p w14:paraId="382D1869" w14:textId="28EDC509" w:rsidR="00891E74" w:rsidRDefault="00B6391E" w:rsidP="00891E74">
            <w:pPr>
              <w:pStyle w:val="a3"/>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891E74">
            <w:pPr>
              <w:pStyle w:val="a3"/>
              <w:jc w:val="center"/>
            </w:pPr>
            <w:r>
              <w:rPr>
                <w:rFonts w:hint="eastAsia"/>
              </w:rPr>
              <w:lastRenderedPageBreak/>
              <w:t>16:</w:t>
            </w:r>
          </w:p>
        </w:tc>
        <w:tc>
          <w:tcPr>
            <w:tcW w:w="7656" w:type="dxa"/>
          </w:tcPr>
          <w:p w14:paraId="5EDD752E" w14:textId="5ABE661A"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891E74">
            <w:pPr>
              <w:pStyle w:val="a3"/>
              <w:jc w:val="center"/>
            </w:pPr>
            <w:r>
              <w:rPr>
                <w:rFonts w:hint="eastAsia"/>
              </w:rPr>
              <w:t>17:</w:t>
            </w:r>
          </w:p>
        </w:tc>
        <w:tc>
          <w:tcPr>
            <w:tcW w:w="7656" w:type="dxa"/>
          </w:tcPr>
          <w:p w14:paraId="4398FC69" w14:textId="720C1364" w:rsidR="00891E74" w:rsidRDefault="00B6391E" w:rsidP="00891E74">
            <w:pPr>
              <w:pStyle w:val="a3"/>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891E74">
            <w:pPr>
              <w:pStyle w:val="a3"/>
              <w:jc w:val="center"/>
            </w:pPr>
            <w:r>
              <w:rPr>
                <w:rFonts w:hint="eastAsia"/>
              </w:rPr>
              <w:t>18:</w:t>
            </w:r>
          </w:p>
        </w:tc>
        <w:tc>
          <w:tcPr>
            <w:tcW w:w="7656" w:type="dxa"/>
          </w:tcPr>
          <w:p w14:paraId="47538A1B" w14:textId="360A9D7D" w:rsidR="00891E74" w:rsidRDefault="00B6391E" w:rsidP="00891E74">
            <w:pPr>
              <w:pStyle w:val="a3"/>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891E74">
            <w:pPr>
              <w:pStyle w:val="a3"/>
              <w:jc w:val="center"/>
            </w:pPr>
            <w:r>
              <w:rPr>
                <w:rFonts w:hint="eastAsia"/>
              </w:rPr>
              <w:t>19:</w:t>
            </w:r>
          </w:p>
        </w:tc>
        <w:tc>
          <w:tcPr>
            <w:tcW w:w="7656" w:type="dxa"/>
          </w:tcPr>
          <w:p w14:paraId="014D7488" w14:textId="1CAE3034" w:rsidR="00891E74" w:rsidRDefault="00B6391E" w:rsidP="00B6391E">
            <w:pPr>
              <w:pStyle w:val="a3"/>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7D32B284" w:rsidR="004D7006" w:rsidRDefault="00956FC8" w:rsidP="00ED5FA0">
      <w:pPr>
        <w:pStyle w:val="a3"/>
        <w:ind w:firstLine="420"/>
      </w:pPr>
      <w:r>
        <w:rPr>
          <w:rFonts w:hint="eastAsia"/>
        </w:rPr>
        <w:t>表</w:t>
      </w:r>
      <w:r>
        <w:rPr>
          <w:rFonts w:hint="eastAsia"/>
        </w:rPr>
        <w:t>6-X</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X</w:t>
      </w:r>
      <w:r w:rsidR="003233C2">
        <w:rPr>
          <w:rFonts w:hint="eastAsia"/>
        </w:rPr>
        <w:t>中，我们给出了</w:t>
      </w:r>
      <w:r w:rsidR="00D05275">
        <w:rPr>
          <w:rFonts w:hint="eastAsia"/>
        </w:rPr>
        <w:t>各</w:t>
      </w:r>
      <w:r w:rsidR="003233C2">
        <w:rPr>
          <w:rFonts w:hint="eastAsia"/>
        </w:rPr>
        <w:t>模式的视频（累积）播放量随时间变化的</w:t>
      </w:r>
      <w:r w:rsidR="003233C2" w:rsidRPr="000D0A6C">
        <w:rPr>
          <w:rFonts w:hint="eastAsia"/>
        </w:rPr>
        <w:t>典型</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是经历一个播放量的激增过程。经分析，我们认为</w:t>
      </w:r>
      <w:r w:rsidR="008909FA" w:rsidRPr="008909FA">
        <w:rPr>
          <w:rFonts w:hint="eastAsia"/>
        </w:rPr>
        <w:t>这种现象的两个主要原因如下：</w:t>
      </w:r>
      <w:r w:rsidR="008909FA">
        <w:rPr>
          <w:rFonts w:hint="eastAsia"/>
        </w:rPr>
        <w:t>1</w:t>
      </w:r>
      <w:r w:rsidR="008909FA">
        <w:rPr>
          <w:rFonts w:hint="eastAsia"/>
        </w:rPr>
        <w:t>）在优酷中，视频在发布后的最初几天中，将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X</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能够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等</w:t>
      </w:r>
      <w:r w:rsidR="0031040E">
        <w:rPr>
          <w:rFonts w:hint="eastAsia"/>
        </w:rPr>
        <w:t>在线社交网络中。这些影响能够引起播放量的反弹，使得一个不再流行的视频重新</w:t>
      </w:r>
      <w:r w:rsidR="000B0E06">
        <w:rPr>
          <w:rFonts w:hint="eastAsia"/>
        </w:rPr>
        <w:t>变得</w:t>
      </w:r>
      <w:r w:rsidR="0031040E">
        <w:rPr>
          <w:rFonts w:hint="eastAsia"/>
        </w:rPr>
        <w:t>流行起来</w:t>
      </w:r>
      <w:r w:rsidR="005640C5">
        <w:fldChar w:fldCharType="begin"/>
      </w:r>
      <w:r w:rsidR="008E7046">
        <w:instrText xml:space="preserve"> ADDIN EN.CITE &lt;EndNote&gt;&lt;Cite&gt;&lt;Author&gt;Roy&lt;/Author&gt;&lt;Year&gt;2013&lt;/Year&gt;&lt;RecNum&gt;76&lt;/RecNum&gt;&lt;DisplayText&gt;&lt;style face="superscript"&gt;[43, 103]&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5640C5">
        <w:fldChar w:fldCharType="separate"/>
      </w:r>
      <w:r w:rsidR="008E7046" w:rsidRPr="008E7046">
        <w:rPr>
          <w:noProof/>
          <w:vertAlign w:val="superscript"/>
        </w:rPr>
        <w:t>[43, 103]</w:t>
      </w:r>
      <w:r w:rsidR="005640C5">
        <w:fldChar w:fldCharType="end"/>
      </w:r>
      <w:r w:rsidR="0031040E">
        <w:rPr>
          <w:rFonts w:hint="eastAsia"/>
        </w:rPr>
        <w:t>。</w:t>
      </w:r>
    </w:p>
    <w:p w14:paraId="04FF93FA" w14:textId="196E5E24" w:rsidR="004D7006" w:rsidRDefault="004D7006" w:rsidP="004D7006">
      <w:pPr>
        <w:pStyle w:val="a3"/>
        <w:jc w:val="center"/>
      </w:pPr>
    </w:p>
    <w:p w14:paraId="3A1E4992" w14:textId="0DDDD4A7" w:rsidR="004D7006" w:rsidRDefault="004D7006" w:rsidP="004D7006">
      <w:pPr>
        <w:pStyle w:val="a3"/>
        <w:jc w:val="center"/>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36622C2E" w:rsidR="00ED5FA0" w:rsidRDefault="00D112F7" w:rsidP="00D112F7">
      <w:pPr>
        <w:pStyle w:val="a6"/>
      </w:pPr>
      <w:r>
        <w:rPr>
          <w:rFonts w:hint="eastAsia"/>
        </w:rPr>
        <w:t>图</w:t>
      </w:r>
      <w:r>
        <w:rPr>
          <w:rFonts w:hint="eastAsia"/>
        </w:rPr>
        <w:t>6-</w:t>
      </w:r>
      <w:r w:rsidR="00470DC7">
        <w:rPr>
          <w:rFonts w:hint="eastAsia"/>
        </w:rPr>
        <w:t>13</w:t>
      </w:r>
    </w:p>
    <w:p w14:paraId="6958D555" w14:textId="77777777" w:rsidR="00ED5FA0" w:rsidRDefault="00ED5FA0" w:rsidP="004D7006">
      <w:pPr>
        <w:pStyle w:val="a3"/>
        <w:jc w:val="center"/>
      </w:pPr>
    </w:p>
    <w:p w14:paraId="77626752" w14:textId="2393A1F8" w:rsidR="00AF0889" w:rsidRDefault="001C2747" w:rsidP="004350C4">
      <w:pPr>
        <w:pStyle w:val="a3"/>
      </w:pPr>
      <w:r>
        <w:rPr>
          <w:rFonts w:hint="eastAsia"/>
        </w:rPr>
        <w:tab/>
      </w:r>
      <w:r>
        <w:rPr>
          <w:rFonts w:hint="eastAsia"/>
        </w:rPr>
        <w:t>接下来，我们进一步</w:t>
      </w:r>
      <w:r w:rsidR="0025459F">
        <w:rPr>
          <w:rFonts w:hint="eastAsia"/>
        </w:rPr>
        <w:t>分析了</w:t>
      </w:r>
      <w:r w:rsidR="00A92312">
        <w:rPr>
          <w:rFonts w:hint="eastAsia"/>
        </w:rPr>
        <w:t>不同</w:t>
      </w:r>
      <w:r w:rsidR="00A03EDB">
        <w:t>流行度级别</w:t>
      </w:r>
      <w:r w:rsidR="0025459F">
        <w:rPr>
          <w:rFonts w:hint="eastAsia"/>
        </w:rPr>
        <w:t>之中的</w:t>
      </w:r>
      <w:r w:rsidR="00A92312">
        <w:rPr>
          <w:rFonts w:hint="eastAsia"/>
        </w:rPr>
        <w:t>视频播放量增长模式</w:t>
      </w:r>
      <w:r>
        <w:rPr>
          <w:rFonts w:hint="eastAsia"/>
        </w:rPr>
        <w:t>。表</w:t>
      </w:r>
      <w:r>
        <w:rPr>
          <w:rFonts w:hint="eastAsia"/>
        </w:rPr>
        <w:t>6-X</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41B59BE" w:rsidR="00A92312" w:rsidRPr="00A92312" w:rsidRDefault="00A92312" w:rsidP="00A92312">
      <w:pPr>
        <w:pStyle w:val="a3"/>
        <w:jc w:val="center"/>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2A1E19BD" w:rsidR="00EB0591" w:rsidRDefault="00187F07" w:rsidP="00515C0D">
      <w:pPr>
        <w:pStyle w:val="-0"/>
        <w:spacing w:before="312" w:after="312"/>
      </w:pPr>
      <w:r>
        <w:rPr>
          <w:rFonts w:hint="eastAsia"/>
        </w:rPr>
        <w:t>未来流行度</w:t>
      </w:r>
      <w:r w:rsidR="00281338">
        <w:t>级别</w:t>
      </w:r>
      <w:r>
        <w:rPr>
          <w:rFonts w:hint="eastAsia"/>
        </w:rPr>
        <w:t>预测</w:t>
      </w:r>
    </w:p>
    <w:p w14:paraId="34C58B9C" w14:textId="5CD7ADD0" w:rsidR="00EB0591" w:rsidRDefault="00912123" w:rsidP="00912123">
      <w:pPr>
        <w:pStyle w:val="-1"/>
        <w:spacing w:before="312" w:after="312"/>
      </w:pPr>
      <w:r>
        <w:rPr>
          <w:rFonts w:hint="eastAsia"/>
        </w:rPr>
        <w:t>问题定义</w:t>
      </w:r>
    </w:p>
    <w:p w14:paraId="0555AC05" w14:textId="26BD4A3F" w:rsidR="00313919" w:rsidRDefault="00515C0D" w:rsidP="0075748A">
      <w:pPr>
        <w:pStyle w:val="a3"/>
        <w:ind w:firstLine="420"/>
      </w:pPr>
      <w:r>
        <w:rPr>
          <w:rFonts w:hint="eastAsia"/>
        </w:rPr>
        <w:t>在本节中，我们关注于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482FE7B7" w:rsidR="004C1F52" w:rsidRDefault="00B04682" w:rsidP="00313919">
      <w:pPr>
        <w:pStyle w:val="a3"/>
        <w:ind w:firstLine="420"/>
      </w:pPr>
      <w:r>
        <w:rPr>
          <w:rFonts w:hint="eastAsia"/>
        </w:rPr>
        <w:lastRenderedPageBreak/>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的该视频的动态</w:t>
      </w:r>
      <w:r w:rsidR="00891738">
        <w:rPr>
          <w:rFonts w:hint="eastAsia"/>
        </w:rPr>
        <w:t>属性</w:t>
      </w:r>
      <w:r w:rsidR="0075748A">
        <w:rPr>
          <w:rFonts w:hint="eastAsia"/>
        </w:rPr>
        <w:t>信息。</w:t>
      </w:r>
    </w:p>
    <w:p w14:paraId="564CA037" w14:textId="19697B49" w:rsidR="000759DE" w:rsidRDefault="00313919" w:rsidP="003D4EEA">
      <w:pPr>
        <w:pStyle w:val="a3"/>
      </w:pPr>
      <w:r>
        <w:rPr>
          <w:rFonts w:hint="eastAsia"/>
        </w:rPr>
        <w:tab/>
      </w:r>
      <w:r>
        <w:rPr>
          <w:rFonts w:hint="eastAsia"/>
        </w:rPr>
        <w:t>在</w:t>
      </w:r>
      <w:r w:rsidR="003A1688">
        <w:rPr>
          <w:rFonts w:hint="eastAsia"/>
        </w:rPr>
        <w:t>对</w:t>
      </w:r>
      <w:r>
        <w:rPr>
          <w:rFonts w:hint="eastAsia"/>
        </w:rPr>
        <w:t>预测模型的构造中，我们使用了经典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0303B5" w:rsidRPr="000303B5">
        <w:rPr>
          <w:rFonts w:hint="eastAsia"/>
        </w:rPr>
        <w:t>根据实验结果，这些现有方法的</w:t>
      </w:r>
      <w:r w:rsidR="000303B5">
        <w:rPr>
          <w:rFonts w:hint="eastAsia"/>
        </w:rPr>
        <w:t>性能已经足够好，可以满足大多数应用需求</w:t>
      </w:r>
      <w:r w:rsidR="0092174F">
        <w:fldChar w:fldCharType="begin"/>
      </w:r>
      <w:r w:rsidR="008E7046">
        <w:instrText xml:space="preserve"> ADDIN EN.CITE &lt;EndNote&gt;&lt;Cite&gt;&lt;Author&gt;Vasconcelos&lt;/Author&gt;&lt;Year&gt;2015&lt;/Year&gt;&lt;RecNum&gt;68&lt;/RecNum&gt;&lt;DisplayText&gt;&lt;style face="superscript"&gt;[104]&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2174F">
        <w:fldChar w:fldCharType="separate"/>
      </w:r>
      <w:r w:rsidR="008E7046" w:rsidRPr="008E7046">
        <w:rPr>
          <w:noProof/>
          <w:vertAlign w:val="superscript"/>
        </w:rPr>
        <w:t>[104]</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0759DE">
        <w:rPr>
          <w:rFonts w:hint="eastAsia"/>
        </w:rPr>
        <w:t>效用</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7B8619BA" w:rsidR="000759DE" w:rsidRDefault="00CD4910" w:rsidP="00CD4910">
      <w:pPr>
        <w:pStyle w:val="-1"/>
        <w:spacing w:before="312" w:after="312"/>
      </w:pPr>
      <w:r>
        <w:rPr>
          <w:rFonts w:hint="eastAsia"/>
        </w:rPr>
        <w:t>特征介绍</w:t>
      </w:r>
    </w:p>
    <w:p w14:paraId="1C9F988B" w14:textId="48F6FE9F"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X</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1025DE1B"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8E7046">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Proceedings of the 32nd annual ACM conference on Human factors in computing systems&lt;/secondary-title&gt;&lt;/titles&gt;&lt;pages&gt;979-982&lt;/pages&gt;&lt;dates&gt;&lt;year&gt;2014&lt;/year&gt;&lt;/dates&gt;&lt;publisher&gt;ACM&lt;/publisher&gt;&lt;isbn&gt;1450324738&lt;/isbn&gt;&lt;urls&gt;&lt;/urls&gt;&lt;/record&gt;&lt;/Cite&gt;&lt;/EndNote&gt;</w:instrText>
      </w:r>
      <w:r w:rsidR="00BC7DCB">
        <w:fldChar w:fldCharType="separate"/>
      </w:r>
      <w:r w:rsidR="008E7046" w:rsidRPr="008E7046">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w:t>
      </w:r>
      <w:r w:rsidR="00A81506">
        <w:rPr>
          <w:rFonts w:hint="eastAsia"/>
        </w:rPr>
        <w:lastRenderedPageBreak/>
        <w:t>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具有</w:t>
      </w:r>
      <w:r w:rsidR="00E4703B">
        <w:rPr>
          <w:rFonts w:hint="eastAsia"/>
        </w:rPr>
        <w:t>相应</w:t>
      </w:r>
      <w:r w:rsidR="00A1296B">
        <w:rPr>
          <w:rFonts w:hint="eastAsia"/>
        </w:rPr>
        <w:t>流行度</w:t>
      </w:r>
      <w:r w:rsidR="00931928">
        <w:rPr>
          <w:rFonts w:hint="eastAsia"/>
        </w:rPr>
        <w:t>的</w:t>
      </w:r>
      <w:r w:rsidR="00A1296B">
        <w:rPr>
          <w:rFonts w:hint="eastAsia"/>
        </w:rPr>
        <w:t>视频的标题（或标签）中大量出现，即这些短语描述了具有</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47B0BCC1" w:rsidR="009C46F0" w:rsidRPr="009C46F0" w:rsidRDefault="007B5A66" w:rsidP="00AD401F">
      <w:pPr>
        <w:pStyle w:val="a3"/>
        <w:wordWrap w:val="0"/>
        <w:spacing w:line="240" w:lineRule="auto"/>
        <w:jc w:val="right"/>
      </w:pPr>
      <m:oMathPara>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sty m:val="p"/>
            </m:rPr>
            <w:br/>
          </m:r>
        </m:oMath>
      </m:oMathPara>
      <w:r w:rsidR="009C46F0">
        <w:tab/>
      </w:r>
      <w:r w:rsidR="009C46F0">
        <w:tab/>
      </w:r>
      <w:r w:rsidR="009C46F0">
        <w:tab/>
      </w:r>
      <w:r w:rsidR="009C46F0">
        <w:tab/>
      </w:r>
      <w:r w:rsidR="009C46F0">
        <w:tab/>
      </w:r>
      <w:r w:rsidR="009C46F0">
        <w:tab/>
      </w:r>
      <w:r w:rsidR="009C46F0">
        <w:tab/>
      </w:r>
      <w:r w:rsidR="009C46F0">
        <w:tab/>
        <w:t>(</w:t>
      </w:r>
      <w:r w:rsidR="00585EAF">
        <w:rPr>
          <w:rFonts w:hint="eastAsia"/>
        </w:rPr>
        <w:t>6-7</w:t>
      </w:r>
      <w:r w:rsidR="009C46F0">
        <w:t>)</w:t>
      </w:r>
    </w:p>
    <w:p w14:paraId="49E8F28F" w14:textId="173C3B2D"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08AE419A" w14:textId="77777777" w:rsidR="009C46F0" w:rsidRDefault="009C46F0" w:rsidP="00C9324A">
      <w:pPr>
        <w:pStyle w:val="a3"/>
      </w:pPr>
    </w:p>
    <w:p w14:paraId="56AE63A3" w14:textId="3634036A" w:rsidR="002A324A" w:rsidRDefault="007B5A66" w:rsidP="002A324A">
      <w:pPr>
        <w:pStyle w:val="a3"/>
        <w:spacing w:line="240" w:lineRule="auto"/>
        <w:jc w:val="right"/>
      </w:pPr>
      <m:oMathPara>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sty m:val="p"/>
            </m:rPr>
            <w:br/>
          </m:r>
        </m:oMath>
      </m:oMathPara>
      <w:r w:rsidR="002A324A">
        <w:tab/>
      </w:r>
      <w:r w:rsidR="002A324A">
        <w:tab/>
      </w:r>
      <w:r w:rsidR="002A324A">
        <w:tab/>
      </w:r>
      <w:r w:rsidR="002A324A">
        <w:tab/>
      </w:r>
      <w:r w:rsidR="002A324A">
        <w:tab/>
      </w:r>
      <w:r w:rsidR="002A324A">
        <w:tab/>
      </w:r>
      <w:r w:rsidR="002A324A">
        <w:tab/>
      </w:r>
      <w:r w:rsidR="002A324A">
        <w:tab/>
        <w:t>(6-</w:t>
      </w:r>
      <w:r w:rsidR="00585EAF">
        <w:rPr>
          <w:rFonts w:hint="eastAsia"/>
        </w:rPr>
        <w:t>8</w:t>
      </w:r>
      <w:r w:rsidR="002A324A">
        <w:t>)</w:t>
      </w:r>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2C694D58"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8E7046">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8E7046" w:rsidRPr="008E7046">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8E7046">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8E7046" w:rsidRPr="008E7046">
        <w:rPr>
          <w:noProof/>
          <w:vertAlign w:val="superscript"/>
        </w:rPr>
        <w:t>[121]</w:t>
      </w:r>
      <w:r w:rsidR="00C57C49">
        <w:fldChar w:fldCharType="end"/>
      </w:r>
      <w:r w:rsidR="00A1559A">
        <w:rPr>
          <w:rFonts w:hint="eastAsia"/>
        </w:rPr>
        <w:t>，来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511106D7" w:rsidR="0090425F" w:rsidRDefault="0090425F" w:rsidP="0090425F">
      <w:pPr>
        <w:pStyle w:val="a3"/>
        <w:jc w:val="center"/>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lastRenderedPageBreak/>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lastRenderedPageBreak/>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w:t>
            </w:r>
            <w:r>
              <w:rPr>
                <w:rFonts w:hint="eastAsia"/>
              </w:rPr>
              <w:lastRenderedPageBreak/>
              <w:t>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lastRenderedPageBreak/>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1310716A" w:rsidR="0090425F" w:rsidRDefault="00C23402" w:rsidP="00C23402">
      <w:pPr>
        <w:pStyle w:val="-1"/>
        <w:spacing w:before="312" w:after="312"/>
      </w:pPr>
      <w:r>
        <w:rPr>
          <w:rFonts w:hint="eastAsia"/>
        </w:rPr>
        <w:t>实验分析</w:t>
      </w:r>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lastRenderedPageBreak/>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551E1BCD"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8E7046">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8E7046" w:rsidRPr="008E7046">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8E7046">
        <w:instrText xml:space="preserve"> ADDIN EN.CITE &lt;EndNote&gt;&lt;Cite&gt;&lt;Author&gt;Breiman&lt;/Author&gt;&lt;Year&gt;1984&lt;/Year&gt;&lt;RecNum&gt;91&lt;/RecNum&gt;&lt;DisplayText&gt;&lt;style face="superscript"&gt;[70]&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8E7046" w:rsidRPr="008E7046">
        <w:rPr>
          <w:noProof/>
          <w:vertAlign w:val="superscript"/>
        </w:rPr>
        <w:t>[70]</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8E7046">
        <w:instrText xml:space="preserve"> ADDIN EN.CITE &lt;EndNote&gt;&lt;Cite&gt;&lt;Author&gt;Cortes&lt;/Author&gt;&lt;Year&gt;1995&lt;/Year&gt;&lt;RecNum&gt;92&lt;/RecNum&gt;&lt;DisplayText&gt;&lt;style face="superscript"&gt;[69]&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8E7046" w:rsidRPr="008E7046">
        <w:rPr>
          <w:noProof/>
          <w:vertAlign w:val="superscript"/>
        </w:rPr>
        <w:t>[69]</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8E7046">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C50730">
        <w:fldChar w:fldCharType="separate"/>
      </w:r>
      <w:r w:rsidR="008E7046" w:rsidRPr="008E7046">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8E7046">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Arcing the edge&lt;/title&gt;&lt;/titles&gt;&lt;dates&gt;&lt;year&gt;1997&lt;/year&gt;&lt;/dates&gt;&lt;publisher&gt;Technical Report 486, Statistics Department, University of California at Berkeley&lt;/publisher&gt;&lt;urls&gt;&lt;/urls&gt;&lt;/record&gt;&lt;/Cite&gt;&lt;/EndNote&gt;</w:instrText>
      </w:r>
      <w:r w:rsidR="00C50730">
        <w:fldChar w:fldCharType="separate"/>
      </w:r>
      <w:r w:rsidR="008E7046" w:rsidRPr="008E7046">
        <w:rPr>
          <w:noProof/>
          <w:vertAlign w:val="superscript"/>
        </w:rPr>
        <w:t>[124]</w:t>
      </w:r>
      <w:r w:rsidR="00C50730">
        <w:fldChar w:fldCharType="end"/>
      </w:r>
      <w:r w:rsidR="000D0005">
        <w:rPr>
          <w:rFonts w:hint="eastAsia"/>
        </w:rPr>
        <w:t>方法。</w:t>
      </w:r>
    </w:p>
    <w:p w14:paraId="7016D21B" w14:textId="176F0786" w:rsidR="00A447D7" w:rsidRDefault="00FD4E3E" w:rsidP="00D60443">
      <w:pPr>
        <w:pStyle w:val="a3"/>
        <w:ind w:firstLine="420"/>
      </w:pPr>
      <w:r>
        <w:t>在我们的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6B1B0805" w:rsidR="00D60443" w:rsidRPr="004E3DAE" w:rsidRDefault="007B5A66" w:rsidP="00466D6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sty m:val="p"/>
            </m:rPr>
            <w:br/>
          </m:r>
        </m:oMath>
      </m:oMathPara>
      <w:r w:rsidR="00466D67">
        <w:tab/>
      </w:r>
      <w:r w:rsidR="00466D67">
        <w:tab/>
      </w:r>
      <w:r w:rsidR="00466D67">
        <w:tab/>
      </w:r>
      <w:r w:rsidR="00466D67">
        <w:tab/>
      </w:r>
      <w:r w:rsidR="00466D67">
        <w:tab/>
      </w:r>
      <w:r w:rsidR="00466D67">
        <w:tab/>
      </w:r>
      <w:r w:rsidR="00466D67">
        <w:tab/>
      </w:r>
      <w:r w:rsidR="00466D67">
        <w:tab/>
      </w:r>
      <w:r w:rsidR="00466D67">
        <w:tab/>
      </w:r>
      <w:r w:rsidR="00466D67">
        <w:tab/>
      </w:r>
      <w:r w:rsidR="00466D67">
        <w:tab/>
        <w:t>(6-</w:t>
      </w:r>
      <w:r w:rsidR="00585EAF">
        <w:rPr>
          <w:rFonts w:hint="eastAsia"/>
        </w:rPr>
        <w:t>9</w:t>
      </w:r>
      <w:r w:rsidR="00466D67">
        <w:t>)</w:t>
      </w:r>
    </w:p>
    <w:p w14:paraId="5D719C88" w14:textId="7A01CF5C" w:rsidR="00E7662D" w:rsidRDefault="007B5A66" w:rsidP="006A3E70">
      <w:pPr>
        <w:pStyle w:val="a3"/>
        <w:wordWrap w:val="0"/>
        <w:spacing w:line="240" w:lineRule="auto"/>
        <w:jc w:val="right"/>
      </w:pPr>
      <m:oMathPara>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sty m:val="p"/>
            </m:rPr>
            <w:br/>
          </m:r>
        </m:oMath>
      </m:oMathPara>
      <w:r w:rsidR="006A3E70">
        <w:tab/>
      </w:r>
      <w:r w:rsidR="006A3E70">
        <w:tab/>
      </w:r>
      <w:r w:rsidR="006A3E70">
        <w:tab/>
      </w:r>
      <w:r w:rsidR="006A3E70">
        <w:tab/>
      </w:r>
      <w:r w:rsidR="006A3E70">
        <w:tab/>
      </w:r>
      <w:r w:rsidR="006A3E70">
        <w:tab/>
      </w:r>
      <w:r w:rsidR="006A3E70">
        <w:tab/>
      </w:r>
      <w:r w:rsidR="006A3E70">
        <w:tab/>
      </w:r>
      <w:r w:rsidR="006A3E70">
        <w:tab/>
      </w:r>
      <w:r w:rsidR="006A3E70">
        <w:tab/>
      </w:r>
      <w:r w:rsidR="006A3E70">
        <w:tab/>
        <w:t>(6-</w:t>
      </w:r>
      <w:r w:rsidR="00585EAF">
        <w:rPr>
          <w:rFonts w:hint="eastAsia"/>
        </w:rPr>
        <w:t>10</w:t>
      </w:r>
      <w:r w:rsidR="006A3E70">
        <w:t>)</w:t>
      </w:r>
    </w:p>
    <w:p w14:paraId="2C36698E" w14:textId="574449EB"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3E7C47D9" w14:textId="77777777" w:rsidR="00FA0891" w:rsidRDefault="00FA0891" w:rsidP="00C9324A">
      <w:pPr>
        <w:pStyle w:val="a3"/>
      </w:pPr>
    </w:p>
    <w:p w14:paraId="177CC1BB" w14:textId="64E40ED0" w:rsidR="00FA0891" w:rsidRPr="00081287" w:rsidRDefault="00081287" w:rsidP="00081287">
      <w:pPr>
        <w:pStyle w:val="a3"/>
        <w:spacing w:line="240" w:lineRule="auto"/>
        <w:jc w:val="right"/>
      </w:pPr>
      <m:oMathPara>
        <m:oMath>
          <m:r>
            <w:rPr>
              <w:rFonts w:ascii="Cambria Math" w:hAnsi="Cambria Math"/>
            </w:rPr>
            <w:lastRenderedPageBreak/>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sty m:val="p"/>
            </m:rPr>
            <w:br/>
          </m:r>
        </m:oMath>
      </m:oMathPara>
      <w:r>
        <w:tab/>
      </w:r>
      <w:r>
        <w:tab/>
      </w:r>
      <w:r>
        <w:tab/>
      </w:r>
      <w:r>
        <w:tab/>
      </w:r>
      <w:r>
        <w:tab/>
      </w:r>
      <w:r>
        <w:tab/>
      </w:r>
      <w:r>
        <w:tab/>
      </w:r>
      <w:r>
        <w:tab/>
      </w:r>
      <w:r>
        <w:tab/>
        <w:t>(6-</w:t>
      </w:r>
      <w:r w:rsidR="00585EAF">
        <w:rPr>
          <w:rFonts w:hint="eastAsia"/>
        </w:rPr>
        <w:t>11</w:t>
      </w:r>
      <w:r>
        <w:t>)</w:t>
      </w:r>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47FCD796"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8E7046">
        <w:instrText xml:space="preserve"> ADDIN EN.CITE &lt;EndNote&gt;&lt;Cite&gt;&lt;Author&gt;Vasconcelos&lt;/Author&gt;&lt;Year&gt;2015&lt;/Year&gt;&lt;RecNum&gt;68&lt;/RecNum&gt;&lt;DisplayText&gt;&lt;style face="superscript"&gt;[104]&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B715E8">
        <w:fldChar w:fldCharType="separate"/>
      </w:r>
      <w:r w:rsidR="008E7046" w:rsidRPr="008E7046">
        <w:rPr>
          <w:noProof/>
          <w:vertAlign w:val="superscript"/>
        </w:rPr>
        <w:t>[104]</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0E9D7F55" w:rsidR="00EB0EAF" w:rsidRDefault="003C5973" w:rsidP="000B15CB">
      <w:pPr>
        <w:pStyle w:val="a3"/>
        <w:ind w:firstLine="420"/>
      </w:pPr>
      <w:r>
        <w:rPr>
          <w:rFonts w:hint="eastAsia"/>
        </w:rPr>
        <w:t>图</w:t>
      </w:r>
      <w:r>
        <w:rPr>
          <w:rFonts w:hint="eastAsia"/>
        </w:rPr>
        <w:t>6-X</w:t>
      </w:r>
      <w:r>
        <w:rPr>
          <w:rFonts w:hint="eastAsia"/>
        </w:rPr>
        <w:t>显示了使用了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lastRenderedPageBreak/>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4E8389A4" w:rsidR="00445C5A" w:rsidRDefault="00DA7504" w:rsidP="00DA7504">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各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0EC4F2D2" w14:textId="77777777" w:rsidR="00EB0EAF" w:rsidRPr="00EB0EAF" w:rsidRDefault="00EB0EAF" w:rsidP="00413F6F">
      <w:pPr>
        <w:pStyle w:val="a3"/>
        <w:jc w:val="center"/>
      </w:pPr>
    </w:p>
    <w:p w14:paraId="601E86C6" w14:textId="05450692"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X</w:t>
      </w:r>
      <w:r w:rsidR="004D64CB">
        <w:rPr>
          <w:rFonts w:hint="eastAsia"/>
        </w:rPr>
        <w:t>中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的节点纯度（由</w:t>
      </w:r>
      <w:r w:rsidR="002C1EA1">
        <w:rPr>
          <w:rFonts w:hint="eastAsia"/>
        </w:rPr>
        <w:t>Gini</w:t>
      </w:r>
      <w:r w:rsidR="002C1EA1">
        <w:rPr>
          <w:rFonts w:hint="eastAsia"/>
        </w:rPr>
        <w:t>系数衡量），来对特征进行排序。表</w:t>
      </w:r>
      <w:r w:rsidR="002C1EA1">
        <w:rPr>
          <w:rFonts w:hint="eastAsia"/>
        </w:rPr>
        <w:t>6-X</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5B246CA1" w:rsidR="00557903" w:rsidRPr="00557903" w:rsidRDefault="00557903" w:rsidP="00557903">
      <w:pPr>
        <w:pStyle w:val="a3"/>
        <w:jc w:val="center"/>
      </w:pPr>
      <w:r>
        <w:rPr>
          <w:rFonts w:hint="eastAsia"/>
        </w:rPr>
        <w:t>表</w:t>
      </w:r>
      <w:r>
        <w:rPr>
          <w:rFonts w:hint="eastAsia"/>
        </w:rPr>
        <w:t>6-</w:t>
      </w:r>
      <w:r w:rsidR="00BA56E1">
        <w:rPr>
          <w:rFonts w:hint="eastAsia"/>
        </w:rPr>
        <w:t>5</w:t>
      </w:r>
      <w:r>
        <w:rPr>
          <w:rFonts w:hint="eastAsia"/>
        </w:rPr>
        <w:t xml:space="preserve"> </w:t>
      </w:r>
      <w:r>
        <w:rPr>
          <w:rFonts w:hint="eastAsia"/>
        </w:rPr>
        <w:t>特征重要性</w:t>
      </w:r>
      <w:r>
        <w:rPr>
          <w:rFonts w:hint="eastAsia"/>
        </w:rPr>
        <w:t>Top 10</w:t>
      </w:r>
      <w:r>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43"/>
        <w:gridCol w:w="3838"/>
        <w:gridCol w:w="2841"/>
      </w:tblGrid>
      <w:tr w:rsidR="00557903" w14:paraId="3030256B" w14:textId="77777777" w:rsidTr="00BA56E1">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BA56E1">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2A2E528C" w:rsidR="00557903" w:rsidRDefault="00876D9F" w:rsidP="00557903">
            <w:pPr>
              <w:pStyle w:val="a3"/>
              <w:jc w:val="center"/>
            </w:pPr>
            <w:r>
              <w:rPr>
                <w:rFonts w:hint="eastAsia"/>
              </w:rPr>
              <w:t>0.1173</w:t>
            </w:r>
          </w:p>
        </w:tc>
      </w:tr>
      <w:tr w:rsidR="00557903" w14:paraId="4082D562" w14:textId="77777777" w:rsidTr="00BA56E1">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4E219615" w:rsidR="00557903" w:rsidRDefault="00876D9F" w:rsidP="00557903">
            <w:pPr>
              <w:pStyle w:val="a3"/>
              <w:jc w:val="center"/>
            </w:pPr>
            <w:r>
              <w:rPr>
                <w:rFonts w:hint="eastAsia"/>
              </w:rPr>
              <w:t>0.1062</w:t>
            </w:r>
          </w:p>
        </w:tc>
      </w:tr>
      <w:tr w:rsidR="00557903" w14:paraId="41ACBEA1" w14:textId="77777777" w:rsidTr="00BA56E1">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9877992" w:rsidR="00557903" w:rsidRDefault="00876D9F" w:rsidP="00557903">
            <w:pPr>
              <w:pStyle w:val="a3"/>
              <w:jc w:val="center"/>
            </w:pPr>
            <w:r>
              <w:rPr>
                <w:rFonts w:hint="eastAsia"/>
              </w:rPr>
              <w:t>0.0628</w:t>
            </w:r>
          </w:p>
        </w:tc>
      </w:tr>
      <w:tr w:rsidR="00557903" w14:paraId="37D7CB5C" w14:textId="77777777" w:rsidTr="00BA56E1">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5D4FBCFD" w:rsidR="00557903" w:rsidRDefault="00876D9F" w:rsidP="00557903">
            <w:pPr>
              <w:pStyle w:val="a3"/>
              <w:jc w:val="center"/>
            </w:pPr>
            <w:r>
              <w:rPr>
                <w:rFonts w:hint="eastAsia"/>
              </w:rPr>
              <w:t>0.0579</w:t>
            </w:r>
          </w:p>
        </w:tc>
      </w:tr>
      <w:tr w:rsidR="00557903" w14:paraId="161BF537" w14:textId="77777777" w:rsidTr="00BA56E1">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571225ED" w:rsidR="00557903" w:rsidRDefault="00876D9F" w:rsidP="00557903">
            <w:pPr>
              <w:pStyle w:val="a3"/>
              <w:jc w:val="center"/>
            </w:pPr>
            <w:r>
              <w:rPr>
                <w:rFonts w:hint="eastAsia"/>
              </w:rPr>
              <w:t>0.0543</w:t>
            </w:r>
          </w:p>
        </w:tc>
      </w:tr>
      <w:tr w:rsidR="00557903" w14:paraId="2DBC3772" w14:textId="77777777" w:rsidTr="00BA56E1">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6E45E424" w:rsidR="00557903" w:rsidRDefault="00876D9F" w:rsidP="00557903">
            <w:pPr>
              <w:pStyle w:val="a3"/>
              <w:jc w:val="center"/>
            </w:pPr>
            <w:r>
              <w:rPr>
                <w:rFonts w:hint="eastAsia"/>
              </w:rPr>
              <w:t>0.0375</w:t>
            </w:r>
          </w:p>
        </w:tc>
      </w:tr>
      <w:tr w:rsidR="00557903" w14:paraId="02BF40F0" w14:textId="77777777" w:rsidTr="00BA56E1">
        <w:tc>
          <w:tcPr>
            <w:tcW w:w="1843" w:type="dxa"/>
            <w:tcBorders>
              <w:top w:val="nil"/>
              <w:bottom w:val="nil"/>
            </w:tcBorders>
          </w:tcPr>
          <w:p w14:paraId="28A7D653" w14:textId="085A9F76" w:rsidR="00557903" w:rsidRDefault="00557903" w:rsidP="00557903">
            <w:pPr>
              <w:pStyle w:val="a3"/>
              <w:jc w:val="center"/>
            </w:pPr>
            <w:r>
              <w:rPr>
                <w:rFonts w:hint="eastAsia"/>
              </w:rPr>
              <w:lastRenderedPageBreak/>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0A4E1A44" w:rsidR="00557903" w:rsidRDefault="00876D9F" w:rsidP="00557903">
            <w:pPr>
              <w:pStyle w:val="a3"/>
              <w:jc w:val="center"/>
            </w:pPr>
            <w:r>
              <w:rPr>
                <w:rFonts w:hint="eastAsia"/>
              </w:rPr>
              <w:t>0.0244</w:t>
            </w:r>
          </w:p>
        </w:tc>
      </w:tr>
      <w:tr w:rsidR="00557903" w14:paraId="72F21546" w14:textId="77777777" w:rsidTr="00BA56E1">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1524671" w:rsidR="00557903" w:rsidRDefault="00876D9F" w:rsidP="00557903">
            <w:pPr>
              <w:pStyle w:val="a3"/>
              <w:jc w:val="center"/>
            </w:pPr>
            <w:r>
              <w:rPr>
                <w:rFonts w:hint="eastAsia"/>
              </w:rPr>
              <w:t>0.0201</w:t>
            </w:r>
          </w:p>
        </w:tc>
      </w:tr>
      <w:tr w:rsidR="00557903" w14:paraId="4C311D5F" w14:textId="77777777" w:rsidTr="00BA56E1">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7C654F8A" w:rsidR="00557903" w:rsidRDefault="00876D9F" w:rsidP="00557903">
            <w:pPr>
              <w:pStyle w:val="a3"/>
              <w:jc w:val="center"/>
            </w:pPr>
            <w:r>
              <w:rPr>
                <w:rFonts w:hint="eastAsia"/>
              </w:rPr>
              <w:t>0.0179</w:t>
            </w:r>
          </w:p>
        </w:tc>
      </w:tr>
      <w:tr w:rsidR="00557903" w14:paraId="465DF265" w14:textId="77777777" w:rsidTr="00BA56E1">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55A94FF3" w:rsidR="00557903" w:rsidRDefault="00876D9F" w:rsidP="00557903">
            <w:pPr>
              <w:pStyle w:val="a3"/>
              <w:jc w:val="center"/>
            </w:pPr>
            <w:r>
              <w:rPr>
                <w:rFonts w:hint="eastAsia"/>
              </w:rPr>
              <w:t>0.0143</w:t>
            </w:r>
          </w:p>
        </w:tc>
      </w:tr>
    </w:tbl>
    <w:p w14:paraId="64AA333A" w14:textId="77777777" w:rsidR="00557903" w:rsidRDefault="00557903" w:rsidP="00557903">
      <w:pPr>
        <w:pStyle w:val="a3"/>
        <w:jc w:val="center"/>
      </w:pPr>
    </w:p>
    <w:p w14:paraId="2B649C06" w14:textId="41EEC99A"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7BBE07AC" w:rsidR="00BB5CE2" w:rsidRDefault="004E56F8" w:rsidP="00C9324A">
      <w:pPr>
        <w:pStyle w:val="a3"/>
      </w:pPr>
      <w:r>
        <w:rPr>
          <w:rFonts w:hint="eastAsia"/>
        </w:rPr>
        <w:tab/>
      </w:r>
      <w:r>
        <w:rPr>
          <w:rFonts w:hint="eastAsia"/>
        </w:rPr>
        <w:t>图</w:t>
      </w:r>
      <w:r>
        <w:rPr>
          <w:rFonts w:hint="eastAsia"/>
        </w:rPr>
        <w:t>6-X</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4FE72B5C" w:rsidR="009864AF" w:rsidRDefault="002B04C2" w:rsidP="009864AF">
      <w:pPr>
        <w:pStyle w:val="a3"/>
        <w:ind w:firstLine="420"/>
      </w:pPr>
      <w:r w:rsidRPr="002B04C2">
        <w:rPr>
          <w:rFonts w:hint="eastAsia"/>
        </w:rPr>
        <w:t>接下来，我们</w:t>
      </w:r>
      <w:r>
        <w:rPr>
          <w:rFonts w:hint="eastAsia"/>
        </w:rPr>
        <w:t>分析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平衡及时性与准确性的合适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X</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X</w:t>
      </w:r>
      <w:r w:rsidR="009864AF">
        <w:rPr>
          <w:rFonts w:hint="eastAsia"/>
        </w:rPr>
        <w:t>，我们发现通过追踪视频的流行度历史动态仅</w:t>
      </w:r>
      <w:r w:rsidR="009864AF">
        <w:rPr>
          <w:rFonts w:hint="eastAsia"/>
        </w:rPr>
        <w:t>1</w:t>
      </w:r>
      <w:r w:rsidR="009864AF">
        <w:rPr>
          <w:rFonts w:hint="eastAsia"/>
        </w:rPr>
        <w:t>天的时间，各分类</w:t>
      </w:r>
      <w:r w:rsidR="009864AF">
        <w:rPr>
          <w:rFonts w:hint="eastAsia"/>
        </w:rPr>
        <w:lastRenderedPageBreak/>
        <w:t>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分析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86EB04B" w:rsidR="00240DCF" w:rsidRDefault="00240DCF" w:rsidP="00240DCF">
      <w:pPr>
        <w:pStyle w:val="a6"/>
      </w:pPr>
      <w:r>
        <w:rPr>
          <w:rFonts w:hint="eastAsia"/>
        </w:rPr>
        <w:t>图</w:t>
      </w:r>
      <w:r>
        <w:rPr>
          <w:rFonts w:hint="eastAsia"/>
        </w:rPr>
        <w:t>6-</w:t>
      </w:r>
      <w:r w:rsidR="00470DC7">
        <w:rPr>
          <w:rFonts w:hint="eastAsia"/>
        </w:rPr>
        <w:t>15</w:t>
      </w:r>
      <w:r>
        <w:rPr>
          <w:rFonts w:hint="eastAsia"/>
        </w:rPr>
        <w:t xml:space="preserve"> </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1FE390E4" w14:textId="77777777" w:rsidR="00B86CE1" w:rsidRPr="00C9324A" w:rsidRDefault="00B86CE1" w:rsidP="00834016">
      <w:pPr>
        <w:pStyle w:val="a3"/>
        <w:jc w:val="center"/>
      </w:pPr>
    </w:p>
    <w:p w14:paraId="0B4E6699" w14:textId="1337BCBA" w:rsidR="00A01798" w:rsidRDefault="009407AB" w:rsidP="00281338">
      <w:pPr>
        <w:pStyle w:val="-0"/>
        <w:spacing w:before="312" w:after="312"/>
      </w:pPr>
      <w:r>
        <w:rPr>
          <w:rFonts w:hint="eastAsia"/>
        </w:rPr>
        <w:t>基于播放量增长模式的</w:t>
      </w:r>
      <w:r w:rsidR="00A01798">
        <w:t>未来</w:t>
      </w:r>
      <w:r w:rsidR="00A01798">
        <w:rPr>
          <w:rFonts w:hint="eastAsia"/>
        </w:rPr>
        <w:t>流行度数值预测</w:t>
      </w:r>
    </w:p>
    <w:p w14:paraId="1E76BE5B" w14:textId="34EC1A73" w:rsidR="00D32488" w:rsidRPr="00D32488" w:rsidRDefault="00D32488" w:rsidP="00D32488">
      <w:pPr>
        <w:pStyle w:val="-1"/>
        <w:spacing w:before="312" w:after="312"/>
      </w:pPr>
      <w:r>
        <w:rPr>
          <w:rFonts w:hint="eastAsia"/>
        </w:rPr>
        <w:t>问题定义</w:t>
      </w:r>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3C7F761C" w:rsidR="00D32488" w:rsidRDefault="00D32488" w:rsidP="00D32488">
      <w:pPr>
        <w:pStyle w:val="-1"/>
        <w:spacing w:before="312" w:after="312"/>
      </w:pPr>
      <w:r>
        <w:rPr>
          <w:rFonts w:hint="eastAsia"/>
        </w:rPr>
        <w:t>早期</w:t>
      </w:r>
      <w:r>
        <w:rPr>
          <w:rFonts w:hint="eastAsia"/>
        </w:rPr>
        <w:t>-</w:t>
      </w:r>
      <w:r>
        <w:rPr>
          <w:rFonts w:hint="eastAsia"/>
        </w:rPr>
        <w:t>长期播放量关系</w:t>
      </w:r>
    </w:p>
    <w:p w14:paraId="751729EF" w14:textId="43E704D0" w:rsidR="00140E6C" w:rsidRPr="006E3A5F" w:rsidRDefault="00421618" w:rsidP="00F422FF">
      <w:pPr>
        <w:pStyle w:val="a3"/>
        <w:ind w:firstLine="420"/>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w:t>
      </w:r>
      <w:r w:rsidR="000D4FF2">
        <w:rPr>
          <w:rFonts w:hint="eastAsia"/>
        </w:rPr>
        <w:lastRenderedPageBreak/>
        <w:t>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X</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6B1592B8" w:rsidR="00DA4C6F" w:rsidRDefault="00DA4C6F" w:rsidP="007937D0">
      <w:pPr>
        <w:pStyle w:val="a6"/>
      </w:pPr>
      <w:r>
        <w:rPr>
          <w:rFonts w:hint="eastAsia"/>
        </w:rPr>
        <w:t>图</w:t>
      </w:r>
      <w:r>
        <w:rPr>
          <w:rFonts w:hint="eastAsia"/>
        </w:rPr>
        <w:t>6-</w:t>
      </w:r>
      <w:r w:rsidR="00470DC7">
        <w:rPr>
          <w:rFonts w:hint="eastAsia"/>
        </w:rPr>
        <w:t>16</w:t>
      </w:r>
    </w:p>
    <w:p w14:paraId="6C744B1C" w14:textId="77777777" w:rsidR="00DA4C6F" w:rsidRDefault="00DA4C6F" w:rsidP="00DA4C6F">
      <w:pPr>
        <w:pStyle w:val="a3"/>
        <w:jc w:val="center"/>
      </w:pPr>
    </w:p>
    <w:p w14:paraId="2DE2C729" w14:textId="12872801" w:rsidR="00ED7A86" w:rsidRDefault="0069081B" w:rsidP="00A01798">
      <w:pPr>
        <w:pStyle w:val="a3"/>
      </w:pPr>
      <w:r>
        <w:rPr>
          <w:rFonts w:hint="eastAsia"/>
        </w:rPr>
        <w:tab/>
      </w:r>
      <w:r>
        <w:rPr>
          <w:rFonts w:hint="eastAsia"/>
        </w:rPr>
        <w:t>根据前文</w:t>
      </w:r>
      <w:r>
        <w:rPr>
          <w:rFonts w:hint="eastAsia"/>
        </w:rPr>
        <w:t>6.5.4</w:t>
      </w:r>
      <w:r>
        <w:rPr>
          <w:rFonts w:hint="eastAsia"/>
        </w:rPr>
        <w:t>小节的分析内容，我们可以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X</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lastRenderedPageBreak/>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6C0FF5D9" w:rsidR="00A053AC" w:rsidRDefault="00F63FD4" w:rsidP="00F63FD4">
      <w:pPr>
        <w:pStyle w:val="a6"/>
      </w:pPr>
      <w:r>
        <w:rPr>
          <w:rFonts w:hint="eastAsia"/>
        </w:rPr>
        <w:t>图</w:t>
      </w:r>
      <w:r>
        <w:rPr>
          <w:rFonts w:hint="eastAsia"/>
        </w:rPr>
        <w:t>6-</w:t>
      </w:r>
      <w:r w:rsidR="00470DC7">
        <w:rPr>
          <w:rFonts w:hint="eastAsia"/>
        </w:rPr>
        <w:t>17</w:t>
      </w:r>
    </w:p>
    <w:p w14:paraId="3EAC75AB" w14:textId="77777777" w:rsidR="00A053AC" w:rsidRDefault="00A053AC" w:rsidP="00A053AC">
      <w:pPr>
        <w:pStyle w:val="a3"/>
        <w:jc w:val="center"/>
      </w:pP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0E7573CB" w:rsidR="002B6FF1" w:rsidRDefault="002B6FF1" w:rsidP="002B6FF1">
      <w:pPr>
        <w:pStyle w:val="-1"/>
        <w:spacing w:before="312" w:after="312"/>
      </w:pPr>
      <w:r>
        <w:rPr>
          <w:rFonts w:hint="eastAsia"/>
        </w:rPr>
        <w:t>预测模型</w:t>
      </w:r>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0BDAFD78" w:rsidR="00A220D7" w:rsidRPr="005808EE" w:rsidRDefault="007B5A66" w:rsidP="00A220D7">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A220D7">
        <w:tab/>
      </w:r>
      <w:r w:rsidR="00A220D7">
        <w:tab/>
      </w:r>
      <w:r w:rsidR="00A220D7">
        <w:tab/>
      </w:r>
      <w:r w:rsidR="00A220D7">
        <w:tab/>
      </w:r>
      <w:r w:rsidR="00A220D7">
        <w:tab/>
      </w:r>
      <w:r w:rsidR="00A220D7">
        <w:tab/>
      </w:r>
      <w:r w:rsidR="00A220D7">
        <w:tab/>
      </w:r>
      <w:r w:rsidR="00A220D7">
        <w:tab/>
      </w:r>
      <w:r w:rsidR="00A220D7">
        <w:tab/>
      </w:r>
      <w:r w:rsidR="00A220D7">
        <w:tab/>
        <w:t>(6-</w:t>
      </w:r>
      <w:r w:rsidR="00585EAF">
        <w:rPr>
          <w:rFonts w:hint="eastAsia"/>
        </w:rPr>
        <w:t>12</w:t>
      </w:r>
      <w:r w:rsidR="00A220D7">
        <w:t>)</w:t>
      </w:r>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2DB343ED" w:rsidR="00944A51" w:rsidRPr="00B33EE8" w:rsidRDefault="007B5A66" w:rsidP="00B33EE8">
      <w:pPr>
        <w:pStyle w:val="a3"/>
        <w:spacing w:line="240" w:lineRule="auto"/>
        <w:jc w:val="right"/>
      </w:pPr>
      <m:oMathPara>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B33EE8">
        <w:tab/>
      </w:r>
      <w:r w:rsidR="00B33EE8">
        <w:tab/>
      </w:r>
      <w:r w:rsidR="00B33EE8">
        <w:tab/>
      </w:r>
      <w:r w:rsidR="00B33EE8">
        <w:tab/>
      </w:r>
      <w:r w:rsidR="00B33EE8">
        <w:tab/>
      </w:r>
      <w:r w:rsidR="00B33EE8">
        <w:tab/>
        <w:t>(6-</w:t>
      </w:r>
      <w:r w:rsidR="00585EAF">
        <w:rPr>
          <w:rFonts w:hint="eastAsia"/>
        </w:rPr>
        <w:t>13</w:t>
      </w:r>
      <w:r w:rsidR="00B33EE8">
        <w:t>)</w:t>
      </w:r>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5CB97B8B" w:rsidR="00B33EE8" w:rsidRPr="00B33EE8" w:rsidRDefault="007B5A66" w:rsidP="0001134A">
      <w:pPr>
        <w:pStyle w:val="a3"/>
        <w:spacing w:line="240" w:lineRule="auto"/>
        <w:jc w:val="right"/>
      </w:pPr>
      <m:oMathPara>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sty m:val="p"/>
            </m:rPr>
            <w:br/>
          </m:r>
        </m:oMath>
      </m:oMathPara>
      <w:r w:rsidR="00B33EE8">
        <w:tab/>
      </w:r>
      <w:r w:rsidR="00B33EE8">
        <w:tab/>
      </w:r>
      <w:r w:rsidR="00B33EE8">
        <w:tab/>
      </w:r>
      <w:r w:rsidR="00B33EE8">
        <w:tab/>
      </w:r>
      <w:r w:rsidR="00B33EE8">
        <w:tab/>
      </w:r>
      <w:r w:rsidR="00B33EE8">
        <w:tab/>
      </w:r>
      <w:r w:rsidR="00B33EE8">
        <w:tab/>
      </w:r>
      <w:r w:rsidR="00B33EE8">
        <w:tab/>
      </w:r>
      <w:r w:rsidR="00B33EE8">
        <w:tab/>
      </w:r>
      <w:r w:rsidR="00B33EE8">
        <w:tab/>
        <w:t>(6-</w:t>
      </w:r>
      <w:r w:rsidR="00585EAF">
        <w:rPr>
          <w:rFonts w:hint="eastAsia"/>
        </w:rPr>
        <w:t>14</w:t>
      </w:r>
      <w:r w:rsidR="00B33EE8">
        <w:t>)</w:t>
      </w:r>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23F5E26E" w:rsidR="00C43CB5" w:rsidRPr="00C43CB5" w:rsidRDefault="007B5A66" w:rsidP="00C43CB5">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sty m:val="p"/>
            </m:rPr>
            <w:br/>
          </m:r>
        </m:oMath>
      </m:oMathPara>
      <w:r w:rsidR="00C43CB5">
        <w:tab/>
      </w:r>
      <w:r w:rsidR="00C43CB5">
        <w:tab/>
      </w:r>
      <w:r w:rsidR="00C43CB5">
        <w:tab/>
      </w:r>
      <w:r w:rsidR="00C43CB5">
        <w:tab/>
      </w:r>
      <w:r w:rsidR="00C43CB5">
        <w:tab/>
      </w:r>
      <w:r w:rsidR="00C43CB5">
        <w:tab/>
      </w:r>
      <w:r w:rsidR="00C43CB5">
        <w:tab/>
      </w:r>
      <w:r w:rsidR="00C43CB5">
        <w:tab/>
      </w:r>
      <w:r w:rsidR="00C43CB5">
        <w:tab/>
      </w:r>
      <w:r w:rsidR="00C43CB5">
        <w:tab/>
        <w:t>(6-</w:t>
      </w:r>
      <w:r w:rsidR="00585EAF">
        <w:rPr>
          <w:rFonts w:hint="eastAsia"/>
        </w:rPr>
        <w:t>15</w:t>
      </w:r>
      <w:r w:rsidR="00C43CB5">
        <w:t>)</w:t>
      </w:r>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2EB37BAB" w:rsidR="00262E6B" w:rsidRDefault="00385EE9" w:rsidP="0033739E">
      <w:pPr>
        <w:pStyle w:val="a3"/>
        <w:wordWrap w:val="0"/>
        <w:spacing w:line="240" w:lineRule="auto"/>
        <w:jc w:val="right"/>
      </w:pPr>
      <m:oMathPara>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sty m:val="p"/>
            </m:rPr>
            <w:br/>
          </m:r>
        </m:oMath>
      </m:oMathPara>
      <w:r w:rsidR="0033739E">
        <w:tab/>
      </w:r>
      <w:r w:rsidR="0033739E">
        <w:tab/>
      </w:r>
      <w:r w:rsidR="0033739E">
        <w:tab/>
      </w:r>
      <w:r w:rsidR="0033739E">
        <w:tab/>
      </w:r>
      <w:r w:rsidR="0033739E">
        <w:tab/>
      </w:r>
      <w:r w:rsidR="0033739E">
        <w:tab/>
      </w:r>
      <w:r w:rsidR="0033739E">
        <w:tab/>
      </w:r>
      <w:r w:rsidR="0033739E">
        <w:tab/>
      </w:r>
      <w:r w:rsidR="0033739E">
        <w:tab/>
      </w:r>
      <w:r w:rsidR="0033739E">
        <w:tab/>
        <w:t>(6-</w:t>
      </w:r>
      <w:r w:rsidR="00585EAF">
        <w:rPr>
          <w:rFonts w:hint="eastAsia"/>
        </w:rPr>
        <w:t>16</w:t>
      </w:r>
      <w:r w:rsidR="0033739E">
        <w:t>)</w:t>
      </w:r>
    </w:p>
    <w:p w14:paraId="71CC652A" w14:textId="21FD62B4" w:rsidR="0033739E" w:rsidRDefault="00385EE9" w:rsidP="002B6FF1">
      <w:pPr>
        <w:pStyle w:val="a3"/>
      </w:pPr>
      <w:r>
        <w:rPr>
          <w:rFonts w:hint="eastAsia"/>
        </w:rPr>
        <w:t>由此，模型参数可获取如下：</w:t>
      </w:r>
    </w:p>
    <w:p w14:paraId="1D09F4B4" w14:textId="1C10A2C1" w:rsidR="00385EE9" w:rsidRPr="00385EE9" w:rsidRDefault="009B5EFA" w:rsidP="00385EE9">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sty m:val="p"/>
            </m:rPr>
            <w:br/>
          </m:r>
        </m:oMath>
      </m:oMathPara>
      <w:r w:rsidR="00385EE9">
        <w:tab/>
      </w:r>
      <w:r w:rsidR="00385EE9">
        <w:tab/>
      </w:r>
      <w:r w:rsidR="00385EE9">
        <w:tab/>
      </w:r>
      <w:r w:rsidR="00385EE9">
        <w:tab/>
      </w:r>
      <w:r w:rsidR="00385EE9">
        <w:tab/>
      </w:r>
      <w:r w:rsidR="00385EE9">
        <w:tab/>
      </w:r>
      <w:r w:rsidR="00385EE9">
        <w:tab/>
      </w:r>
      <w:r w:rsidR="00385EE9">
        <w:tab/>
      </w:r>
      <w:r w:rsidR="00385EE9">
        <w:tab/>
        <w:t>(6-</w:t>
      </w:r>
      <w:r w:rsidR="00585EAF">
        <w:rPr>
          <w:rFonts w:hint="eastAsia"/>
        </w:rPr>
        <w:t>17</w:t>
      </w:r>
      <w:r w:rsidR="00385EE9">
        <w:t>)</w:t>
      </w:r>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573A53DE" w:rsidR="00D61252" w:rsidRPr="00385EE9" w:rsidRDefault="00D61252" w:rsidP="00D61252">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sty m:val="p"/>
            </m:rPr>
            <w:br/>
          </m:r>
        </m:oMath>
      </m:oMathPara>
      <w:r>
        <w:tab/>
      </w:r>
      <w:r>
        <w:tab/>
      </w:r>
      <w:r>
        <w:tab/>
      </w:r>
      <w:r>
        <w:tab/>
      </w:r>
      <w:r>
        <w:tab/>
      </w:r>
      <w:r>
        <w:tab/>
      </w:r>
      <w:r>
        <w:tab/>
      </w:r>
      <w:r>
        <w:tab/>
      </w:r>
      <w:r>
        <w:tab/>
        <w:t>(6-</w:t>
      </w:r>
      <w:r w:rsidR="00585EAF">
        <w:rPr>
          <w:rFonts w:hint="eastAsia"/>
        </w:rPr>
        <w:t>18</w:t>
      </w:r>
      <w:r>
        <w:t>)</w:t>
      </w:r>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7B54D57C" w:rsidR="002B6FF1" w:rsidRPr="002B6FF1" w:rsidRDefault="002B6FF1" w:rsidP="002B6FF1">
      <w:pPr>
        <w:pStyle w:val="-1"/>
        <w:spacing w:before="312" w:after="312"/>
      </w:pPr>
      <w:r>
        <w:rPr>
          <w:rFonts w:hint="eastAsia"/>
        </w:rPr>
        <w:t>实验分析</w:t>
      </w:r>
    </w:p>
    <w:p w14:paraId="70F7B61D" w14:textId="36D89A51" w:rsidR="000230F2" w:rsidRDefault="009D2969" w:rsidP="00A01798">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X</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w:t>
      </w:r>
      <w:r w:rsidR="000230F2">
        <w:rPr>
          <w:rFonts w:hint="eastAsia"/>
        </w:rPr>
        <w:lastRenderedPageBreak/>
        <w:t>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165A7D68" w14:textId="77777777" w:rsidR="009F141E" w:rsidRDefault="009F141E" w:rsidP="009F141E">
      <w:pPr>
        <w:pStyle w:val="a3"/>
        <w:jc w:val="center"/>
      </w:pP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4934555C" w14:textId="35CD7DCC" w:rsidR="009F141E" w:rsidRDefault="00936450" w:rsidP="00936450">
      <w:pPr>
        <w:pStyle w:val="a6"/>
      </w:pPr>
      <w:r>
        <w:rPr>
          <w:rFonts w:hint="eastAsia"/>
        </w:rPr>
        <w:t>图</w:t>
      </w:r>
      <w:r>
        <w:rPr>
          <w:rFonts w:hint="eastAsia"/>
        </w:rPr>
        <w:t>6-</w:t>
      </w:r>
      <w:r w:rsidR="00470DC7">
        <w:rPr>
          <w:rFonts w:hint="eastAsia"/>
        </w:rPr>
        <w:t>18</w:t>
      </w:r>
      <w:r>
        <w:rPr>
          <w:rFonts w:hint="eastAsia"/>
        </w:rPr>
        <w:t xml:space="preserve"> </w:t>
      </w:r>
      <w:r w:rsidR="007D6D6C">
        <w:t>VCGP_ML</w:t>
      </w:r>
      <w:r>
        <w:rPr>
          <w:rFonts w:hint="eastAsia"/>
        </w:rPr>
        <w:t>检测系统概览示意图</w:t>
      </w:r>
      <w:r w:rsidR="00D74E29">
        <w:rPr>
          <w:rFonts w:hint="eastAsia"/>
        </w:rPr>
        <w:t>。</w:t>
      </w:r>
      <w:bookmarkStart w:id="0" w:name="_GoBack"/>
      <w:bookmarkEnd w:id="0"/>
    </w:p>
    <w:p w14:paraId="77BB7EF0" w14:textId="77777777" w:rsidR="009F141E" w:rsidRPr="000230F2" w:rsidRDefault="009F141E" w:rsidP="009F141E">
      <w:pPr>
        <w:pStyle w:val="a3"/>
        <w:jc w:val="center"/>
      </w:pP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5032325F" w:rsidR="00866868" w:rsidRDefault="007B5A66" w:rsidP="001F3BED">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sty m:val="p"/>
            </m:rPr>
            <w:br/>
          </m:r>
        </m:oMath>
      </m:oMathPara>
      <w:r w:rsidR="001F3BED">
        <w:tab/>
      </w:r>
      <w:r w:rsidR="001F3BED">
        <w:tab/>
      </w:r>
      <w:r w:rsidR="001F3BED">
        <w:tab/>
      </w:r>
      <w:r w:rsidR="001F3BED">
        <w:tab/>
      </w:r>
      <w:r w:rsidR="001F3BED">
        <w:tab/>
      </w:r>
      <w:r w:rsidR="001F3BED">
        <w:tab/>
      </w:r>
      <w:r w:rsidR="001F3BED">
        <w:tab/>
      </w:r>
      <w:r w:rsidR="001F3BED">
        <w:tab/>
      </w:r>
      <w:r w:rsidR="001F3BED">
        <w:tab/>
        <w:t>(6-</w:t>
      </w:r>
      <w:r w:rsidR="00585EAF">
        <w:rPr>
          <w:rFonts w:hint="eastAsia"/>
        </w:rPr>
        <w:t>19</w:t>
      </w:r>
      <w:r w:rsidR="001F3BED">
        <w:t>)</w:t>
      </w:r>
    </w:p>
    <w:p w14:paraId="34B8631C" w14:textId="47F956B0"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4BB12394" w:rsidR="00902602" w:rsidRDefault="007B5A66" w:rsidP="00252E9B">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sty m:val="p"/>
            </m:rPr>
            <w:br/>
          </m:r>
        </m:oMath>
      </m:oMathPara>
      <w:r w:rsidR="00252E9B">
        <w:tab/>
      </w:r>
      <w:r w:rsidR="00252E9B">
        <w:tab/>
      </w:r>
      <w:r w:rsidR="00252E9B">
        <w:tab/>
      </w:r>
      <w:r w:rsidR="00252E9B">
        <w:tab/>
      </w:r>
      <w:r w:rsidR="00252E9B">
        <w:tab/>
      </w:r>
      <w:r w:rsidR="00252E9B">
        <w:tab/>
      </w:r>
      <w:r w:rsidR="00252E9B">
        <w:tab/>
      </w:r>
      <w:r w:rsidR="00252E9B">
        <w:tab/>
      </w:r>
      <w:r w:rsidR="00252E9B">
        <w:tab/>
      </w:r>
      <w:r w:rsidR="00252E9B">
        <w:tab/>
      </w:r>
      <w:r w:rsidR="00252E9B">
        <w:tab/>
      </w:r>
      <w:r w:rsidR="00B74B9B">
        <w:t>(6-</w:t>
      </w:r>
      <w:r w:rsidR="00585EAF">
        <w:rPr>
          <w:rFonts w:hint="eastAsia"/>
        </w:rPr>
        <w:t>20</w:t>
      </w:r>
      <w:r w:rsidR="00B74B9B">
        <w:t>)</w:t>
      </w:r>
    </w:p>
    <w:p w14:paraId="4A224DFC" w14:textId="205A4247"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9F141E">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4434B981" w14:textId="127DFF48" w:rsidR="00731599" w:rsidRPr="00731599" w:rsidRDefault="00614151" w:rsidP="00A01798">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8E7046">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8E7046" w:rsidRPr="008E7046">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8E7046">
        <w:instrText xml:space="preserve"> ADDIN EN.CITE &lt;EndNote&gt;&lt;Cite&gt;&lt;Author&gt;Russell&lt;/Author&gt;&lt;Year&gt;1995&lt;/Year&gt;&lt;RecNum&gt;96&lt;/RecNum&gt;&lt;DisplayText&gt;&lt;style face="superscript"&gt;[68]&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A009BA">
        <w:fldChar w:fldCharType="separate"/>
      </w:r>
      <w:r w:rsidR="008E7046" w:rsidRPr="008E7046">
        <w:rPr>
          <w:noProof/>
          <w:vertAlign w:val="superscript"/>
        </w:rPr>
        <w:t>[68]</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8E7046">
        <w:instrText xml:space="preserve"> ADDIN EN.CITE &lt;EndNote&gt;&lt;Cite&gt;&lt;Author&gt;Breiman&lt;/Author&gt;&lt;Year&gt;1984&lt;/Year&gt;&lt;RecNum&gt;91&lt;/RecNum&gt;&lt;DisplayText&gt;&lt;style face="superscript"&gt;[70]&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A009BA">
        <w:fldChar w:fldCharType="separate"/>
      </w:r>
      <w:r w:rsidR="008E7046" w:rsidRPr="008E7046">
        <w:rPr>
          <w:noProof/>
          <w:vertAlign w:val="superscript"/>
        </w:rPr>
        <w:t>[70]</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8E7046">
        <w:instrText xml:space="preserve"> ADDIN EN.CITE &lt;EndNote&gt;&lt;Cite&gt;&lt;Author&gt;Cortes&lt;/Author&gt;&lt;Year&gt;1995&lt;/Year&gt;&lt;RecNum&gt;92&lt;/RecNum&gt;&lt;DisplayText&gt;&lt;style face="superscript"&gt;[69]&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8E7046" w:rsidRPr="008E7046">
        <w:rPr>
          <w:noProof/>
          <w:vertAlign w:val="superscript"/>
        </w:rPr>
        <w:t>[69]</w:t>
      </w:r>
      <w:r w:rsidR="00A009BA">
        <w:fldChar w:fldCharType="end"/>
      </w:r>
      <w:r w:rsidR="002F5265">
        <w:rPr>
          <w:rFonts w:hint="eastAsia"/>
        </w:rPr>
        <w:t>、随机森林</w:t>
      </w:r>
      <w:r w:rsidR="008C4B9C">
        <w:t>RF</w:t>
      </w:r>
      <w:r w:rsidR="002F5265">
        <w:rPr>
          <w:rFonts w:hint="eastAsia"/>
        </w:rPr>
        <w:t>分类器</w:t>
      </w:r>
      <w:r w:rsidR="00A009BA">
        <w:fldChar w:fldCharType="begin"/>
      </w:r>
      <w:r w:rsidR="008E7046">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A009BA">
        <w:fldChar w:fldCharType="separate"/>
      </w:r>
      <w:r w:rsidR="008E7046" w:rsidRPr="008E7046">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w:t>
      </w:r>
      <w:r w:rsidR="007C0F73">
        <w:rPr>
          <w:rFonts w:hint="eastAsia"/>
        </w:rPr>
        <w:lastRenderedPageBreak/>
        <w:t>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X</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0102259A" w14:textId="77777777" w:rsidR="00731599" w:rsidRDefault="00731599" w:rsidP="00B84184">
      <w:pPr>
        <w:pStyle w:val="a3"/>
        <w:jc w:val="center"/>
      </w:pPr>
    </w:p>
    <w:p w14:paraId="2489F902" w14:textId="3476470C" w:rsidR="00B84184" w:rsidRDefault="00B84184" w:rsidP="00B84184">
      <w:pPr>
        <w:pStyle w:val="a3"/>
        <w:jc w:val="center"/>
      </w:pPr>
      <w:r>
        <w:rPr>
          <w:rFonts w:hint="eastAsia"/>
        </w:rPr>
        <w:t>表</w:t>
      </w:r>
      <w:r>
        <w:rPr>
          <w:rFonts w:hint="eastAsia"/>
        </w:rPr>
        <w:t>6-</w:t>
      </w:r>
      <w:r w:rsidR="005F4B5D">
        <w:rPr>
          <w:rFonts w:hint="eastAsia"/>
        </w:rPr>
        <w:t>6</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DAFD9D3" w14:textId="5B6456FC" w:rsidR="00731599" w:rsidRDefault="00391845" w:rsidP="00A01798">
      <w:pPr>
        <w:pStyle w:val="a3"/>
      </w:pPr>
      <w:r>
        <w:tab/>
      </w:r>
      <w:r w:rsidR="00944D5E">
        <w:rPr>
          <w:rFonts w:hint="eastAsia"/>
        </w:rPr>
        <w:t>接下来，我们对模型的</w:t>
      </w:r>
      <w:r w:rsidR="0045457E">
        <w:rPr>
          <w:rFonts w:hint="eastAsia"/>
        </w:rPr>
        <w:t>最终</w:t>
      </w:r>
      <w:r w:rsidR="00FB629C">
        <w:rPr>
          <w:rFonts w:hint="eastAsia"/>
        </w:rPr>
        <w:t>播放量</w:t>
      </w:r>
      <w:r w:rsidR="0045457E">
        <w:rPr>
          <w:rFonts w:hint="eastAsia"/>
        </w:rPr>
        <w:t>预测结果</w:t>
      </w:r>
      <w:r w:rsidR="00F65C16">
        <w:rPr>
          <w:rFonts w:hint="eastAsia"/>
        </w:rPr>
        <w:t>进行分析，如表</w:t>
      </w:r>
      <w:r w:rsidR="005B253A">
        <w:rPr>
          <w:rFonts w:hint="eastAsia"/>
        </w:rPr>
        <w:t>6-X</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高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2DEC2B5" w14:textId="673E0FF8" w:rsidR="00AD0F3E" w:rsidRDefault="00AD0F3E" w:rsidP="00DA3024">
      <w:pPr>
        <w:pStyle w:val="a3"/>
        <w:jc w:val="center"/>
      </w:pPr>
    </w:p>
    <w:p w14:paraId="0EA8C105" w14:textId="18988019" w:rsidR="00DA3024" w:rsidRDefault="00DA3024" w:rsidP="00DA3024">
      <w:pPr>
        <w:pStyle w:val="a3"/>
        <w:jc w:val="center"/>
      </w:pPr>
      <w:r>
        <w:rPr>
          <w:rFonts w:hint="eastAsia"/>
        </w:rPr>
        <w:t>表</w:t>
      </w:r>
      <w:r>
        <w:rPr>
          <w:rFonts w:hint="eastAsia"/>
        </w:rPr>
        <w:t>6-</w:t>
      </w:r>
      <w:r w:rsidR="005F4B5D">
        <w:rPr>
          <w:rFonts w:hint="eastAsia"/>
        </w:rPr>
        <w:t>7</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lastRenderedPageBreak/>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0F2C3610" w14:textId="578A90D9" w:rsidR="0028418C" w:rsidRDefault="0028418C" w:rsidP="0028418C">
      <w:pPr>
        <w:pStyle w:val="-0"/>
        <w:spacing w:before="312" w:after="312"/>
      </w:pPr>
      <w:r>
        <w:rPr>
          <w:rFonts w:hint="eastAsia"/>
        </w:rPr>
        <w:t>基于</w:t>
      </w:r>
      <w:r w:rsidR="00A461B2">
        <w:t>流行度级别</w:t>
      </w:r>
      <w:r>
        <w:rPr>
          <w:rFonts w:hint="eastAsia"/>
        </w:rPr>
        <w:t>转换的</w:t>
      </w:r>
      <w:r>
        <w:t>未来</w:t>
      </w:r>
      <w:r>
        <w:rPr>
          <w:rFonts w:hint="eastAsia"/>
        </w:rPr>
        <w:t>流行度数值预测</w:t>
      </w:r>
    </w:p>
    <w:p w14:paraId="244B6E09" w14:textId="2F0CCA05"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8722B5">
        <w:rPr>
          <w:rFonts w:hint="eastAsia"/>
        </w:rPr>
        <w:t>将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角度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因此，在本节中，我们</w:t>
      </w:r>
      <w:r w:rsidR="003F0305">
        <w:rPr>
          <w:rFonts w:hint="eastAsia"/>
        </w:rPr>
        <w:t>利用对视频未来流行度级别的预测，</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7CC918FF" w14:textId="639B78B4" w:rsidR="002E0EC3" w:rsidRDefault="00350448" w:rsidP="00350448">
      <w:pPr>
        <w:pStyle w:val="-1"/>
        <w:spacing w:before="312" w:after="312"/>
      </w:pPr>
      <w:r>
        <w:rPr>
          <w:rFonts w:hint="eastAsia"/>
        </w:rPr>
        <w:t>预测模型</w:t>
      </w:r>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392D3DF0"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直接使用了</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0D19AA37"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X</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5B4EC571" w14:textId="065CEF85" w:rsidR="00F73808" w:rsidRDefault="00F73808" w:rsidP="000D75C0">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中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8E7046">
        <w:instrText xml:space="preserve"> ADDIN EN.CITE &lt;EndNote&gt;&lt;Cite&gt;&lt;Author&gt;Roy&lt;/Author&gt;&lt;Year&gt;2013&lt;/Year&gt;&lt;RecNum&gt;76&lt;/RecNum&gt;&lt;DisplayText&gt;&lt;style face="superscript"&gt;[43, 103]&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FD44D9">
        <w:fldChar w:fldCharType="separate"/>
      </w:r>
      <w:r w:rsidR="008E7046" w:rsidRPr="008E7046">
        <w:rPr>
          <w:noProof/>
          <w:vertAlign w:val="superscript"/>
        </w:rPr>
        <w:t>[43, 103]</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662114F5" w14:textId="77777777" w:rsidR="00922017" w:rsidRDefault="00922017" w:rsidP="000D75C0">
      <w:pPr>
        <w:pStyle w:val="a3"/>
        <w:jc w:val="center"/>
      </w:pP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C04AB7" w14:textId="6AE33525" w:rsidR="000D75C0" w:rsidRDefault="009E460D" w:rsidP="009E460D">
      <w:pPr>
        <w:pStyle w:val="a6"/>
      </w:pPr>
      <w:r>
        <w:rPr>
          <w:rFonts w:hint="eastAsia"/>
        </w:rPr>
        <w:t>图</w:t>
      </w:r>
      <w:r>
        <w:rPr>
          <w:rFonts w:hint="eastAsia"/>
        </w:rPr>
        <w:t>6-</w:t>
      </w:r>
      <w:r w:rsidR="00470DC7">
        <w:rPr>
          <w:rFonts w:hint="eastAsia"/>
        </w:rPr>
        <w:t>19</w:t>
      </w:r>
    </w:p>
    <w:p w14:paraId="53FF040E" w14:textId="77777777" w:rsidR="000D75C0" w:rsidRDefault="000D75C0" w:rsidP="000D75C0">
      <w:pPr>
        <w:pStyle w:val="a3"/>
        <w:jc w:val="center"/>
      </w:pPr>
    </w:p>
    <w:p w14:paraId="5FA17042" w14:textId="59D395AA"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798E6C1A" w:rsidR="00424E1A" w:rsidRPr="00424E1A" w:rsidRDefault="007B5A66" w:rsidP="00F35CFA">
      <w:pPr>
        <w:pStyle w:val="a3"/>
        <w:wordWrap w:val="0"/>
        <w:spacing w:line="240" w:lineRule="auto"/>
        <w:jc w:val="right"/>
      </w:pPr>
      <m:oMathPara>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sty m:val="p"/>
            </m:rPr>
            <w:br/>
          </m:r>
        </m:oMath>
      </m:oMathPara>
      <w:r w:rsidR="00F35CFA">
        <w:tab/>
      </w:r>
      <w:r w:rsidR="00F35CFA">
        <w:tab/>
      </w:r>
      <w:r w:rsidR="00F35CFA">
        <w:tab/>
      </w:r>
      <w:r w:rsidR="00F35CFA">
        <w:tab/>
      </w:r>
      <w:r w:rsidR="00F35CFA">
        <w:tab/>
      </w:r>
      <w:r w:rsidR="00F35CFA">
        <w:tab/>
      </w:r>
      <w:r w:rsidR="00F35CFA">
        <w:tab/>
      </w:r>
      <w:r w:rsidR="00F35CFA">
        <w:tab/>
      </w:r>
      <w:r w:rsidR="00F35CFA">
        <w:tab/>
        <w:t>(6-</w:t>
      </w:r>
      <w:r w:rsidR="00585EAF">
        <w:rPr>
          <w:rFonts w:hint="eastAsia"/>
        </w:rPr>
        <w:t>21</w:t>
      </w:r>
      <w:r w:rsidR="00F35CFA">
        <w:t>)</w:t>
      </w:r>
    </w:p>
    <w:p w14:paraId="4DFC83BE" w14:textId="2F04DC29" w:rsidR="00C6314C" w:rsidRPr="008B798C" w:rsidRDefault="00F51737" w:rsidP="0095253B">
      <w:pPr>
        <w:pStyle w:val="a3"/>
        <w:rPr>
          <w:i/>
        </w:rPr>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531AD562" w:rsidR="00580FC7" w:rsidRPr="00377A5A" w:rsidRDefault="00684ED1" w:rsidP="00684ED1">
      <w:pPr>
        <w:pStyle w:val="-1"/>
        <w:spacing w:before="312" w:after="312"/>
      </w:pPr>
      <w:r>
        <w:rPr>
          <w:rFonts w:hint="eastAsia"/>
        </w:rPr>
        <w:t>实验分析</w:t>
      </w:r>
    </w:p>
    <w:p w14:paraId="027C1F6B" w14:textId="77777777" w:rsidR="000403C0" w:rsidRDefault="00F03B12" w:rsidP="00B709DA">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X</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04087EF8" w14:textId="77777777" w:rsidR="000403C0" w:rsidRDefault="000403C0" w:rsidP="000403C0">
      <w:pPr>
        <w:pStyle w:val="a3"/>
        <w:jc w:val="center"/>
      </w:pP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091C4F5C" w14:textId="7D774422" w:rsidR="006A43FE" w:rsidRDefault="006A43FE" w:rsidP="006A43FE">
      <w:pPr>
        <w:pStyle w:val="a6"/>
      </w:pPr>
      <w:r>
        <w:rPr>
          <w:rFonts w:hint="eastAsia"/>
        </w:rPr>
        <w:t>图</w:t>
      </w:r>
      <w:r>
        <w:rPr>
          <w:rFonts w:hint="eastAsia"/>
        </w:rPr>
        <w:t>6-</w:t>
      </w:r>
      <w:r w:rsidR="00470DC7">
        <w:rPr>
          <w:rFonts w:hint="eastAsia"/>
        </w:rPr>
        <w:t>20</w:t>
      </w:r>
      <w:r>
        <w:rPr>
          <w:rFonts w:hint="eastAsia"/>
        </w:rPr>
        <w:t xml:space="preserve"> </w:t>
      </w:r>
      <w:r w:rsidR="007B5A66">
        <w:t>PLT_ML</w:t>
      </w:r>
      <w:r>
        <w:rPr>
          <w:rFonts w:hint="eastAsia"/>
        </w:rPr>
        <w:t>检测系统概览示意图</w:t>
      </w:r>
      <w:r w:rsidR="007B5A66">
        <w:rPr>
          <w:rFonts w:hint="eastAsia"/>
        </w:rPr>
        <w:t>。</w:t>
      </w:r>
    </w:p>
    <w:p w14:paraId="4D4ECF0B" w14:textId="77777777" w:rsidR="000403C0" w:rsidRDefault="000403C0" w:rsidP="00094C83">
      <w:pPr>
        <w:pStyle w:val="a3"/>
        <w:jc w:val="center"/>
      </w:pP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4D055560"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0F0748D1"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情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X</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w:t>
      </w:r>
      <w:r w:rsidR="003F6B73">
        <w:rPr>
          <w:rFonts w:hint="eastAsia"/>
        </w:rPr>
        <w:lastRenderedPageBreak/>
        <w:t>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446477FD" w14:textId="499FCE76" w:rsidR="007C667E" w:rsidRDefault="007C667E" w:rsidP="007C667E">
      <w:pPr>
        <w:pStyle w:val="a3"/>
        <w:jc w:val="center"/>
      </w:pPr>
      <w:r>
        <w:rPr>
          <w:rFonts w:hint="eastAsia"/>
        </w:rPr>
        <w:t>表</w:t>
      </w:r>
      <w:r>
        <w:rPr>
          <w:rFonts w:hint="eastAsia"/>
        </w:rPr>
        <w:t>6-</w:t>
      </w:r>
      <w:r w:rsidR="005F4B5D">
        <w:rPr>
          <w:rFonts w:hint="eastAsia"/>
        </w:rPr>
        <w:t>8</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6C1A0414"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分组建立</w:t>
      </w:r>
      <w:r>
        <w:rPr>
          <w:rFonts w:hint="eastAsia"/>
        </w:rPr>
        <w:t>专用的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考虑并适应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6B3591DE"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w:t>
      </w:r>
      <w:r w:rsidR="00524C63">
        <w:rPr>
          <w:rFonts w:hint="eastAsia"/>
        </w:rPr>
        <w:lastRenderedPageBreak/>
        <w:t>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75D20185" w14:textId="3FC0CA3F" w:rsidR="00524C63" w:rsidRPr="007F4430" w:rsidRDefault="00C25EC0" w:rsidP="00A01798">
      <w:pPr>
        <w:pStyle w:val="-0"/>
        <w:spacing w:before="312" w:after="312"/>
      </w:pPr>
      <w:r>
        <w:t>本章</w:t>
      </w:r>
      <w:r>
        <w:rPr>
          <w:rFonts w:hint="eastAsia"/>
        </w:rPr>
        <w:t>小结</w:t>
      </w:r>
    </w:p>
    <w:p w14:paraId="674F740A" w14:textId="646027CE"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总之，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63E2BDC7"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7B4E7271" w14:textId="4223EB0B" w:rsidR="0005142F" w:rsidRPr="0005142F" w:rsidRDefault="00E14CBF" w:rsidP="00E14CBF">
      <w:pPr>
        <w:pStyle w:val="-"/>
        <w:numPr>
          <w:ilvl w:val="0"/>
          <w:numId w:val="0"/>
        </w:numPr>
        <w:spacing w:before="312" w:after="624"/>
      </w:pPr>
      <w:r>
        <w:rPr>
          <w:rFonts w:hint="eastAsia"/>
        </w:rPr>
        <w:lastRenderedPageBreak/>
        <w:t>结束语：</w:t>
      </w:r>
      <w:r w:rsidR="0005142F">
        <w:t>总结与展望</w:t>
      </w:r>
    </w:p>
    <w:p w14:paraId="51B0263D" w14:textId="6C2EFA82"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622A6D11"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的当前技术生态取得了更加深刻的认识。</w:t>
      </w:r>
    </w:p>
    <w:p w14:paraId="33450906" w14:textId="464ED396"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021A7A">
        <w:rPr>
          <w:rFonts w:hint="eastAsia"/>
        </w:rPr>
        <w:t>分析了视频分发阶段，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4E85FE89"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而在本章的最后，我们将三个分析角度的重度用户进行了相关分析，并跨角度比较了重度用户与非重度用户行为特性差异。</w:t>
      </w:r>
    </w:p>
    <w:p w14:paraId="44DA500D" w14:textId="1CE8E38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偏好构建了用户关系网络，并发现了该网络是一个小世界网络。</w:t>
      </w:r>
    </w:p>
    <w:p w14:paraId="15AFD4CC" w14:textId="71FFDEDD"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精度和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E404CB">
        <w:rPr>
          <w:rFonts w:hint="eastAsia"/>
        </w:rPr>
        <w:t>精度和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5DE83393" w14:textId="300F7FD8" w:rsidR="001A257E" w:rsidRPr="005637AE" w:rsidRDefault="005637AE" w:rsidP="005637AE">
      <w:pPr>
        <w:widowControl/>
        <w:jc w:val="left"/>
        <w:rPr>
          <w:rFonts w:ascii="Times New Roman" w:eastAsia="宋体" w:hAnsi="Times New Roman"/>
          <w:sz w:val="24"/>
        </w:rPr>
      </w:pPr>
      <w:r>
        <w:br w:type="page"/>
      </w:r>
    </w:p>
    <w:p w14:paraId="2250F5F3" w14:textId="5A2551EE" w:rsidR="00DE5136" w:rsidRDefault="001A257E" w:rsidP="00EB2E81">
      <w:pPr>
        <w:pStyle w:val="-"/>
        <w:numPr>
          <w:ilvl w:val="0"/>
          <w:numId w:val="0"/>
        </w:numPr>
        <w:spacing w:before="312" w:after="624"/>
      </w:pPr>
      <w:r>
        <w:rPr>
          <w:rFonts w:hint="eastAsia"/>
        </w:rPr>
        <w:lastRenderedPageBreak/>
        <w:t>参考文献</w:t>
      </w:r>
    </w:p>
    <w:p w14:paraId="30BCD27A" w14:textId="56A30F36" w:rsidR="008E7046" w:rsidRPr="008E7046" w:rsidRDefault="00DE5136" w:rsidP="008E7046">
      <w:pPr>
        <w:pStyle w:val="EndNoteBibliography"/>
        <w:ind w:left="720" w:hanging="720"/>
        <w:rPr>
          <w:noProof/>
        </w:rPr>
      </w:pPr>
      <w:r>
        <w:fldChar w:fldCharType="begin"/>
      </w:r>
      <w:r>
        <w:instrText xml:space="preserve"> ADDIN EN.REFLIST </w:instrText>
      </w:r>
      <w:r>
        <w:fldChar w:fldCharType="separate"/>
      </w:r>
      <w:r w:rsidR="008E7046" w:rsidRPr="008E7046">
        <w:rPr>
          <w:noProof/>
        </w:rPr>
        <w:t>1.</w:t>
      </w:r>
      <w:r w:rsidR="008E7046" w:rsidRPr="008E7046">
        <w:rPr>
          <w:noProof/>
        </w:rPr>
        <w:tab/>
        <w:t xml:space="preserve">InternetLiveStats. </w:t>
      </w:r>
      <w:r w:rsidR="008E7046" w:rsidRPr="008E7046">
        <w:rPr>
          <w:i/>
          <w:noProof/>
        </w:rPr>
        <w:t>Internet Users</w:t>
      </w:r>
      <w:r w:rsidR="008E7046" w:rsidRPr="008E7046">
        <w:rPr>
          <w:noProof/>
        </w:rPr>
        <w:t xml:space="preserve">. Available from: </w:t>
      </w:r>
      <w:hyperlink r:id="rId82" w:history="1">
        <w:r w:rsidR="008E7046" w:rsidRPr="008E7046">
          <w:rPr>
            <w:rStyle w:val="a9"/>
            <w:rFonts w:asciiTheme="minorHAnsi" w:hAnsiTheme="minorHAnsi" w:cstheme="minorBidi"/>
            <w:noProof/>
            <w:sz w:val="21"/>
          </w:rPr>
          <w:t>http://www.internetlivestats.com/internet-users/</w:t>
        </w:r>
      </w:hyperlink>
      <w:r w:rsidR="008E7046" w:rsidRPr="008E7046">
        <w:rPr>
          <w:noProof/>
        </w:rPr>
        <w:t>.</w:t>
      </w:r>
    </w:p>
    <w:p w14:paraId="6E06CF12" w14:textId="5B095254" w:rsidR="008E7046" w:rsidRPr="008E7046" w:rsidRDefault="008E7046" w:rsidP="008E7046">
      <w:pPr>
        <w:pStyle w:val="EndNoteBibliography"/>
        <w:ind w:left="720" w:hanging="720"/>
        <w:rPr>
          <w:noProof/>
        </w:rPr>
      </w:pPr>
      <w:r w:rsidRPr="008E7046">
        <w:rPr>
          <w:rFonts w:hint="eastAsia"/>
          <w:noProof/>
        </w:rPr>
        <w:t>2.</w:t>
      </w:r>
      <w:r w:rsidRPr="008E7046">
        <w:rPr>
          <w:rFonts w:hint="eastAsia"/>
          <w:noProof/>
        </w:rPr>
        <w:tab/>
      </w:r>
      <w:r w:rsidRPr="008E7046">
        <w:rPr>
          <w:rFonts w:hint="eastAsia"/>
          <w:noProof/>
        </w:rPr>
        <w:t>中国互联网络信息中心</w:t>
      </w:r>
      <w:r w:rsidRPr="008E7046">
        <w:rPr>
          <w:rFonts w:hint="eastAsia"/>
          <w:noProof/>
        </w:rPr>
        <w:t xml:space="preserve">. </w:t>
      </w:r>
      <w:r w:rsidRPr="008E7046">
        <w:rPr>
          <w:rFonts w:hint="eastAsia"/>
          <w:i/>
          <w:noProof/>
        </w:rPr>
        <w:t>第</w:t>
      </w:r>
      <w:r w:rsidRPr="008E7046">
        <w:rPr>
          <w:rFonts w:hint="eastAsia"/>
          <w:i/>
          <w:noProof/>
        </w:rPr>
        <w:t>39</w:t>
      </w:r>
      <w:r w:rsidRPr="008E7046">
        <w:rPr>
          <w:rFonts w:hint="eastAsia"/>
          <w:i/>
          <w:noProof/>
        </w:rPr>
        <w:t>次《中国互联网络发展状况统计报告》</w:t>
      </w:r>
      <w:r w:rsidRPr="008E7046">
        <w:rPr>
          <w:rFonts w:hint="eastAsia"/>
          <w:noProof/>
        </w:rPr>
        <w:t xml:space="preserve">. Available from: </w:t>
      </w:r>
      <w:hyperlink r:id="rId83" w:history="1">
        <w:r w:rsidRPr="008E7046">
          <w:rPr>
            <w:rStyle w:val="a9"/>
            <w:rFonts w:asciiTheme="minorHAnsi" w:hAnsiTheme="minorHAnsi" w:cstheme="minorBidi"/>
            <w:noProof/>
            <w:sz w:val="21"/>
          </w:rPr>
          <w:t>http://www.cnnic.net.cn/hlwfzyj/hlwxzbg/hlwtjbg/201701/P020170123364672657408.pdf</w:t>
        </w:r>
      </w:hyperlink>
      <w:r w:rsidRPr="008E7046">
        <w:rPr>
          <w:rFonts w:hint="eastAsia"/>
          <w:noProof/>
        </w:rPr>
        <w:t>.</w:t>
      </w:r>
    </w:p>
    <w:p w14:paraId="351AD222" w14:textId="270FAEE2" w:rsidR="008E7046" w:rsidRPr="008E7046" w:rsidRDefault="008E7046" w:rsidP="008E7046">
      <w:pPr>
        <w:pStyle w:val="EndNoteBibliography"/>
        <w:ind w:left="720" w:hanging="720"/>
        <w:rPr>
          <w:noProof/>
        </w:rPr>
      </w:pPr>
      <w:r w:rsidRPr="008E7046">
        <w:rPr>
          <w:noProof/>
        </w:rPr>
        <w:t>3.</w:t>
      </w:r>
      <w:r w:rsidRPr="008E7046">
        <w:rPr>
          <w:noProof/>
        </w:rPr>
        <w:tab/>
        <w:t xml:space="preserve">Cisco. </w:t>
      </w:r>
      <w:r w:rsidRPr="008E7046">
        <w:rPr>
          <w:i/>
          <w:noProof/>
        </w:rPr>
        <w:t>White paper: Cisco VNI Forecast and Methodology, 2015-2020</w:t>
      </w:r>
      <w:r w:rsidRPr="008E7046">
        <w:rPr>
          <w:noProof/>
        </w:rPr>
        <w:t xml:space="preserve">. 2016; Available from: </w:t>
      </w:r>
      <w:hyperlink r:id="rId84" w:history="1">
        <w:r w:rsidRPr="008E7046">
          <w:rPr>
            <w:rStyle w:val="a9"/>
            <w:rFonts w:asciiTheme="minorHAnsi" w:hAnsiTheme="minorHAnsi" w:cstheme="minorBidi"/>
            <w:noProof/>
            <w:sz w:val="21"/>
          </w:rPr>
          <w:t>http://www.cisco.com/c/en/us/solutions/collateral/service-provider/visual-networking-index-vni/complete-white-paper-c11-481360.html</w:t>
        </w:r>
      </w:hyperlink>
      <w:r w:rsidRPr="008E7046">
        <w:rPr>
          <w:noProof/>
        </w:rPr>
        <w:t>.</w:t>
      </w:r>
    </w:p>
    <w:p w14:paraId="391FF0B2" w14:textId="77777777" w:rsidR="008E7046" w:rsidRPr="008E7046" w:rsidRDefault="008E7046" w:rsidP="008E7046">
      <w:pPr>
        <w:pStyle w:val="EndNoteBibliography"/>
        <w:ind w:left="720" w:hanging="720"/>
        <w:rPr>
          <w:noProof/>
        </w:rPr>
      </w:pPr>
      <w:r w:rsidRPr="008E7046">
        <w:rPr>
          <w:noProof/>
        </w:rPr>
        <w:t>4.</w:t>
      </w:r>
      <w:r w:rsidRPr="008E7046">
        <w:rPr>
          <w:noProof/>
        </w:rPr>
        <w:tab/>
        <w:t xml:space="preserve">Adhikari, V.K., S. Jain, and Z.-L. Zhang. </w:t>
      </w:r>
      <w:r w:rsidRPr="008E7046">
        <w:rPr>
          <w:i/>
          <w:noProof/>
        </w:rPr>
        <w:t>Where do you" tube"? uncovering youtube server selection strategy</w:t>
      </w:r>
      <w:r w:rsidRPr="008E7046">
        <w:rPr>
          <w:noProof/>
        </w:rPr>
        <w:t xml:space="preserve">. in </w:t>
      </w:r>
      <w:r w:rsidRPr="008E7046">
        <w:rPr>
          <w:i/>
          <w:noProof/>
        </w:rPr>
        <w:t>Computer Communications and Networks (ICCCN), 2011 Proceedings of 20th International Conference on</w:t>
      </w:r>
      <w:r w:rsidRPr="008E7046">
        <w:rPr>
          <w:noProof/>
        </w:rPr>
        <w:t>. 2011. IEEE.</w:t>
      </w:r>
    </w:p>
    <w:p w14:paraId="0957F5D3" w14:textId="77777777" w:rsidR="008E7046" w:rsidRPr="008E7046" w:rsidRDefault="008E7046" w:rsidP="008E7046">
      <w:pPr>
        <w:pStyle w:val="EndNoteBibliography"/>
        <w:ind w:left="720" w:hanging="720"/>
        <w:rPr>
          <w:noProof/>
        </w:rPr>
      </w:pPr>
      <w:r w:rsidRPr="008E7046">
        <w:rPr>
          <w:noProof/>
        </w:rPr>
        <w:t>5.</w:t>
      </w:r>
      <w:r w:rsidRPr="008E7046">
        <w:rPr>
          <w:noProof/>
        </w:rPr>
        <w:tab/>
        <w:t xml:space="preserve">Adhikari, V.K., et al. </w:t>
      </w:r>
      <w:r w:rsidRPr="008E7046">
        <w:rPr>
          <w:i/>
          <w:noProof/>
        </w:rPr>
        <w:t>Vivisecting youtube: An active measurement study</w:t>
      </w:r>
      <w:r w:rsidRPr="008E7046">
        <w:rPr>
          <w:noProof/>
        </w:rPr>
        <w:t xml:space="preserve">. in </w:t>
      </w:r>
      <w:r w:rsidRPr="008E7046">
        <w:rPr>
          <w:i/>
          <w:noProof/>
        </w:rPr>
        <w:t>INFOCOM, 2012 Proceedings IEEE</w:t>
      </w:r>
      <w:r w:rsidRPr="008E7046">
        <w:rPr>
          <w:noProof/>
        </w:rPr>
        <w:t>. 2012. IEEE.</w:t>
      </w:r>
    </w:p>
    <w:p w14:paraId="1CFD850C" w14:textId="77777777" w:rsidR="008E7046" w:rsidRPr="008E7046" w:rsidRDefault="008E7046" w:rsidP="008E7046">
      <w:pPr>
        <w:pStyle w:val="EndNoteBibliography"/>
        <w:ind w:left="720" w:hanging="720"/>
        <w:rPr>
          <w:noProof/>
        </w:rPr>
      </w:pPr>
      <w:r w:rsidRPr="008E7046">
        <w:rPr>
          <w:noProof/>
        </w:rPr>
        <w:t>6.</w:t>
      </w:r>
      <w:r w:rsidRPr="008E7046">
        <w:rPr>
          <w:noProof/>
        </w:rPr>
        <w:tab/>
        <w:t xml:space="preserve">Adhikari, V.K., et al. </w:t>
      </w:r>
      <w:r w:rsidRPr="008E7046">
        <w:rPr>
          <w:i/>
          <w:noProof/>
        </w:rPr>
        <w:t>Unreeling netflix: Understanding and improving multi-cdn movie delivery</w:t>
      </w:r>
      <w:r w:rsidRPr="008E7046">
        <w:rPr>
          <w:noProof/>
        </w:rPr>
        <w:t xml:space="preserve">. in </w:t>
      </w:r>
      <w:r w:rsidRPr="008E7046">
        <w:rPr>
          <w:i/>
          <w:noProof/>
        </w:rPr>
        <w:t>INFOCOM, 2012 Proceedings IEEE</w:t>
      </w:r>
      <w:r w:rsidRPr="008E7046">
        <w:rPr>
          <w:noProof/>
        </w:rPr>
        <w:t>. 2012. IEEE.</w:t>
      </w:r>
    </w:p>
    <w:p w14:paraId="0D5CD45E" w14:textId="77777777" w:rsidR="008E7046" w:rsidRPr="008E7046" w:rsidRDefault="008E7046" w:rsidP="008E7046">
      <w:pPr>
        <w:pStyle w:val="EndNoteBibliography"/>
        <w:ind w:left="720" w:hanging="720"/>
        <w:rPr>
          <w:noProof/>
        </w:rPr>
      </w:pPr>
      <w:r w:rsidRPr="008E7046">
        <w:rPr>
          <w:noProof/>
        </w:rPr>
        <w:t>7.</w:t>
      </w:r>
      <w:r w:rsidRPr="008E7046">
        <w:rPr>
          <w:noProof/>
        </w:rPr>
        <w:tab/>
        <w:t xml:space="preserve">Adhikari, V.K., et al. </w:t>
      </w:r>
      <w:r w:rsidRPr="008E7046">
        <w:rPr>
          <w:i/>
          <w:noProof/>
        </w:rPr>
        <w:t>A tale of three CDNs: An active measurement study of Hulu and its CDNs</w:t>
      </w:r>
      <w:r w:rsidRPr="008E7046">
        <w:rPr>
          <w:noProof/>
        </w:rPr>
        <w:t xml:space="preserve">. in </w:t>
      </w:r>
      <w:r w:rsidRPr="008E7046">
        <w:rPr>
          <w:i/>
          <w:noProof/>
        </w:rPr>
        <w:t>Computer Communications Workshops (INFOCOM WKSHPS), 2012 IEEE Conference on</w:t>
      </w:r>
      <w:r w:rsidRPr="008E7046">
        <w:rPr>
          <w:noProof/>
        </w:rPr>
        <w:t>. 2012. IEEE.</w:t>
      </w:r>
    </w:p>
    <w:p w14:paraId="0EF661CE" w14:textId="77777777" w:rsidR="008E7046" w:rsidRPr="008E7046" w:rsidRDefault="008E7046" w:rsidP="008E7046">
      <w:pPr>
        <w:pStyle w:val="EndNoteBibliography"/>
        <w:ind w:left="720" w:hanging="720"/>
        <w:rPr>
          <w:noProof/>
        </w:rPr>
      </w:pPr>
      <w:r w:rsidRPr="008E7046">
        <w:rPr>
          <w:noProof/>
        </w:rPr>
        <w:t>8.</w:t>
      </w:r>
      <w:r w:rsidRPr="008E7046">
        <w:rPr>
          <w:noProof/>
        </w:rPr>
        <w:tab/>
        <w:t xml:space="preserve">Adhikari, V.K., et al., </w:t>
      </w:r>
      <w:r w:rsidRPr="008E7046">
        <w:rPr>
          <w:i/>
          <w:noProof/>
        </w:rPr>
        <w:t>Measurement study of Netflix, Hulu, and a tale of three CDNs.</w:t>
      </w:r>
      <w:r w:rsidRPr="008E7046">
        <w:rPr>
          <w:noProof/>
        </w:rPr>
        <w:t xml:space="preserve"> IEEE/ACM Transactions on Networking (TON), 2015. </w:t>
      </w:r>
      <w:r w:rsidRPr="008E7046">
        <w:rPr>
          <w:b/>
          <w:noProof/>
        </w:rPr>
        <w:t>23</w:t>
      </w:r>
      <w:r w:rsidRPr="008E7046">
        <w:rPr>
          <w:noProof/>
        </w:rPr>
        <w:t>(6): p. 1984-1997.</w:t>
      </w:r>
    </w:p>
    <w:p w14:paraId="742C92CD" w14:textId="77777777" w:rsidR="008E7046" w:rsidRPr="008E7046" w:rsidRDefault="008E7046" w:rsidP="008E7046">
      <w:pPr>
        <w:pStyle w:val="EndNoteBibliography"/>
        <w:ind w:left="720" w:hanging="720"/>
        <w:rPr>
          <w:noProof/>
        </w:rPr>
      </w:pPr>
      <w:r w:rsidRPr="008E7046">
        <w:rPr>
          <w:noProof/>
        </w:rPr>
        <w:t>9.</w:t>
      </w:r>
      <w:r w:rsidRPr="008E7046">
        <w:rPr>
          <w:noProof/>
        </w:rPr>
        <w:tab/>
        <w:t xml:space="preserve">Lee, M.-C., F.-Y. Leu, and Y.-P. Chen. </w:t>
      </w:r>
      <w:r w:rsidRPr="008E7046">
        <w:rPr>
          <w:i/>
          <w:noProof/>
        </w:rPr>
        <w:t>Cache Replacement Algorithms for YouTube</w:t>
      </w:r>
      <w:r w:rsidRPr="008E7046">
        <w:rPr>
          <w:noProof/>
        </w:rPr>
        <w:t xml:space="preserve">. in </w:t>
      </w:r>
      <w:r w:rsidRPr="008E7046">
        <w:rPr>
          <w:i/>
          <w:noProof/>
        </w:rPr>
        <w:t>Advanced Information Networking and Applications (AINA), 2014 IEEE 28th International Conference on</w:t>
      </w:r>
      <w:r w:rsidRPr="008E7046">
        <w:rPr>
          <w:noProof/>
        </w:rPr>
        <w:t>. 2014. IEEE.</w:t>
      </w:r>
    </w:p>
    <w:p w14:paraId="152C9240" w14:textId="77777777" w:rsidR="008E7046" w:rsidRPr="008E7046" w:rsidRDefault="008E7046" w:rsidP="008E7046">
      <w:pPr>
        <w:pStyle w:val="EndNoteBibliography"/>
        <w:ind w:left="720" w:hanging="720"/>
        <w:rPr>
          <w:noProof/>
        </w:rPr>
      </w:pPr>
      <w:r w:rsidRPr="008E7046">
        <w:rPr>
          <w:noProof/>
        </w:rPr>
        <w:t>10.</w:t>
      </w:r>
      <w:r w:rsidRPr="008E7046">
        <w:rPr>
          <w:noProof/>
        </w:rPr>
        <w:tab/>
        <w:t xml:space="preserve">Hoiles, W., et al., </w:t>
      </w:r>
      <w:r w:rsidRPr="008E7046">
        <w:rPr>
          <w:i/>
          <w:noProof/>
        </w:rPr>
        <w:t>Adaptive caching in the YouTube content distribution network: A revealed preference game-theoretic learning approach.</w:t>
      </w:r>
      <w:r w:rsidRPr="008E7046">
        <w:rPr>
          <w:noProof/>
        </w:rPr>
        <w:t xml:space="preserve"> IEEE Transactions on Cognitive Communications and Networking, 2015. </w:t>
      </w:r>
      <w:r w:rsidRPr="008E7046">
        <w:rPr>
          <w:b/>
          <w:noProof/>
        </w:rPr>
        <w:t>1</w:t>
      </w:r>
      <w:r w:rsidRPr="008E7046">
        <w:rPr>
          <w:noProof/>
        </w:rPr>
        <w:t>(1): p. 71-85.</w:t>
      </w:r>
    </w:p>
    <w:p w14:paraId="584CDCB0" w14:textId="77777777" w:rsidR="008E7046" w:rsidRPr="008E7046" w:rsidRDefault="008E7046" w:rsidP="008E7046">
      <w:pPr>
        <w:pStyle w:val="EndNoteBibliography"/>
        <w:ind w:left="720" w:hanging="720"/>
        <w:rPr>
          <w:noProof/>
        </w:rPr>
      </w:pPr>
      <w:r w:rsidRPr="008E7046">
        <w:rPr>
          <w:noProof/>
        </w:rPr>
        <w:t>11.</w:t>
      </w:r>
      <w:r w:rsidRPr="008E7046">
        <w:rPr>
          <w:noProof/>
        </w:rPr>
        <w:tab/>
        <w:t xml:space="preserve">Hong, J.-P. </w:t>
      </w:r>
      <w:r w:rsidRPr="008E7046">
        <w:rPr>
          <w:i/>
          <w:noProof/>
        </w:rPr>
        <w:t>Content popularity-based caching techniques for wireless content delivery</w:t>
      </w:r>
      <w:r w:rsidRPr="008E7046">
        <w:rPr>
          <w:noProof/>
        </w:rPr>
        <w:t xml:space="preserve">. in </w:t>
      </w:r>
      <w:r w:rsidRPr="008E7046">
        <w:rPr>
          <w:i/>
          <w:noProof/>
        </w:rPr>
        <w:t>Information and Communication Technology Convergence (ICTC), 2015 International Conference on</w:t>
      </w:r>
      <w:r w:rsidRPr="008E7046">
        <w:rPr>
          <w:noProof/>
        </w:rPr>
        <w:t>. 2015. IEEE.</w:t>
      </w:r>
    </w:p>
    <w:p w14:paraId="7B4DCAEA" w14:textId="77777777" w:rsidR="008E7046" w:rsidRPr="008E7046" w:rsidRDefault="008E7046" w:rsidP="008E7046">
      <w:pPr>
        <w:pStyle w:val="EndNoteBibliography"/>
        <w:ind w:left="720" w:hanging="720"/>
        <w:rPr>
          <w:noProof/>
        </w:rPr>
      </w:pPr>
      <w:r w:rsidRPr="008E7046">
        <w:rPr>
          <w:noProof/>
        </w:rPr>
        <w:t>12.</w:t>
      </w:r>
      <w:r w:rsidRPr="008E7046">
        <w:rPr>
          <w:noProof/>
        </w:rPr>
        <w:tab/>
        <w:t xml:space="preserve">Braun, L., et al. </w:t>
      </w:r>
      <w:r w:rsidRPr="008E7046">
        <w:rPr>
          <w:i/>
          <w:noProof/>
        </w:rPr>
        <w:t>Analyzing caching benefits for YouTube traffic in edge networks—A measurement-based evaluation</w:t>
      </w:r>
      <w:r w:rsidRPr="008E7046">
        <w:rPr>
          <w:noProof/>
        </w:rPr>
        <w:t xml:space="preserve">. in </w:t>
      </w:r>
      <w:r w:rsidRPr="008E7046">
        <w:rPr>
          <w:i/>
          <w:noProof/>
        </w:rPr>
        <w:t>Network Operations and Management Symposium (NOMS), 2012 IEEE</w:t>
      </w:r>
      <w:r w:rsidRPr="008E7046">
        <w:rPr>
          <w:noProof/>
        </w:rPr>
        <w:t>. 2012. IEEE.</w:t>
      </w:r>
    </w:p>
    <w:p w14:paraId="0F35F3C0" w14:textId="77777777" w:rsidR="008E7046" w:rsidRPr="008E7046" w:rsidRDefault="008E7046" w:rsidP="008E7046">
      <w:pPr>
        <w:pStyle w:val="EndNoteBibliography"/>
        <w:ind w:left="720" w:hanging="720"/>
        <w:rPr>
          <w:noProof/>
        </w:rPr>
      </w:pPr>
      <w:r w:rsidRPr="008E7046">
        <w:rPr>
          <w:noProof/>
        </w:rPr>
        <w:t>13.</w:t>
      </w:r>
      <w:r w:rsidRPr="008E7046">
        <w:rPr>
          <w:noProof/>
        </w:rPr>
        <w:tab/>
        <w:t xml:space="preserve">Zhou, Y., et al., </w:t>
      </w:r>
      <w:r w:rsidRPr="008E7046">
        <w:rPr>
          <w:i/>
          <w:noProof/>
        </w:rPr>
        <w:t>Video popularity dynamics and its implication for replication.</w:t>
      </w:r>
      <w:r w:rsidRPr="008E7046">
        <w:rPr>
          <w:noProof/>
        </w:rPr>
        <w:t xml:space="preserve"> IEEE transactions on multimedia, 2015. </w:t>
      </w:r>
      <w:r w:rsidRPr="008E7046">
        <w:rPr>
          <w:b/>
          <w:noProof/>
        </w:rPr>
        <w:t>17</w:t>
      </w:r>
      <w:r w:rsidRPr="008E7046">
        <w:rPr>
          <w:noProof/>
        </w:rPr>
        <w:t>(8): p. 1273-1285.</w:t>
      </w:r>
    </w:p>
    <w:p w14:paraId="71F47657" w14:textId="77777777" w:rsidR="008E7046" w:rsidRPr="008E7046" w:rsidRDefault="008E7046" w:rsidP="008E7046">
      <w:pPr>
        <w:pStyle w:val="EndNoteBibliography"/>
        <w:ind w:left="720" w:hanging="720"/>
        <w:rPr>
          <w:noProof/>
        </w:rPr>
      </w:pPr>
      <w:r w:rsidRPr="008E7046">
        <w:rPr>
          <w:noProof/>
        </w:rPr>
        <w:t>14.</w:t>
      </w:r>
      <w:r w:rsidRPr="008E7046">
        <w:rPr>
          <w:noProof/>
        </w:rPr>
        <w:tab/>
        <w:t xml:space="preserve">Krishnan, S.S. and R.K. Sitaraman, </w:t>
      </w:r>
      <w:r w:rsidRPr="008E7046">
        <w:rPr>
          <w:i/>
          <w:noProof/>
        </w:rPr>
        <w:t>Video stream quality impacts viewer behavior: inferring causality using quasi-experimental designs.</w:t>
      </w:r>
      <w:r w:rsidRPr="008E7046">
        <w:rPr>
          <w:noProof/>
        </w:rPr>
        <w:t xml:space="preserve"> IEEE/ACM </w:t>
      </w:r>
      <w:r w:rsidRPr="008E7046">
        <w:rPr>
          <w:noProof/>
        </w:rPr>
        <w:lastRenderedPageBreak/>
        <w:t xml:space="preserve">Transactions on Networking, 2013. </w:t>
      </w:r>
      <w:r w:rsidRPr="008E7046">
        <w:rPr>
          <w:b/>
          <w:noProof/>
        </w:rPr>
        <w:t>21</w:t>
      </w:r>
      <w:r w:rsidRPr="008E7046">
        <w:rPr>
          <w:noProof/>
        </w:rPr>
        <w:t>(6): p. 2001-2014.</w:t>
      </w:r>
    </w:p>
    <w:p w14:paraId="4665A60B" w14:textId="77777777" w:rsidR="008E7046" w:rsidRPr="008E7046" w:rsidRDefault="008E7046" w:rsidP="008E7046">
      <w:pPr>
        <w:pStyle w:val="EndNoteBibliography"/>
        <w:ind w:left="720" w:hanging="720"/>
        <w:rPr>
          <w:noProof/>
        </w:rPr>
      </w:pPr>
      <w:r w:rsidRPr="008E7046">
        <w:rPr>
          <w:noProof/>
        </w:rPr>
        <w:t>15.</w:t>
      </w:r>
      <w:r w:rsidRPr="008E7046">
        <w:rPr>
          <w:noProof/>
        </w:rPr>
        <w:tab/>
        <w:t xml:space="preserve">Yu, F., et al. </w:t>
      </w:r>
      <w:r w:rsidRPr="008E7046">
        <w:rPr>
          <w:i/>
          <w:noProof/>
        </w:rPr>
        <w:t>Impact of end-user playout buffer dynamics on HTTP progressive video QoE in wireless networks</w:t>
      </w:r>
      <w:r w:rsidRPr="008E7046">
        <w:rPr>
          <w:noProof/>
        </w:rPr>
        <w:t xml:space="preserve">. in </w:t>
      </w:r>
      <w:r w:rsidRPr="008E7046">
        <w:rPr>
          <w:i/>
          <w:noProof/>
        </w:rPr>
        <w:t>Personal, Indoor, and Mobile Radio Communication (PIMRC), 2014 IEEE 25th Annual International Symposium on</w:t>
      </w:r>
      <w:r w:rsidRPr="008E7046">
        <w:rPr>
          <w:noProof/>
        </w:rPr>
        <w:t>. 2014. IEEE.</w:t>
      </w:r>
    </w:p>
    <w:p w14:paraId="37AF620F" w14:textId="77777777" w:rsidR="008E7046" w:rsidRPr="008E7046" w:rsidRDefault="008E7046" w:rsidP="008E7046">
      <w:pPr>
        <w:pStyle w:val="EndNoteBibliography"/>
        <w:ind w:left="720" w:hanging="720"/>
        <w:rPr>
          <w:noProof/>
        </w:rPr>
      </w:pPr>
      <w:r w:rsidRPr="008E7046">
        <w:rPr>
          <w:noProof/>
        </w:rPr>
        <w:t>16.</w:t>
      </w:r>
      <w:r w:rsidRPr="008E7046">
        <w:rPr>
          <w:noProof/>
        </w:rPr>
        <w:tab/>
        <w:t xml:space="preserve">Nam, H., K.-H. Kim, and H. Schulzrinne. </w:t>
      </w:r>
      <w:r w:rsidRPr="008E7046">
        <w:rPr>
          <w:i/>
          <w:noProof/>
        </w:rPr>
        <w:t>QoE matters more than QoS: Why people stop watching cat videos</w:t>
      </w:r>
      <w:r w:rsidRPr="008E7046">
        <w:rPr>
          <w:noProof/>
        </w:rPr>
        <w:t xml:space="preserve">. in </w:t>
      </w:r>
      <w:r w:rsidRPr="008E7046">
        <w:rPr>
          <w:i/>
          <w:noProof/>
        </w:rPr>
        <w:t>Computer Communications, IEEE INFOCOM 2016-The 35th Annual IEEE International Conference on</w:t>
      </w:r>
      <w:r w:rsidRPr="008E7046">
        <w:rPr>
          <w:noProof/>
        </w:rPr>
        <w:t>. 2016. IEEE.</w:t>
      </w:r>
    </w:p>
    <w:p w14:paraId="71DE31B3" w14:textId="77777777" w:rsidR="008E7046" w:rsidRPr="008E7046" w:rsidRDefault="008E7046" w:rsidP="008E7046">
      <w:pPr>
        <w:pStyle w:val="EndNoteBibliography"/>
        <w:ind w:left="720" w:hanging="720"/>
        <w:rPr>
          <w:noProof/>
        </w:rPr>
      </w:pPr>
      <w:r w:rsidRPr="008E7046">
        <w:rPr>
          <w:noProof/>
        </w:rPr>
        <w:t>17.</w:t>
      </w:r>
      <w:r w:rsidRPr="008E7046">
        <w:rPr>
          <w:noProof/>
        </w:rPr>
        <w:tab/>
        <w:t xml:space="preserve">Mok, R.K., E.W. Chan, and R.K. Chang. </w:t>
      </w:r>
      <w:r w:rsidRPr="008E7046">
        <w:rPr>
          <w:i/>
          <w:noProof/>
        </w:rPr>
        <w:t>Measuring the quality of experience of HTTP video streaming</w:t>
      </w:r>
      <w:r w:rsidRPr="008E7046">
        <w:rPr>
          <w:noProof/>
        </w:rPr>
        <w:t xml:space="preserve">. in </w:t>
      </w:r>
      <w:r w:rsidRPr="008E7046">
        <w:rPr>
          <w:i/>
          <w:noProof/>
        </w:rPr>
        <w:t>Integrated Network Management (IM), 2011 IFIP/IEEE International Symposium on</w:t>
      </w:r>
      <w:r w:rsidRPr="008E7046">
        <w:rPr>
          <w:noProof/>
        </w:rPr>
        <w:t>. 2011. IEEE.</w:t>
      </w:r>
    </w:p>
    <w:p w14:paraId="764971C2" w14:textId="77777777" w:rsidR="008E7046" w:rsidRPr="008E7046" w:rsidRDefault="008E7046" w:rsidP="008E7046">
      <w:pPr>
        <w:pStyle w:val="EndNoteBibliography"/>
        <w:ind w:left="720" w:hanging="720"/>
        <w:rPr>
          <w:noProof/>
        </w:rPr>
      </w:pPr>
      <w:r w:rsidRPr="008E7046">
        <w:rPr>
          <w:noProof/>
        </w:rPr>
        <w:t>18.</w:t>
      </w:r>
      <w:r w:rsidRPr="008E7046">
        <w:rPr>
          <w:noProof/>
        </w:rPr>
        <w:tab/>
        <w:t xml:space="preserve">Hoßfeld, T., et al. </w:t>
      </w:r>
      <w:r w:rsidRPr="008E7046">
        <w:rPr>
          <w:i/>
          <w:noProof/>
        </w:rPr>
        <w:t>Initial delay vs. interruptions: Between the devil and the deep blue sea</w:t>
      </w:r>
      <w:r w:rsidRPr="008E7046">
        <w:rPr>
          <w:noProof/>
        </w:rPr>
        <w:t xml:space="preserve">. in </w:t>
      </w:r>
      <w:r w:rsidRPr="008E7046">
        <w:rPr>
          <w:i/>
          <w:noProof/>
        </w:rPr>
        <w:t>Quality of Multimedia Experience (QoMEX), 2012 Fourth International Workshop on</w:t>
      </w:r>
      <w:r w:rsidRPr="008E7046">
        <w:rPr>
          <w:noProof/>
        </w:rPr>
        <w:t>. 2012. IEEE.</w:t>
      </w:r>
    </w:p>
    <w:p w14:paraId="1D40DE69" w14:textId="77777777" w:rsidR="008E7046" w:rsidRPr="008E7046" w:rsidRDefault="008E7046" w:rsidP="008E7046">
      <w:pPr>
        <w:pStyle w:val="EndNoteBibliography"/>
        <w:ind w:left="720" w:hanging="720"/>
        <w:rPr>
          <w:noProof/>
        </w:rPr>
      </w:pPr>
      <w:r w:rsidRPr="008E7046">
        <w:rPr>
          <w:noProof/>
        </w:rPr>
        <w:t>19.</w:t>
      </w:r>
      <w:r w:rsidRPr="008E7046">
        <w:rPr>
          <w:noProof/>
        </w:rPr>
        <w:tab/>
        <w:t xml:space="preserve">Rodriguez, D.Z., et al., </w:t>
      </w:r>
      <w:r w:rsidRPr="008E7046">
        <w:rPr>
          <w:i/>
          <w:noProof/>
        </w:rPr>
        <w:t>Quality metric to assess video streaming service over TCP considering temporal location of pauses.</w:t>
      </w:r>
      <w:r w:rsidRPr="008E7046">
        <w:rPr>
          <w:noProof/>
        </w:rPr>
        <w:t xml:space="preserve"> IEEE Transactions on Consumer Electronics, 2012. </w:t>
      </w:r>
      <w:r w:rsidRPr="008E7046">
        <w:rPr>
          <w:b/>
          <w:noProof/>
        </w:rPr>
        <w:t>58</w:t>
      </w:r>
      <w:r w:rsidRPr="008E7046">
        <w:rPr>
          <w:noProof/>
        </w:rPr>
        <w:t>(3): p. 985-992.</w:t>
      </w:r>
    </w:p>
    <w:p w14:paraId="7118AD36" w14:textId="77777777" w:rsidR="008E7046" w:rsidRPr="008E7046" w:rsidRDefault="008E7046" w:rsidP="008E7046">
      <w:pPr>
        <w:pStyle w:val="EndNoteBibliography"/>
        <w:ind w:left="720" w:hanging="720"/>
        <w:rPr>
          <w:noProof/>
        </w:rPr>
      </w:pPr>
      <w:r w:rsidRPr="008E7046">
        <w:rPr>
          <w:noProof/>
        </w:rPr>
        <w:t>20.</w:t>
      </w:r>
      <w:r w:rsidRPr="008E7046">
        <w:rPr>
          <w:noProof/>
        </w:rPr>
        <w:tab/>
        <w:t xml:space="preserve">Pan, W., et al. </w:t>
      </w:r>
      <w:r w:rsidRPr="008E7046">
        <w:rPr>
          <w:i/>
          <w:noProof/>
        </w:rPr>
        <w:t>Towards QoE assessment of encrypted YouTube adaptive video streaming in mobile networks</w:t>
      </w:r>
      <w:r w:rsidRPr="008E7046">
        <w:rPr>
          <w:noProof/>
        </w:rPr>
        <w:t xml:space="preserve">. in </w:t>
      </w:r>
      <w:r w:rsidRPr="008E7046">
        <w:rPr>
          <w:i/>
          <w:noProof/>
        </w:rPr>
        <w:t>Quality of Service (IWQoS), 2016 IEEE/ACM 24th International Symposium on</w:t>
      </w:r>
      <w:r w:rsidRPr="008E7046">
        <w:rPr>
          <w:noProof/>
        </w:rPr>
        <w:t>. 2016. IEEE.</w:t>
      </w:r>
    </w:p>
    <w:p w14:paraId="6EA76032" w14:textId="77777777" w:rsidR="008E7046" w:rsidRPr="008E7046" w:rsidRDefault="008E7046" w:rsidP="008E7046">
      <w:pPr>
        <w:pStyle w:val="EndNoteBibliography"/>
        <w:ind w:left="720" w:hanging="720"/>
        <w:rPr>
          <w:noProof/>
        </w:rPr>
      </w:pPr>
      <w:r w:rsidRPr="008E7046">
        <w:rPr>
          <w:noProof/>
        </w:rPr>
        <w:t>21.</w:t>
      </w:r>
      <w:r w:rsidRPr="008E7046">
        <w:rPr>
          <w:noProof/>
        </w:rPr>
        <w:tab/>
        <w:t xml:space="preserve">Balachandran, A., et al. </w:t>
      </w:r>
      <w:r w:rsidRPr="008E7046">
        <w:rPr>
          <w:i/>
          <w:noProof/>
        </w:rPr>
        <w:t>Developing a predictive model of quality of experience for internet video</w:t>
      </w:r>
      <w:r w:rsidRPr="008E7046">
        <w:rPr>
          <w:noProof/>
        </w:rPr>
        <w:t xml:space="preserve">. in </w:t>
      </w:r>
      <w:r w:rsidRPr="008E7046">
        <w:rPr>
          <w:i/>
          <w:noProof/>
        </w:rPr>
        <w:t>ACM SIGCOMM Computer Communication Review</w:t>
      </w:r>
      <w:r w:rsidRPr="008E7046">
        <w:rPr>
          <w:noProof/>
        </w:rPr>
        <w:t>. 2013. ACM.</w:t>
      </w:r>
    </w:p>
    <w:p w14:paraId="0D5D66FD" w14:textId="77777777" w:rsidR="008E7046" w:rsidRPr="008E7046" w:rsidRDefault="008E7046" w:rsidP="008E7046">
      <w:pPr>
        <w:pStyle w:val="EndNoteBibliography"/>
        <w:ind w:left="720" w:hanging="720"/>
        <w:rPr>
          <w:noProof/>
        </w:rPr>
      </w:pPr>
      <w:r w:rsidRPr="008E7046">
        <w:rPr>
          <w:noProof/>
        </w:rPr>
        <w:t>22.</w:t>
      </w:r>
      <w:r w:rsidRPr="008E7046">
        <w:rPr>
          <w:noProof/>
        </w:rPr>
        <w:tab/>
        <w:t xml:space="preserve">Shafiq, M.Z., et al. </w:t>
      </w:r>
      <w:r w:rsidRPr="008E7046">
        <w:rPr>
          <w:i/>
          <w:noProof/>
        </w:rPr>
        <w:t>Understanding the impact of network dynamics on mobile video user engagement</w:t>
      </w:r>
      <w:r w:rsidRPr="008E7046">
        <w:rPr>
          <w:noProof/>
        </w:rPr>
        <w:t xml:space="preserve">. in </w:t>
      </w:r>
      <w:r w:rsidRPr="008E7046">
        <w:rPr>
          <w:i/>
          <w:noProof/>
        </w:rPr>
        <w:t>ACM SIGMETRICS Performance Evaluation Review</w:t>
      </w:r>
      <w:r w:rsidRPr="008E7046">
        <w:rPr>
          <w:noProof/>
        </w:rPr>
        <w:t>. 2014. ACM.</w:t>
      </w:r>
    </w:p>
    <w:p w14:paraId="5E84460E" w14:textId="77777777" w:rsidR="008E7046" w:rsidRPr="008E7046" w:rsidRDefault="008E7046" w:rsidP="008E7046">
      <w:pPr>
        <w:pStyle w:val="EndNoteBibliography"/>
        <w:ind w:left="720" w:hanging="720"/>
        <w:rPr>
          <w:noProof/>
        </w:rPr>
      </w:pPr>
      <w:r w:rsidRPr="008E7046">
        <w:rPr>
          <w:noProof/>
        </w:rPr>
        <w:t>23.</w:t>
      </w:r>
      <w:r w:rsidRPr="008E7046">
        <w:rPr>
          <w:noProof/>
        </w:rPr>
        <w:tab/>
        <w:t xml:space="preserve">Fiedler, M., T. Hossfeld, and P. Tran-Gia, </w:t>
      </w:r>
      <w:r w:rsidRPr="008E7046">
        <w:rPr>
          <w:i/>
          <w:noProof/>
        </w:rPr>
        <w:t>A generic quantitative relationship between quality of experience and quality of service.</w:t>
      </w:r>
      <w:r w:rsidRPr="008E7046">
        <w:rPr>
          <w:noProof/>
        </w:rPr>
        <w:t xml:space="preserve"> IEEE Network, 2010. </w:t>
      </w:r>
      <w:r w:rsidRPr="008E7046">
        <w:rPr>
          <w:b/>
          <w:noProof/>
        </w:rPr>
        <w:t>24</w:t>
      </w:r>
      <w:r w:rsidRPr="008E7046">
        <w:rPr>
          <w:noProof/>
        </w:rPr>
        <w:t>(2).</w:t>
      </w:r>
    </w:p>
    <w:p w14:paraId="6C14A230" w14:textId="77777777" w:rsidR="008E7046" w:rsidRPr="008E7046" w:rsidRDefault="008E7046" w:rsidP="008E7046">
      <w:pPr>
        <w:pStyle w:val="EndNoteBibliography"/>
        <w:ind w:left="720" w:hanging="720"/>
        <w:rPr>
          <w:noProof/>
        </w:rPr>
      </w:pPr>
      <w:r w:rsidRPr="008E7046">
        <w:rPr>
          <w:noProof/>
        </w:rPr>
        <w:t>24.</w:t>
      </w:r>
      <w:r w:rsidRPr="008E7046">
        <w:rPr>
          <w:noProof/>
        </w:rPr>
        <w:tab/>
        <w:t xml:space="preserve">Moldovan, A.-N., I. Ghergulescu, and C.H. Muntean. </w:t>
      </w:r>
      <w:r w:rsidRPr="008E7046">
        <w:rPr>
          <w:i/>
          <w:noProof/>
        </w:rPr>
        <w:t>A novel methodology for mapping objective video quality metrics to the subjective MOS scale</w:t>
      </w:r>
      <w:r w:rsidRPr="008E7046">
        <w:rPr>
          <w:noProof/>
        </w:rPr>
        <w:t xml:space="preserve">. in </w:t>
      </w:r>
      <w:r w:rsidRPr="008E7046">
        <w:rPr>
          <w:i/>
          <w:noProof/>
        </w:rPr>
        <w:t>Broadband Multimedia Systems and Broadcasting (BMSB), 2014 IEEE International Symposium on</w:t>
      </w:r>
      <w:r w:rsidRPr="008E7046">
        <w:rPr>
          <w:noProof/>
        </w:rPr>
        <w:t>. 2014. IEEE.</w:t>
      </w:r>
    </w:p>
    <w:p w14:paraId="4917527E" w14:textId="77777777" w:rsidR="008E7046" w:rsidRPr="008E7046" w:rsidRDefault="008E7046" w:rsidP="008E7046">
      <w:pPr>
        <w:pStyle w:val="EndNoteBibliography"/>
        <w:ind w:left="720" w:hanging="720"/>
        <w:rPr>
          <w:noProof/>
        </w:rPr>
      </w:pPr>
      <w:r w:rsidRPr="008E7046">
        <w:rPr>
          <w:noProof/>
        </w:rPr>
        <w:t>25.</w:t>
      </w:r>
      <w:r w:rsidRPr="008E7046">
        <w:rPr>
          <w:noProof/>
        </w:rPr>
        <w:tab/>
        <w:t xml:space="preserve">Gill, P., et al. </w:t>
      </w:r>
      <w:r w:rsidRPr="008E7046">
        <w:rPr>
          <w:i/>
          <w:noProof/>
        </w:rPr>
        <w:t>Youtube traffic characterization: a view from the edge</w:t>
      </w:r>
      <w:r w:rsidRPr="008E7046">
        <w:rPr>
          <w:noProof/>
        </w:rPr>
        <w:t xml:space="preserve">. in </w:t>
      </w:r>
      <w:r w:rsidRPr="008E7046">
        <w:rPr>
          <w:i/>
          <w:noProof/>
        </w:rPr>
        <w:t>Proceedings of the 7th ACM SIGCOMM conference on Internet measurement</w:t>
      </w:r>
      <w:r w:rsidRPr="008E7046">
        <w:rPr>
          <w:noProof/>
        </w:rPr>
        <w:t>. 2007. ACM.</w:t>
      </w:r>
    </w:p>
    <w:p w14:paraId="732456C4" w14:textId="77777777" w:rsidR="008E7046" w:rsidRPr="008E7046" w:rsidRDefault="008E7046" w:rsidP="008E7046">
      <w:pPr>
        <w:pStyle w:val="EndNoteBibliography"/>
        <w:ind w:left="720" w:hanging="720"/>
        <w:rPr>
          <w:noProof/>
        </w:rPr>
      </w:pPr>
      <w:r w:rsidRPr="008E7046">
        <w:rPr>
          <w:noProof/>
        </w:rPr>
        <w:t>26.</w:t>
      </w:r>
      <w:r w:rsidRPr="008E7046">
        <w:rPr>
          <w:noProof/>
        </w:rPr>
        <w:tab/>
        <w:t xml:space="preserve">Casas, P., et al. </w:t>
      </w:r>
      <w:r w:rsidRPr="008E7046">
        <w:rPr>
          <w:i/>
          <w:noProof/>
        </w:rPr>
        <w:t>YouTube all around: Characterizing YouTube from mobile and fixed-line network vantage points</w:t>
      </w:r>
      <w:r w:rsidRPr="008E7046">
        <w:rPr>
          <w:noProof/>
        </w:rPr>
        <w:t xml:space="preserve">. in </w:t>
      </w:r>
      <w:r w:rsidRPr="008E7046">
        <w:rPr>
          <w:i/>
          <w:noProof/>
        </w:rPr>
        <w:t>Networks and Communications (EuCNC), 2014 European Conference on</w:t>
      </w:r>
      <w:r w:rsidRPr="008E7046">
        <w:rPr>
          <w:noProof/>
        </w:rPr>
        <w:t>. 2014. IEEE.</w:t>
      </w:r>
    </w:p>
    <w:p w14:paraId="6D32969A" w14:textId="77777777" w:rsidR="008E7046" w:rsidRPr="008E7046" w:rsidRDefault="008E7046" w:rsidP="008E7046">
      <w:pPr>
        <w:pStyle w:val="EndNoteBibliography"/>
        <w:ind w:left="720" w:hanging="720"/>
        <w:rPr>
          <w:noProof/>
        </w:rPr>
      </w:pPr>
      <w:r w:rsidRPr="008E7046">
        <w:rPr>
          <w:noProof/>
        </w:rPr>
        <w:t>27.</w:t>
      </w:r>
      <w:r w:rsidRPr="008E7046">
        <w:rPr>
          <w:noProof/>
        </w:rPr>
        <w:tab/>
        <w:t xml:space="preserve">Yu, H., et al. </w:t>
      </w:r>
      <w:r w:rsidRPr="008E7046">
        <w:rPr>
          <w:i/>
          <w:noProof/>
        </w:rPr>
        <w:t>Understanding user behavior in large-scale video-on-demand systems</w:t>
      </w:r>
      <w:r w:rsidRPr="008E7046">
        <w:rPr>
          <w:noProof/>
        </w:rPr>
        <w:t xml:space="preserve">. in </w:t>
      </w:r>
      <w:r w:rsidRPr="008E7046">
        <w:rPr>
          <w:i/>
          <w:noProof/>
        </w:rPr>
        <w:t>ACM SIGOPS Operating Systems Review</w:t>
      </w:r>
      <w:r w:rsidRPr="008E7046">
        <w:rPr>
          <w:noProof/>
        </w:rPr>
        <w:t>. 2006. ACM.</w:t>
      </w:r>
    </w:p>
    <w:p w14:paraId="5B9E3CEC" w14:textId="77777777" w:rsidR="008E7046" w:rsidRPr="008E7046" w:rsidRDefault="008E7046" w:rsidP="008E7046">
      <w:pPr>
        <w:pStyle w:val="EndNoteBibliography"/>
        <w:ind w:left="720" w:hanging="720"/>
        <w:rPr>
          <w:noProof/>
        </w:rPr>
      </w:pPr>
      <w:r w:rsidRPr="008E7046">
        <w:rPr>
          <w:noProof/>
        </w:rPr>
        <w:t>28.</w:t>
      </w:r>
      <w:r w:rsidRPr="008E7046">
        <w:rPr>
          <w:noProof/>
        </w:rPr>
        <w:tab/>
        <w:t xml:space="preserve">Arvidsson, A., et al. </w:t>
      </w:r>
      <w:r w:rsidRPr="008E7046">
        <w:rPr>
          <w:i/>
          <w:noProof/>
        </w:rPr>
        <w:t>Analysis of user demand patterns and locality for youtube traffic</w:t>
      </w:r>
      <w:r w:rsidRPr="008E7046">
        <w:rPr>
          <w:noProof/>
        </w:rPr>
        <w:t xml:space="preserve">. in </w:t>
      </w:r>
      <w:r w:rsidRPr="008E7046">
        <w:rPr>
          <w:i/>
          <w:noProof/>
        </w:rPr>
        <w:t>Teletraffic Congress (ITC), 2013 25th International</w:t>
      </w:r>
      <w:r w:rsidRPr="008E7046">
        <w:rPr>
          <w:noProof/>
        </w:rPr>
        <w:t>. 2013. IEEE.</w:t>
      </w:r>
    </w:p>
    <w:p w14:paraId="297C6E86" w14:textId="77777777" w:rsidR="008E7046" w:rsidRPr="008E7046" w:rsidRDefault="008E7046" w:rsidP="008E7046">
      <w:pPr>
        <w:pStyle w:val="EndNoteBibliography"/>
        <w:ind w:left="720" w:hanging="720"/>
        <w:rPr>
          <w:noProof/>
        </w:rPr>
      </w:pPr>
      <w:r w:rsidRPr="008E7046">
        <w:rPr>
          <w:noProof/>
        </w:rPr>
        <w:lastRenderedPageBreak/>
        <w:t>29.</w:t>
      </w:r>
      <w:r w:rsidRPr="008E7046">
        <w:rPr>
          <w:noProof/>
        </w:rPr>
        <w:tab/>
        <w:t xml:space="preserve">Zink, M., et al., </w:t>
      </w:r>
      <w:r w:rsidRPr="008E7046">
        <w:rPr>
          <w:i/>
          <w:noProof/>
        </w:rPr>
        <w:t>Characteristics of YouTube network traffic at a campus network–measurements, models, and implications.</w:t>
      </w:r>
      <w:r w:rsidRPr="008E7046">
        <w:rPr>
          <w:noProof/>
        </w:rPr>
        <w:t xml:space="preserve"> Computer networks, 2009. </w:t>
      </w:r>
      <w:r w:rsidRPr="008E7046">
        <w:rPr>
          <w:b/>
          <w:noProof/>
        </w:rPr>
        <w:t>53</w:t>
      </w:r>
      <w:r w:rsidRPr="008E7046">
        <w:rPr>
          <w:noProof/>
        </w:rPr>
        <w:t>(4): p. 501-514.</w:t>
      </w:r>
    </w:p>
    <w:p w14:paraId="5A057723" w14:textId="77777777" w:rsidR="008E7046" w:rsidRPr="008E7046" w:rsidRDefault="008E7046" w:rsidP="008E7046">
      <w:pPr>
        <w:pStyle w:val="EndNoteBibliography"/>
        <w:ind w:left="720" w:hanging="720"/>
        <w:rPr>
          <w:noProof/>
        </w:rPr>
      </w:pPr>
      <w:r w:rsidRPr="008E7046">
        <w:rPr>
          <w:noProof/>
        </w:rPr>
        <w:t>30.</w:t>
      </w:r>
      <w:r w:rsidRPr="008E7046">
        <w:rPr>
          <w:noProof/>
        </w:rPr>
        <w:tab/>
        <w:t xml:space="preserve">Cheng, X., J. Liu, and C. Dale, </w:t>
      </w:r>
      <w:r w:rsidRPr="008E7046">
        <w:rPr>
          <w:i/>
          <w:noProof/>
        </w:rPr>
        <w:t>Understanding the characteristics of internet short video sharing: A YouTube-based measurement study.</w:t>
      </w:r>
      <w:r w:rsidRPr="008E7046">
        <w:rPr>
          <w:noProof/>
        </w:rPr>
        <w:t xml:space="preserve"> IEEE Transactions on Multimedia, 2013. </w:t>
      </w:r>
      <w:r w:rsidRPr="008E7046">
        <w:rPr>
          <w:b/>
          <w:noProof/>
        </w:rPr>
        <w:t>15</w:t>
      </w:r>
      <w:r w:rsidRPr="008E7046">
        <w:rPr>
          <w:noProof/>
        </w:rPr>
        <w:t>(5): p. 1184-1194.</w:t>
      </w:r>
    </w:p>
    <w:p w14:paraId="4C6AF08B" w14:textId="77777777" w:rsidR="008E7046" w:rsidRPr="008E7046" w:rsidRDefault="008E7046" w:rsidP="008E7046">
      <w:pPr>
        <w:pStyle w:val="EndNoteBibliography"/>
        <w:ind w:left="720" w:hanging="720"/>
        <w:rPr>
          <w:noProof/>
        </w:rPr>
      </w:pPr>
      <w:r w:rsidRPr="008E7046">
        <w:rPr>
          <w:noProof/>
        </w:rPr>
        <w:t>31.</w:t>
      </w:r>
      <w:r w:rsidRPr="008E7046">
        <w:rPr>
          <w:noProof/>
        </w:rPr>
        <w:tab/>
        <w:t xml:space="preserve">Abdesslem, F.B. and A. Lindgren. </w:t>
      </w:r>
      <w:r w:rsidRPr="008E7046">
        <w:rPr>
          <w:i/>
          <w:noProof/>
        </w:rPr>
        <w:t>Large scale characterisation of YouTube requests in a cellular network</w:t>
      </w:r>
      <w:r w:rsidRPr="008E7046">
        <w:rPr>
          <w:noProof/>
        </w:rPr>
        <w:t xml:space="preserve">. in </w:t>
      </w:r>
      <w:r w:rsidRPr="008E7046">
        <w:rPr>
          <w:i/>
          <w:noProof/>
        </w:rPr>
        <w:t>A World of Wireless, Mobile and Multimedia Networks (WoWMoM), 2014 IEEE 15th International Symposium on</w:t>
      </w:r>
      <w:r w:rsidRPr="008E7046">
        <w:rPr>
          <w:noProof/>
        </w:rPr>
        <w:t>. 2014. IEEE.</w:t>
      </w:r>
    </w:p>
    <w:p w14:paraId="036D7735" w14:textId="77777777" w:rsidR="008E7046" w:rsidRPr="008E7046" w:rsidRDefault="008E7046" w:rsidP="008E7046">
      <w:pPr>
        <w:pStyle w:val="EndNoteBibliography"/>
        <w:ind w:left="720" w:hanging="720"/>
        <w:rPr>
          <w:noProof/>
        </w:rPr>
      </w:pPr>
      <w:r w:rsidRPr="008E7046">
        <w:rPr>
          <w:noProof/>
        </w:rPr>
        <w:t>32.</w:t>
      </w:r>
      <w:r w:rsidRPr="008E7046">
        <w:rPr>
          <w:noProof/>
        </w:rPr>
        <w:tab/>
        <w:t xml:space="preserve">Cha, M., et al., </w:t>
      </w:r>
      <w:r w:rsidRPr="008E7046">
        <w:rPr>
          <w:i/>
          <w:noProof/>
        </w:rPr>
        <w:t>Analyzing the video popularity characteristics of large-scale user generated content systems.</w:t>
      </w:r>
      <w:r w:rsidRPr="008E7046">
        <w:rPr>
          <w:noProof/>
        </w:rPr>
        <w:t xml:space="preserve"> IEEE/ACM Transactions on Networking (TON), 2009. </w:t>
      </w:r>
      <w:r w:rsidRPr="008E7046">
        <w:rPr>
          <w:b/>
          <w:noProof/>
        </w:rPr>
        <w:t>17</w:t>
      </w:r>
      <w:r w:rsidRPr="008E7046">
        <w:rPr>
          <w:noProof/>
        </w:rPr>
        <w:t>(5): p. 1357-1370.</w:t>
      </w:r>
    </w:p>
    <w:p w14:paraId="4CEA9950" w14:textId="77777777" w:rsidR="008E7046" w:rsidRPr="008E7046" w:rsidRDefault="008E7046" w:rsidP="008E7046">
      <w:pPr>
        <w:pStyle w:val="EndNoteBibliography"/>
        <w:ind w:left="720" w:hanging="720"/>
        <w:rPr>
          <w:noProof/>
        </w:rPr>
      </w:pPr>
      <w:r w:rsidRPr="008E7046">
        <w:rPr>
          <w:noProof/>
        </w:rPr>
        <w:t>33.</w:t>
      </w:r>
      <w:r w:rsidRPr="008E7046">
        <w:rPr>
          <w:noProof/>
        </w:rPr>
        <w:tab/>
        <w:t xml:space="preserve">Abhari, A. and M. Soraya, </w:t>
      </w:r>
      <w:r w:rsidRPr="008E7046">
        <w:rPr>
          <w:i/>
          <w:noProof/>
        </w:rPr>
        <w:t>Workload generation for YouTube.</w:t>
      </w:r>
      <w:r w:rsidRPr="008E7046">
        <w:rPr>
          <w:noProof/>
        </w:rPr>
        <w:t xml:space="preserve"> Multimedia Tools and Applications, 2010. </w:t>
      </w:r>
      <w:r w:rsidRPr="008E7046">
        <w:rPr>
          <w:b/>
          <w:noProof/>
        </w:rPr>
        <w:t>46</w:t>
      </w:r>
      <w:r w:rsidRPr="008E7046">
        <w:rPr>
          <w:noProof/>
        </w:rPr>
        <w:t>(1): p. 91.</w:t>
      </w:r>
    </w:p>
    <w:p w14:paraId="3B599D0E" w14:textId="77777777" w:rsidR="008E7046" w:rsidRPr="008E7046" w:rsidRDefault="008E7046" w:rsidP="008E7046">
      <w:pPr>
        <w:pStyle w:val="EndNoteBibliography"/>
        <w:ind w:left="720" w:hanging="720"/>
        <w:rPr>
          <w:noProof/>
        </w:rPr>
      </w:pPr>
      <w:r w:rsidRPr="008E7046">
        <w:rPr>
          <w:noProof/>
        </w:rPr>
        <w:t>34.</w:t>
      </w:r>
      <w:r w:rsidRPr="008E7046">
        <w:rPr>
          <w:noProof/>
        </w:rPr>
        <w:tab/>
        <w:t xml:space="preserve">Mislove, A., et al. </w:t>
      </w:r>
      <w:r w:rsidRPr="008E7046">
        <w:rPr>
          <w:i/>
          <w:noProof/>
        </w:rPr>
        <w:t>Measurement and analysis of online social networks</w:t>
      </w:r>
      <w:r w:rsidRPr="008E7046">
        <w:rPr>
          <w:noProof/>
        </w:rPr>
        <w:t xml:space="preserve">. in </w:t>
      </w:r>
      <w:r w:rsidRPr="008E7046">
        <w:rPr>
          <w:i/>
          <w:noProof/>
        </w:rPr>
        <w:t>Proceedings of the 7th ACM SIGCOMM conference on Internet measurement</w:t>
      </w:r>
      <w:r w:rsidRPr="008E7046">
        <w:rPr>
          <w:noProof/>
        </w:rPr>
        <w:t>. 2007. ACM.</w:t>
      </w:r>
    </w:p>
    <w:p w14:paraId="0E59530E" w14:textId="77777777" w:rsidR="008E7046" w:rsidRPr="008E7046" w:rsidRDefault="008E7046" w:rsidP="008E7046">
      <w:pPr>
        <w:pStyle w:val="EndNoteBibliography"/>
        <w:ind w:left="720" w:hanging="720"/>
        <w:rPr>
          <w:noProof/>
        </w:rPr>
      </w:pPr>
      <w:r w:rsidRPr="008E7046">
        <w:rPr>
          <w:noProof/>
        </w:rPr>
        <w:t>35.</w:t>
      </w:r>
      <w:r w:rsidRPr="008E7046">
        <w:rPr>
          <w:noProof/>
        </w:rPr>
        <w:tab/>
        <w:t xml:space="preserve">Benevenuto, F., et al., </w:t>
      </w:r>
      <w:r w:rsidRPr="008E7046">
        <w:rPr>
          <w:i/>
          <w:noProof/>
        </w:rPr>
        <w:t>Video interactions in online video social networks.</w:t>
      </w:r>
      <w:r w:rsidRPr="008E7046">
        <w:rPr>
          <w:noProof/>
        </w:rPr>
        <w:t xml:space="preserve"> ACM Transactions on Multimedia Computing, Communications, and Applications (TOMM), 2009. </w:t>
      </w:r>
      <w:r w:rsidRPr="008E7046">
        <w:rPr>
          <w:b/>
          <w:noProof/>
        </w:rPr>
        <w:t>5</w:t>
      </w:r>
      <w:r w:rsidRPr="008E7046">
        <w:rPr>
          <w:noProof/>
        </w:rPr>
        <w:t>(4): p. 30.</w:t>
      </w:r>
    </w:p>
    <w:p w14:paraId="390201A1" w14:textId="77777777" w:rsidR="008E7046" w:rsidRPr="008E7046" w:rsidRDefault="008E7046" w:rsidP="008E7046">
      <w:pPr>
        <w:pStyle w:val="EndNoteBibliography"/>
        <w:ind w:left="720" w:hanging="720"/>
        <w:rPr>
          <w:noProof/>
        </w:rPr>
      </w:pPr>
      <w:r w:rsidRPr="008E7046">
        <w:rPr>
          <w:noProof/>
        </w:rPr>
        <w:t>36.</w:t>
      </w:r>
      <w:r w:rsidRPr="008E7046">
        <w:rPr>
          <w:noProof/>
        </w:rPr>
        <w:tab/>
        <w:t xml:space="preserve">Li, Z., et al., </w:t>
      </w:r>
      <w:r w:rsidRPr="008E7046">
        <w:rPr>
          <w:i/>
          <w:noProof/>
        </w:rPr>
        <w:t>Social connections in user-generated content video systems: Analysis and recommendation.</w:t>
      </w:r>
      <w:r w:rsidRPr="008E7046">
        <w:rPr>
          <w:noProof/>
        </w:rPr>
        <w:t xml:space="preserve"> IEEE Transactions on network and service management, 2013. </w:t>
      </w:r>
      <w:r w:rsidRPr="008E7046">
        <w:rPr>
          <w:b/>
          <w:noProof/>
        </w:rPr>
        <w:t>10</w:t>
      </w:r>
      <w:r w:rsidRPr="008E7046">
        <w:rPr>
          <w:noProof/>
        </w:rPr>
        <w:t>(1): p. 70-83.</w:t>
      </w:r>
    </w:p>
    <w:p w14:paraId="133EC839" w14:textId="77777777" w:rsidR="008E7046" w:rsidRPr="008E7046" w:rsidRDefault="008E7046" w:rsidP="008E7046">
      <w:pPr>
        <w:pStyle w:val="EndNoteBibliography"/>
        <w:ind w:left="720" w:hanging="720"/>
        <w:rPr>
          <w:noProof/>
        </w:rPr>
      </w:pPr>
      <w:r w:rsidRPr="008E7046">
        <w:rPr>
          <w:noProof/>
        </w:rPr>
        <w:t>37.</w:t>
      </w:r>
      <w:r w:rsidRPr="008E7046">
        <w:rPr>
          <w:noProof/>
        </w:rPr>
        <w:tab/>
        <w:t xml:space="preserve">Cha, M., et al. </w:t>
      </w:r>
      <w:r w:rsidRPr="008E7046">
        <w:rPr>
          <w:i/>
          <w:noProof/>
        </w:rPr>
        <w:t>I tube, you tube, everybody tubes: analyzing the world's largest user generated content video system</w:t>
      </w:r>
      <w:r w:rsidRPr="008E7046">
        <w:rPr>
          <w:noProof/>
        </w:rPr>
        <w:t xml:space="preserve">. in </w:t>
      </w:r>
      <w:r w:rsidRPr="008E7046">
        <w:rPr>
          <w:i/>
          <w:noProof/>
        </w:rPr>
        <w:t>Proceedings of the 7th ACM SIGCOMM conference on Internet measurement</w:t>
      </w:r>
      <w:r w:rsidRPr="008E7046">
        <w:rPr>
          <w:noProof/>
        </w:rPr>
        <w:t>. 2007. ACM.</w:t>
      </w:r>
    </w:p>
    <w:p w14:paraId="0842F178" w14:textId="77777777" w:rsidR="008E7046" w:rsidRPr="008E7046" w:rsidRDefault="008E7046" w:rsidP="008E7046">
      <w:pPr>
        <w:pStyle w:val="EndNoteBibliography"/>
        <w:ind w:left="720" w:hanging="720"/>
        <w:rPr>
          <w:noProof/>
        </w:rPr>
      </w:pPr>
      <w:r w:rsidRPr="008E7046">
        <w:rPr>
          <w:noProof/>
        </w:rPr>
        <w:t>38.</w:t>
      </w:r>
      <w:r w:rsidRPr="008E7046">
        <w:rPr>
          <w:noProof/>
        </w:rPr>
        <w:tab/>
        <w:t xml:space="preserve">Tan, X., et al. </w:t>
      </w:r>
      <w:r w:rsidRPr="008E7046">
        <w:rPr>
          <w:i/>
          <w:noProof/>
        </w:rPr>
        <w:t>Characterizing user Popularity Preference in a large-scale online video streaming system</w:t>
      </w:r>
      <w:r w:rsidRPr="008E7046">
        <w:rPr>
          <w:noProof/>
        </w:rPr>
        <w:t xml:space="preserve">. in </w:t>
      </w:r>
      <w:r w:rsidRPr="008E7046">
        <w:rPr>
          <w:i/>
          <w:noProof/>
        </w:rPr>
        <w:t>Wireless, Mobile and Multi-Media (ICWMMN 2015), 6th International Conference on</w:t>
      </w:r>
      <w:r w:rsidRPr="008E7046">
        <w:rPr>
          <w:noProof/>
        </w:rPr>
        <w:t>. 2015. IET.</w:t>
      </w:r>
    </w:p>
    <w:p w14:paraId="6D0FB564" w14:textId="77777777" w:rsidR="008E7046" w:rsidRPr="008E7046" w:rsidRDefault="008E7046" w:rsidP="008E7046">
      <w:pPr>
        <w:pStyle w:val="EndNoteBibliography"/>
        <w:ind w:left="720" w:hanging="720"/>
        <w:rPr>
          <w:noProof/>
        </w:rPr>
      </w:pPr>
      <w:r w:rsidRPr="008E7046">
        <w:rPr>
          <w:noProof/>
        </w:rPr>
        <w:t>39.</w:t>
      </w:r>
      <w:r w:rsidRPr="008E7046">
        <w:rPr>
          <w:noProof/>
        </w:rPr>
        <w:tab/>
        <w:t xml:space="preserve">Crane, R. and D. Sornette, </w:t>
      </w:r>
      <w:r w:rsidRPr="008E7046">
        <w:rPr>
          <w:i/>
          <w:noProof/>
        </w:rPr>
        <w:t>Robust dynamic classes revealed by measuring the response function of a social system.</w:t>
      </w:r>
      <w:r w:rsidRPr="008E7046">
        <w:rPr>
          <w:noProof/>
        </w:rPr>
        <w:t xml:space="preserve"> Proceedings of the National Academy of Sciences, 2008. </w:t>
      </w:r>
      <w:r w:rsidRPr="008E7046">
        <w:rPr>
          <w:b/>
          <w:noProof/>
        </w:rPr>
        <w:t>105</w:t>
      </w:r>
      <w:r w:rsidRPr="008E7046">
        <w:rPr>
          <w:noProof/>
        </w:rPr>
        <w:t>(41): p. 15649-15653.</w:t>
      </w:r>
    </w:p>
    <w:p w14:paraId="5F56AB69" w14:textId="77777777" w:rsidR="008E7046" w:rsidRPr="008E7046" w:rsidRDefault="008E7046" w:rsidP="008E7046">
      <w:pPr>
        <w:pStyle w:val="EndNoteBibliography"/>
        <w:ind w:left="720" w:hanging="720"/>
        <w:rPr>
          <w:noProof/>
        </w:rPr>
      </w:pPr>
      <w:r w:rsidRPr="008E7046">
        <w:rPr>
          <w:noProof/>
        </w:rPr>
        <w:t>40.</w:t>
      </w:r>
      <w:r w:rsidRPr="008E7046">
        <w:rPr>
          <w:noProof/>
        </w:rPr>
        <w:tab/>
        <w:t xml:space="preserve">Figueiredo, F., et al., </w:t>
      </w:r>
      <w:r w:rsidRPr="008E7046">
        <w:rPr>
          <w:i/>
          <w:noProof/>
        </w:rPr>
        <w:t>On the dynamics of social media popularity: a YouTube case study.</w:t>
      </w:r>
      <w:r w:rsidRPr="008E7046">
        <w:rPr>
          <w:noProof/>
        </w:rPr>
        <w:t xml:space="preserve"> ACM Transactions on Internet Technology (TOIT), 2014. </w:t>
      </w:r>
      <w:r w:rsidRPr="008E7046">
        <w:rPr>
          <w:b/>
          <w:noProof/>
        </w:rPr>
        <w:t>14</w:t>
      </w:r>
      <w:r w:rsidRPr="008E7046">
        <w:rPr>
          <w:noProof/>
        </w:rPr>
        <w:t>(4): p. 24.</w:t>
      </w:r>
    </w:p>
    <w:p w14:paraId="1567CD65" w14:textId="77777777" w:rsidR="008E7046" w:rsidRPr="008E7046" w:rsidRDefault="008E7046" w:rsidP="008E7046">
      <w:pPr>
        <w:pStyle w:val="EndNoteBibliography"/>
        <w:ind w:left="720" w:hanging="720"/>
        <w:rPr>
          <w:noProof/>
        </w:rPr>
      </w:pPr>
      <w:r w:rsidRPr="008E7046">
        <w:rPr>
          <w:noProof/>
        </w:rPr>
        <w:t>41.</w:t>
      </w:r>
      <w:r w:rsidRPr="008E7046">
        <w:rPr>
          <w:noProof/>
        </w:rPr>
        <w:tab/>
        <w:t xml:space="preserve">Jamali, S. and H. Rangwala. </w:t>
      </w:r>
      <w:r w:rsidRPr="008E7046">
        <w:rPr>
          <w:i/>
          <w:noProof/>
        </w:rPr>
        <w:t>Digging digg: Comment mining, popularity prediction, and social network analysis</w:t>
      </w:r>
      <w:r w:rsidRPr="008E7046">
        <w:rPr>
          <w:noProof/>
        </w:rPr>
        <w:t xml:space="preserve">. in </w:t>
      </w:r>
      <w:r w:rsidRPr="008E7046">
        <w:rPr>
          <w:i/>
          <w:noProof/>
        </w:rPr>
        <w:t>Web Information Systems and Mining, 2009. WISM 2009. International Conference on</w:t>
      </w:r>
      <w:r w:rsidRPr="008E7046">
        <w:rPr>
          <w:noProof/>
        </w:rPr>
        <w:t>. 2009. IEEE.</w:t>
      </w:r>
    </w:p>
    <w:p w14:paraId="689DBCCA" w14:textId="77777777" w:rsidR="008E7046" w:rsidRPr="008E7046" w:rsidRDefault="008E7046" w:rsidP="008E7046">
      <w:pPr>
        <w:pStyle w:val="EndNoteBibliography"/>
        <w:ind w:left="720" w:hanging="720"/>
        <w:rPr>
          <w:noProof/>
        </w:rPr>
      </w:pPr>
      <w:r w:rsidRPr="008E7046">
        <w:rPr>
          <w:noProof/>
        </w:rPr>
        <w:t>42.</w:t>
      </w:r>
      <w:r w:rsidRPr="008E7046">
        <w:rPr>
          <w:noProof/>
        </w:rPr>
        <w:tab/>
        <w:t xml:space="preserve">Tsagkias, M., W. Weerkamp, and M. De Rijke. </w:t>
      </w:r>
      <w:r w:rsidRPr="008E7046">
        <w:rPr>
          <w:i/>
          <w:noProof/>
        </w:rPr>
        <w:t>Predicting the volume of comments on online news stories</w:t>
      </w:r>
      <w:r w:rsidRPr="008E7046">
        <w:rPr>
          <w:noProof/>
        </w:rPr>
        <w:t xml:space="preserve">. in </w:t>
      </w:r>
      <w:r w:rsidRPr="008E7046">
        <w:rPr>
          <w:i/>
          <w:noProof/>
        </w:rPr>
        <w:t>Proceedings of the 18th ACM conference on Information and knowledge management</w:t>
      </w:r>
      <w:r w:rsidRPr="008E7046">
        <w:rPr>
          <w:noProof/>
        </w:rPr>
        <w:t>. 2009. ACM.</w:t>
      </w:r>
    </w:p>
    <w:p w14:paraId="016E4F43" w14:textId="77777777" w:rsidR="008E7046" w:rsidRPr="008E7046" w:rsidRDefault="008E7046" w:rsidP="008E7046">
      <w:pPr>
        <w:pStyle w:val="EndNoteBibliography"/>
        <w:ind w:left="720" w:hanging="720"/>
        <w:rPr>
          <w:noProof/>
        </w:rPr>
      </w:pPr>
      <w:r w:rsidRPr="008E7046">
        <w:rPr>
          <w:noProof/>
        </w:rPr>
        <w:t>43.</w:t>
      </w:r>
      <w:r w:rsidRPr="008E7046">
        <w:rPr>
          <w:noProof/>
        </w:rPr>
        <w:tab/>
        <w:t xml:space="preserve">Vallet, D., et al. </w:t>
      </w:r>
      <w:r w:rsidRPr="008E7046">
        <w:rPr>
          <w:i/>
          <w:noProof/>
        </w:rPr>
        <w:t>Characterizing and predicting viral-and-popular video content</w:t>
      </w:r>
      <w:r w:rsidRPr="008E7046">
        <w:rPr>
          <w:noProof/>
        </w:rPr>
        <w:t xml:space="preserve">. in </w:t>
      </w:r>
      <w:r w:rsidRPr="008E7046">
        <w:rPr>
          <w:i/>
          <w:noProof/>
        </w:rPr>
        <w:t xml:space="preserve">Proceedings of the 24th ACM International on Conference on </w:t>
      </w:r>
      <w:r w:rsidRPr="008E7046">
        <w:rPr>
          <w:i/>
          <w:noProof/>
        </w:rPr>
        <w:lastRenderedPageBreak/>
        <w:t>Information and Knowledge Management</w:t>
      </w:r>
      <w:r w:rsidRPr="008E7046">
        <w:rPr>
          <w:noProof/>
        </w:rPr>
        <w:t>. 2015. ACM.</w:t>
      </w:r>
    </w:p>
    <w:p w14:paraId="555D1D39" w14:textId="77777777" w:rsidR="008E7046" w:rsidRPr="008E7046" w:rsidRDefault="008E7046" w:rsidP="008E7046">
      <w:pPr>
        <w:pStyle w:val="EndNoteBibliography"/>
        <w:ind w:left="720" w:hanging="720"/>
        <w:rPr>
          <w:noProof/>
        </w:rPr>
      </w:pPr>
      <w:r w:rsidRPr="008E7046">
        <w:rPr>
          <w:noProof/>
        </w:rPr>
        <w:t>44.</w:t>
      </w:r>
      <w:r w:rsidRPr="008E7046">
        <w:rPr>
          <w:noProof/>
        </w:rPr>
        <w:tab/>
        <w:t xml:space="preserve">Szabo, G. and B.A. Huberman, </w:t>
      </w:r>
      <w:r w:rsidRPr="008E7046">
        <w:rPr>
          <w:i/>
          <w:noProof/>
        </w:rPr>
        <w:t>Predicting the popularity of online content.</w:t>
      </w:r>
      <w:r w:rsidRPr="008E7046">
        <w:rPr>
          <w:noProof/>
        </w:rPr>
        <w:t xml:space="preserve"> Communications of the ACM, 2010. </w:t>
      </w:r>
      <w:r w:rsidRPr="008E7046">
        <w:rPr>
          <w:b/>
          <w:noProof/>
        </w:rPr>
        <w:t>53</w:t>
      </w:r>
      <w:r w:rsidRPr="008E7046">
        <w:rPr>
          <w:noProof/>
        </w:rPr>
        <w:t>(8): p. 80-88.</w:t>
      </w:r>
    </w:p>
    <w:p w14:paraId="655B2837" w14:textId="77777777" w:rsidR="008E7046" w:rsidRPr="008E7046" w:rsidRDefault="008E7046" w:rsidP="008E7046">
      <w:pPr>
        <w:pStyle w:val="EndNoteBibliography"/>
        <w:ind w:left="720" w:hanging="720"/>
        <w:rPr>
          <w:noProof/>
        </w:rPr>
      </w:pPr>
      <w:r w:rsidRPr="008E7046">
        <w:rPr>
          <w:noProof/>
        </w:rPr>
        <w:t>45.</w:t>
      </w:r>
      <w:r w:rsidRPr="008E7046">
        <w:rPr>
          <w:noProof/>
        </w:rPr>
        <w:tab/>
        <w:t xml:space="preserve">Pinto, H., J.M. Almeida, and M.A. Gonçalves. </w:t>
      </w:r>
      <w:r w:rsidRPr="008E7046">
        <w:rPr>
          <w:i/>
          <w:noProof/>
        </w:rPr>
        <w:t>Using early view patterns to predict the popularity of youtube videos</w:t>
      </w:r>
      <w:r w:rsidRPr="008E7046">
        <w:rPr>
          <w:noProof/>
        </w:rPr>
        <w:t xml:space="preserve">. in </w:t>
      </w:r>
      <w:r w:rsidRPr="008E7046">
        <w:rPr>
          <w:i/>
          <w:noProof/>
        </w:rPr>
        <w:t>Proceedings of the sixth ACM international conference on Web search and data mining</w:t>
      </w:r>
      <w:r w:rsidRPr="008E7046">
        <w:rPr>
          <w:noProof/>
        </w:rPr>
        <w:t>. 2013. ACM.</w:t>
      </w:r>
    </w:p>
    <w:p w14:paraId="4DB01D92" w14:textId="76D7CC91" w:rsidR="008E7046" w:rsidRPr="008E7046" w:rsidRDefault="008E7046" w:rsidP="008E7046">
      <w:pPr>
        <w:pStyle w:val="EndNoteBibliography"/>
        <w:ind w:left="720" w:hanging="720"/>
        <w:rPr>
          <w:noProof/>
        </w:rPr>
      </w:pPr>
      <w:r w:rsidRPr="008E7046">
        <w:rPr>
          <w:noProof/>
        </w:rPr>
        <w:t>46.</w:t>
      </w:r>
      <w:r w:rsidRPr="008E7046">
        <w:rPr>
          <w:noProof/>
        </w:rPr>
        <w:tab/>
        <w:t xml:space="preserve">Youku. </w:t>
      </w:r>
      <w:r w:rsidRPr="008E7046">
        <w:rPr>
          <w:i/>
          <w:noProof/>
        </w:rPr>
        <w:t>Youku Open API</w:t>
      </w:r>
      <w:r w:rsidRPr="008E7046">
        <w:rPr>
          <w:noProof/>
        </w:rPr>
        <w:t xml:space="preserve">. Available from: </w:t>
      </w:r>
      <w:hyperlink r:id="rId85" w:history="1">
        <w:r w:rsidRPr="008E7046">
          <w:rPr>
            <w:rStyle w:val="a9"/>
            <w:rFonts w:asciiTheme="minorHAnsi" w:hAnsiTheme="minorHAnsi" w:cstheme="minorBidi"/>
            <w:noProof/>
            <w:sz w:val="21"/>
          </w:rPr>
          <w:t>http://cloud.youku.com/docs</w:t>
        </w:r>
      </w:hyperlink>
      <w:r w:rsidRPr="008E7046">
        <w:rPr>
          <w:noProof/>
        </w:rPr>
        <w:t>.</w:t>
      </w:r>
    </w:p>
    <w:p w14:paraId="4630CDF2" w14:textId="77777777" w:rsidR="008E7046" w:rsidRPr="008E7046" w:rsidRDefault="008E7046" w:rsidP="008E7046">
      <w:pPr>
        <w:pStyle w:val="EndNoteBibliography"/>
        <w:ind w:left="720" w:hanging="720"/>
        <w:rPr>
          <w:noProof/>
        </w:rPr>
      </w:pPr>
      <w:r w:rsidRPr="008E7046">
        <w:rPr>
          <w:noProof/>
        </w:rPr>
        <w:t>47.</w:t>
      </w:r>
      <w:r w:rsidRPr="008E7046">
        <w:rPr>
          <w:noProof/>
        </w:rPr>
        <w:tab/>
        <w:t xml:space="preserve">De Mauro, A., M. Greco, and M. Grimaldi, </w:t>
      </w:r>
      <w:r w:rsidRPr="008E7046">
        <w:rPr>
          <w:i/>
          <w:noProof/>
        </w:rPr>
        <w:t>A formal definition of Big Data based on its essential features.</w:t>
      </w:r>
      <w:r w:rsidRPr="008E7046">
        <w:rPr>
          <w:noProof/>
        </w:rPr>
        <w:t xml:space="preserve"> Library Review, 2016. </w:t>
      </w:r>
      <w:r w:rsidRPr="008E7046">
        <w:rPr>
          <w:b/>
          <w:noProof/>
        </w:rPr>
        <w:t>65</w:t>
      </w:r>
      <w:r w:rsidRPr="008E7046">
        <w:rPr>
          <w:noProof/>
        </w:rPr>
        <w:t>(3): p. 122-135.</w:t>
      </w:r>
    </w:p>
    <w:p w14:paraId="5CC8BC63" w14:textId="77777777" w:rsidR="008E7046" w:rsidRPr="008E7046" w:rsidRDefault="008E7046" w:rsidP="008E7046">
      <w:pPr>
        <w:pStyle w:val="EndNoteBibliography"/>
        <w:ind w:left="720" w:hanging="720"/>
        <w:rPr>
          <w:noProof/>
        </w:rPr>
      </w:pPr>
      <w:r w:rsidRPr="008E7046">
        <w:rPr>
          <w:noProof/>
        </w:rPr>
        <w:t>48.</w:t>
      </w:r>
      <w:r w:rsidRPr="008E7046">
        <w:rPr>
          <w:noProof/>
        </w:rPr>
        <w:tab/>
        <w:t xml:space="preserve">Fox, A., et al., </w:t>
      </w:r>
      <w:r w:rsidRPr="008E7046">
        <w:rPr>
          <w:i/>
          <w:noProof/>
        </w:rPr>
        <w:t>Above the clouds: A Berkeley view of cloud computing.</w:t>
      </w:r>
      <w:r w:rsidRPr="008E7046">
        <w:rPr>
          <w:noProof/>
        </w:rPr>
        <w:t xml:space="preserve"> Dept. Electrical Eng. and Comput. Sciences, University of California, Berkeley, Rep. UCB/EECS, 2009. </w:t>
      </w:r>
      <w:r w:rsidRPr="008E7046">
        <w:rPr>
          <w:b/>
          <w:noProof/>
        </w:rPr>
        <w:t>28</w:t>
      </w:r>
      <w:r w:rsidRPr="008E7046">
        <w:rPr>
          <w:noProof/>
        </w:rPr>
        <w:t>(13): p. 2009.</w:t>
      </w:r>
    </w:p>
    <w:p w14:paraId="62ACC7B6" w14:textId="77777777" w:rsidR="008E7046" w:rsidRPr="008E7046" w:rsidRDefault="008E7046" w:rsidP="008E7046">
      <w:pPr>
        <w:pStyle w:val="EndNoteBibliography"/>
        <w:ind w:left="720" w:hanging="720"/>
        <w:rPr>
          <w:noProof/>
        </w:rPr>
      </w:pPr>
      <w:r w:rsidRPr="008E7046">
        <w:rPr>
          <w:noProof/>
        </w:rPr>
        <w:t>49.</w:t>
      </w:r>
      <w:r w:rsidRPr="008E7046">
        <w:rPr>
          <w:noProof/>
        </w:rPr>
        <w:tab/>
        <w:t xml:space="preserve">Ghemawat, S., H. Gobioff, and S.-T. Leung. </w:t>
      </w:r>
      <w:r w:rsidRPr="008E7046">
        <w:rPr>
          <w:i/>
          <w:noProof/>
        </w:rPr>
        <w:t>The Google file system</w:t>
      </w:r>
      <w:r w:rsidRPr="008E7046">
        <w:rPr>
          <w:noProof/>
        </w:rPr>
        <w:t xml:space="preserve">. in </w:t>
      </w:r>
      <w:r w:rsidRPr="008E7046">
        <w:rPr>
          <w:i/>
          <w:noProof/>
        </w:rPr>
        <w:t>ACM SIGOPS operating systems review</w:t>
      </w:r>
      <w:r w:rsidRPr="008E7046">
        <w:rPr>
          <w:noProof/>
        </w:rPr>
        <w:t>. 2003. ACM.</w:t>
      </w:r>
    </w:p>
    <w:p w14:paraId="71EB8FC5" w14:textId="77777777" w:rsidR="008E7046" w:rsidRPr="008E7046" w:rsidRDefault="008E7046" w:rsidP="008E7046">
      <w:pPr>
        <w:pStyle w:val="EndNoteBibliography"/>
        <w:ind w:left="720" w:hanging="720"/>
        <w:rPr>
          <w:noProof/>
        </w:rPr>
      </w:pPr>
      <w:r w:rsidRPr="008E7046">
        <w:rPr>
          <w:noProof/>
        </w:rPr>
        <w:t>50.</w:t>
      </w:r>
      <w:r w:rsidRPr="008E7046">
        <w:rPr>
          <w:noProof/>
        </w:rPr>
        <w:tab/>
        <w:t xml:space="preserve">Dean, J. and S. Ghemawat, </w:t>
      </w:r>
      <w:r w:rsidRPr="008E7046">
        <w:rPr>
          <w:i/>
          <w:noProof/>
        </w:rPr>
        <w:t>MapReduce: simplified data processing on large clusters.</w:t>
      </w:r>
      <w:r w:rsidRPr="008E7046">
        <w:rPr>
          <w:noProof/>
        </w:rPr>
        <w:t xml:space="preserve"> Communications of the ACM, 2008. </w:t>
      </w:r>
      <w:r w:rsidRPr="008E7046">
        <w:rPr>
          <w:b/>
          <w:noProof/>
        </w:rPr>
        <w:t>51</w:t>
      </w:r>
      <w:r w:rsidRPr="008E7046">
        <w:rPr>
          <w:noProof/>
        </w:rPr>
        <w:t>(1): p. 107-113.</w:t>
      </w:r>
    </w:p>
    <w:p w14:paraId="53CCFBBA" w14:textId="77777777" w:rsidR="008E7046" w:rsidRPr="008E7046" w:rsidRDefault="008E7046" w:rsidP="008E7046">
      <w:pPr>
        <w:pStyle w:val="EndNoteBibliography"/>
        <w:ind w:left="720" w:hanging="720"/>
        <w:rPr>
          <w:noProof/>
        </w:rPr>
      </w:pPr>
      <w:r w:rsidRPr="008E7046">
        <w:rPr>
          <w:noProof/>
        </w:rPr>
        <w:t>51.</w:t>
      </w:r>
      <w:r w:rsidRPr="008E7046">
        <w:rPr>
          <w:noProof/>
        </w:rPr>
        <w:tab/>
        <w:t xml:space="preserve">Chang, F., et al., </w:t>
      </w:r>
      <w:r w:rsidRPr="008E7046">
        <w:rPr>
          <w:i/>
          <w:noProof/>
        </w:rPr>
        <w:t>Bigtable: A distributed storage system for structured data.</w:t>
      </w:r>
      <w:r w:rsidRPr="008E7046">
        <w:rPr>
          <w:noProof/>
        </w:rPr>
        <w:t xml:space="preserve"> ACM Transactions on Computer Systems (TOCS), 2008. </w:t>
      </w:r>
      <w:r w:rsidRPr="008E7046">
        <w:rPr>
          <w:b/>
          <w:noProof/>
        </w:rPr>
        <w:t>26</w:t>
      </w:r>
      <w:r w:rsidRPr="008E7046">
        <w:rPr>
          <w:noProof/>
        </w:rPr>
        <w:t>(2): p. 4.</w:t>
      </w:r>
    </w:p>
    <w:p w14:paraId="6D66B5BE" w14:textId="29984766" w:rsidR="008E7046" w:rsidRPr="008E7046" w:rsidRDefault="008E7046" w:rsidP="008E7046">
      <w:pPr>
        <w:pStyle w:val="EndNoteBibliography"/>
        <w:ind w:left="720" w:hanging="720"/>
        <w:rPr>
          <w:noProof/>
        </w:rPr>
      </w:pPr>
      <w:r w:rsidRPr="008E7046">
        <w:rPr>
          <w:noProof/>
        </w:rPr>
        <w:t>52.</w:t>
      </w:r>
      <w:r w:rsidRPr="008E7046">
        <w:rPr>
          <w:noProof/>
        </w:rPr>
        <w:tab/>
        <w:t xml:space="preserve">Apache. </w:t>
      </w:r>
      <w:r w:rsidRPr="008E7046">
        <w:rPr>
          <w:i/>
          <w:noProof/>
        </w:rPr>
        <w:t>Hadoop</w:t>
      </w:r>
      <w:r w:rsidRPr="008E7046">
        <w:rPr>
          <w:noProof/>
        </w:rPr>
        <w:t xml:space="preserve">. Available from: </w:t>
      </w:r>
      <w:hyperlink r:id="rId86" w:history="1">
        <w:r w:rsidRPr="008E7046">
          <w:rPr>
            <w:rStyle w:val="a9"/>
            <w:rFonts w:asciiTheme="minorHAnsi" w:hAnsiTheme="minorHAnsi" w:cstheme="minorBidi"/>
            <w:noProof/>
            <w:sz w:val="21"/>
          </w:rPr>
          <w:t>http://hadoop.apache.org/</w:t>
        </w:r>
      </w:hyperlink>
      <w:r w:rsidRPr="008E7046">
        <w:rPr>
          <w:noProof/>
        </w:rPr>
        <w:t>.</w:t>
      </w:r>
    </w:p>
    <w:p w14:paraId="6845A295" w14:textId="77777777" w:rsidR="008E7046" w:rsidRPr="008E7046" w:rsidRDefault="008E7046" w:rsidP="008E7046">
      <w:pPr>
        <w:pStyle w:val="EndNoteBibliography"/>
        <w:ind w:left="720" w:hanging="720"/>
        <w:rPr>
          <w:noProof/>
        </w:rPr>
      </w:pPr>
      <w:r w:rsidRPr="008E7046">
        <w:rPr>
          <w:noProof/>
        </w:rPr>
        <w:t>53.</w:t>
      </w:r>
      <w:r w:rsidRPr="008E7046">
        <w:rPr>
          <w:noProof/>
        </w:rPr>
        <w:tab/>
        <w:t xml:space="preserve">Begen, A., T. Akgul, and M. Baugher, </w:t>
      </w:r>
      <w:r w:rsidRPr="008E7046">
        <w:rPr>
          <w:i/>
          <w:noProof/>
        </w:rPr>
        <w:t>Watching video over the web: Part 1: Streaming protocols.</w:t>
      </w:r>
      <w:r w:rsidRPr="008E7046">
        <w:rPr>
          <w:noProof/>
        </w:rPr>
        <w:t xml:space="preserve"> IEEE Internet Computing, 2011. </w:t>
      </w:r>
      <w:r w:rsidRPr="008E7046">
        <w:rPr>
          <w:b/>
          <w:noProof/>
        </w:rPr>
        <w:t>15</w:t>
      </w:r>
      <w:r w:rsidRPr="008E7046">
        <w:rPr>
          <w:noProof/>
        </w:rPr>
        <w:t>(2): p. 54-63.</w:t>
      </w:r>
    </w:p>
    <w:p w14:paraId="644D8721" w14:textId="77777777" w:rsidR="008E7046" w:rsidRPr="008E7046" w:rsidRDefault="008E7046" w:rsidP="008E7046">
      <w:pPr>
        <w:pStyle w:val="EndNoteBibliography"/>
        <w:ind w:left="720" w:hanging="720"/>
        <w:rPr>
          <w:noProof/>
        </w:rPr>
      </w:pPr>
      <w:r w:rsidRPr="008E7046">
        <w:rPr>
          <w:noProof/>
        </w:rPr>
        <w:t>54.</w:t>
      </w:r>
      <w:r w:rsidRPr="008E7046">
        <w:rPr>
          <w:noProof/>
        </w:rPr>
        <w:tab/>
        <w:t xml:space="preserve">Erman, J., et al. </w:t>
      </w:r>
      <w:r w:rsidRPr="008E7046">
        <w:rPr>
          <w:i/>
          <w:noProof/>
        </w:rPr>
        <w:t>Over the top video: the gorilla in cellular networks</w:t>
      </w:r>
      <w:r w:rsidRPr="008E7046">
        <w:rPr>
          <w:noProof/>
        </w:rPr>
        <w:t xml:space="preserve">. in </w:t>
      </w:r>
      <w:r w:rsidRPr="008E7046">
        <w:rPr>
          <w:i/>
          <w:noProof/>
        </w:rPr>
        <w:t>Proceedings of the 2011 ACM SIGCOMM conference on Internet measurement conference</w:t>
      </w:r>
      <w:r w:rsidRPr="008E7046">
        <w:rPr>
          <w:noProof/>
        </w:rPr>
        <w:t>. 2011. ACM.</w:t>
      </w:r>
    </w:p>
    <w:p w14:paraId="4CC6FAF2" w14:textId="77777777" w:rsidR="008E7046" w:rsidRPr="008E7046" w:rsidRDefault="008E7046" w:rsidP="008E7046">
      <w:pPr>
        <w:pStyle w:val="EndNoteBibliography"/>
        <w:ind w:left="720" w:hanging="720"/>
        <w:rPr>
          <w:noProof/>
        </w:rPr>
      </w:pPr>
      <w:r w:rsidRPr="008E7046">
        <w:rPr>
          <w:noProof/>
        </w:rPr>
        <w:t>55.</w:t>
      </w:r>
      <w:r w:rsidRPr="008E7046">
        <w:rPr>
          <w:noProof/>
        </w:rPr>
        <w:tab/>
        <w:t xml:space="preserve">Summers, J., et al. </w:t>
      </w:r>
      <w:r w:rsidRPr="008E7046">
        <w:rPr>
          <w:i/>
          <w:noProof/>
        </w:rPr>
        <w:t>To chunk or not to chunk: Implications for HTTP streaming video server performance</w:t>
      </w:r>
      <w:r w:rsidRPr="008E7046">
        <w:rPr>
          <w:noProof/>
        </w:rPr>
        <w:t xml:space="preserve">. in </w:t>
      </w:r>
      <w:r w:rsidRPr="008E7046">
        <w:rPr>
          <w:i/>
          <w:noProof/>
        </w:rPr>
        <w:t>Proceedings of the 22nd international workshop on Network and Operating System Support for Digital Audio and Video</w:t>
      </w:r>
      <w:r w:rsidRPr="008E7046">
        <w:rPr>
          <w:noProof/>
        </w:rPr>
        <w:t>. 2012. ACM.</w:t>
      </w:r>
    </w:p>
    <w:p w14:paraId="7A63990F" w14:textId="73F346EB" w:rsidR="008E7046" w:rsidRPr="008E7046" w:rsidRDefault="008E7046" w:rsidP="008E7046">
      <w:pPr>
        <w:pStyle w:val="EndNoteBibliography"/>
        <w:ind w:left="720" w:hanging="720"/>
        <w:rPr>
          <w:noProof/>
        </w:rPr>
      </w:pPr>
      <w:r w:rsidRPr="008E7046">
        <w:rPr>
          <w:noProof/>
        </w:rPr>
        <w:t>56.</w:t>
      </w:r>
      <w:r w:rsidRPr="008E7046">
        <w:rPr>
          <w:noProof/>
        </w:rPr>
        <w:tab/>
        <w:t xml:space="preserve">Adobe. </w:t>
      </w:r>
      <w:r w:rsidRPr="008E7046">
        <w:rPr>
          <w:i/>
          <w:noProof/>
        </w:rPr>
        <w:t>HTTP Dynamic Streaming</w:t>
      </w:r>
      <w:r w:rsidRPr="008E7046">
        <w:rPr>
          <w:noProof/>
        </w:rPr>
        <w:t xml:space="preserve">. Available from: </w:t>
      </w:r>
      <w:hyperlink r:id="rId87" w:history="1">
        <w:r w:rsidRPr="008E7046">
          <w:rPr>
            <w:rStyle w:val="a9"/>
            <w:rFonts w:asciiTheme="minorHAnsi" w:hAnsiTheme="minorHAnsi" w:cstheme="minorBidi"/>
            <w:noProof/>
            <w:sz w:val="21"/>
          </w:rPr>
          <w:t>http://www.adobe.com/products/hds-dynamic-streaming.html</w:t>
        </w:r>
      </w:hyperlink>
      <w:r w:rsidRPr="008E7046">
        <w:rPr>
          <w:noProof/>
        </w:rPr>
        <w:t>.</w:t>
      </w:r>
    </w:p>
    <w:p w14:paraId="7968A577" w14:textId="1B2A71C3" w:rsidR="008E7046" w:rsidRPr="008E7046" w:rsidRDefault="008E7046" w:rsidP="008E7046">
      <w:pPr>
        <w:pStyle w:val="EndNoteBibliography"/>
        <w:ind w:left="720" w:hanging="720"/>
        <w:rPr>
          <w:noProof/>
        </w:rPr>
      </w:pPr>
      <w:r w:rsidRPr="008E7046">
        <w:rPr>
          <w:noProof/>
        </w:rPr>
        <w:t>57.</w:t>
      </w:r>
      <w:r w:rsidRPr="008E7046">
        <w:rPr>
          <w:noProof/>
        </w:rPr>
        <w:tab/>
        <w:t xml:space="preserve">Apple. </w:t>
      </w:r>
      <w:r w:rsidRPr="008E7046">
        <w:rPr>
          <w:i/>
          <w:noProof/>
        </w:rPr>
        <w:t>HTTP Live Streaming</w:t>
      </w:r>
      <w:r w:rsidRPr="008E7046">
        <w:rPr>
          <w:noProof/>
        </w:rPr>
        <w:t xml:space="preserve">. Available from: </w:t>
      </w:r>
      <w:hyperlink r:id="rId88" w:history="1">
        <w:r w:rsidRPr="008E7046">
          <w:rPr>
            <w:rStyle w:val="a9"/>
            <w:rFonts w:asciiTheme="minorHAnsi" w:hAnsiTheme="minorHAnsi" w:cstheme="minorBidi"/>
            <w:noProof/>
            <w:sz w:val="21"/>
          </w:rPr>
          <w:t>https://developer.apple.com/streaming/</w:t>
        </w:r>
      </w:hyperlink>
      <w:r w:rsidRPr="008E7046">
        <w:rPr>
          <w:noProof/>
        </w:rPr>
        <w:t>.</w:t>
      </w:r>
    </w:p>
    <w:p w14:paraId="6EA58869" w14:textId="0DF4CAC2" w:rsidR="008E7046" w:rsidRPr="008E7046" w:rsidRDefault="008E7046" w:rsidP="008E7046">
      <w:pPr>
        <w:pStyle w:val="EndNoteBibliography"/>
        <w:ind w:left="720" w:hanging="720"/>
        <w:rPr>
          <w:noProof/>
        </w:rPr>
      </w:pPr>
      <w:r w:rsidRPr="008E7046">
        <w:rPr>
          <w:noProof/>
        </w:rPr>
        <w:t>58.</w:t>
      </w:r>
      <w:r w:rsidRPr="008E7046">
        <w:rPr>
          <w:noProof/>
        </w:rPr>
        <w:tab/>
        <w:t xml:space="preserve">Microsoft. </w:t>
      </w:r>
      <w:r w:rsidRPr="008E7046">
        <w:rPr>
          <w:i/>
          <w:noProof/>
        </w:rPr>
        <w:t>Smooth Streaming</w:t>
      </w:r>
      <w:r w:rsidRPr="008E7046">
        <w:rPr>
          <w:noProof/>
        </w:rPr>
        <w:t xml:space="preserve">. Available from: </w:t>
      </w:r>
      <w:hyperlink r:id="rId89" w:history="1">
        <w:r w:rsidRPr="008E7046">
          <w:rPr>
            <w:rStyle w:val="a9"/>
            <w:rFonts w:asciiTheme="minorHAnsi" w:hAnsiTheme="minorHAnsi" w:cstheme="minorBidi"/>
            <w:noProof/>
            <w:sz w:val="21"/>
          </w:rPr>
          <w:t>https://www.iis.net/downloads/microsoft/smooth-streaming</w:t>
        </w:r>
      </w:hyperlink>
      <w:r w:rsidRPr="008E7046">
        <w:rPr>
          <w:noProof/>
        </w:rPr>
        <w:t>.</w:t>
      </w:r>
    </w:p>
    <w:p w14:paraId="40E734B9" w14:textId="711FE514" w:rsidR="008E7046" w:rsidRPr="008E7046" w:rsidRDefault="008E7046" w:rsidP="008E7046">
      <w:pPr>
        <w:pStyle w:val="EndNoteBibliography"/>
        <w:ind w:left="720" w:hanging="720"/>
        <w:rPr>
          <w:noProof/>
        </w:rPr>
      </w:pPr>
      <w:r w:rsidRPr="008E7046">
        <w:rPr>
          <w:noProof/>
        </w:rPr>
        <w:t>59.</w:t>
      </w:r>
      <w:r w:rsidRPr="008E7046">
        <w:rPr>
          <w:noProof/>
        </w:rPr>
        <w:tab/>
        <w:t xml:space="preserve">MPEG. </w:t>
      </w:r>
      <w:r w:rsidRPr="008E7046">
        <w:rPr>
          <w:i/>
          <w:noProof/>
        </w:rPr>
        <w:t>Dynamic Adaptive Streaming over HTTP</w:t>
      </w:r>
      <w:r w:rsidRPr="008E7046">
        <w:rPr>
          <w:noProof/>
        </w:rPr>
        <w:t xml:space="preserve">. Available from: </w:t>
      </w:r>
      <w:hyperlink r:id="rId90" w:history="1">
        <w:r w:rsidRPr="008E7046">
          <w:rPr>
            <w:rStyle w:val="a9"/>
            <w:rFonts w:asciiTheme="minorHAnsi" w:hAnsiTheme="minorHAnsi" w:cstheme="minorBidi"/>
            <w:noProof/>
            <w:sz w:val="21"/>
          </w:rPr>
          <w:t>http://mpeg.chiariglione.org/standards/mpeg-dash</w:t>
        </w:r>
      </w:hyperlink>
      <w:r w:rsidRPr="008E7046">
        <w:rPr>
          <w:noProof/>
        </w:rPr>
        <w:t>.</w:t>
      </w:r>
    </w:p>
    <w:p w14:paraId="7D6C9EF0" w14:textId="77777777" w:rsidR="008E7046" w:rsidRPr="008E7046" w:rsidRDefault="008E7046" w:rsidP="008E7046">
      <w:pPr>
        <w:pStyle w:val="EndNoteBibliography"/>
        <w:ind w:left="720" w:hanging="720"/>
        <w:rPr>
          <w:noProof/>
        </w:rPr>
      </w:pPr>
      <w:r w:rsidRPr="008E7046">
        <w:rPr>
          <w:noProof/>
        </w:rPr>
        <w:t>60.</w:t>
      </w:r>
      <w:r w:rsidRPr="008E7046">
        <w:rPr>
          <w:noProof/>
        </w:rPr>
        <w:tab/>
        <w:t xml:space="preserve">Sodagar, I., </w:t>
      </w:r>
      <w:r w:rsidRPr="008E7046">
        <w:rPr>
          <w:i/>
          <w:noProof/>
        </w:rPr>
        <w:t>The mpeg-dash standard for multimedia streaming over the internet.</w:t>
      </w:r>
      <w:r w:rsidRPr="008E7046">
        <w:rPr>
          <w:noProof/>
        </w:rPr>
        <w:t xml:space="preserve"> IEEE MultiMedia, 2011. </w:t>
      </w:r>
      <w:r w:rsidRPr="008E7046">
        <w:rPr>
          <w:b/>
          <w:noProof/>
        </w:rPr>
        <w:t>18</w:t>
      </w:r>
      <w:r w:rsidRPr="008E7046">
        <w:rPr>
          <w:noProof/>
        </w:rPr>
        <w:t>(4): p. 62-67.</w:t>
      </w:r>
    </w:p>
    <w:p w14:paraId="4C671693" w14:textId="77777777" w:rsidR="008E7046" w:rsidRPr="008E7046" w:rsidRDefault="008E7046" w:rsidP="008E7046">
      <w:pPr>
        <w:pStyle w:val="EndNoteBibliography"/>
        <w:ind w:left="720" w:hanging="720"/>
        <w:rPr>
          <w:noProof/>
        </w:rPr>
      </w:pPr>
      <w:r w:rsidRPr="008E7046">
        <w:rPr>
          <w:noProof/>
        </w:rPr>
        <w:t>61.</w:t>
      </w:r>
      <w:r w:rsidRPr="008E7046">
        <w:rPr>
          <w:noProof/>
        </w:rPr>
        <w:tab/>
        <w:t xml:space="preserve">Saxena, M., U. Sharan, and S. Fahmy. </w:t>
      </w:r>
      <w:r w:rsidRPr="008E7046">
        <w:rPr>
          <w:i/>
          <w:noProof/>
        </w:rPr>
        <w:t>Analyzing video services in web 2.0: a global perspective</w:t>
      </w:r>
      <w:r w:rsidRPr="008E7046">
        <w:rPr>
          <w:noProof/>
        </w:rPr>
        <w:t xml:space="preserve">. in </w:t>
      </w:r>
      <w:r w:rsidRPr="008E7046">
        <w:rPr>
          <w:i/>
          <w:noProof/>
        </w:rPr>
        <w:t>Proceedings of the 18th International Workshop on Network and Operating Systems Support for Digital Audio and Video</w:t>
      </w:r>
      <w:r w:rsidRPr="008E7046">
        <w:rPr>
          <w:noProof/>
        </w:rPr>
        <w:t>. 2008. ACM.</w:t>
      </w:r>
    </w:p>
    <w:p w14:paraId="26E5D8BB" w14:textId="77777777" w:rsidR="008E7046" w:rsidRPr="008E7046" w:rsidRDefault="008E7046" w:rsidP="008E7046">
      <w:pPr>
        <w:pStyle w:val="EndNoteBibliography"/>
        <w:ind w:left="720" w:hanging="720"/>
        <w:rPr>
          <w:noProof/>
        </w:rPr>
      </w:pPr>
      <w:r w:rsidRPr="008E7046">
        <w:rPr>
          <w:noProof/>
        </w:rPr>
        <w:t>62.</w:t>
      </w:r>
      <w:r w:rsidRPr="008E7046">
        <w:rPr>
          <w:noProof/>
        </w:rPr>
        <w:tab/>
        <w:t xml:space="preserve">Adhikari, V.K., S. Jain, and Z.-L. Zhang. </w:t>
      </w:r>
      <w:r w:rsidRPr="008E7046">
        <w:rPr>
          <w:i/>
          <w:noProof/>
        </w:rPr>
        <w:t>YouTube traffic dynamics and its interplay with a tier-1 ISP: an ISP perspective</w:t>
      </w:r>
      <w:r w:rsidRPr="008E7046">
        <w:rPr>
          <w:noProof/>
        </w:rPr>
        <w:t xml:space="preserve">. in </w:t>
      </w:r>
      <w:r w:rsidRPr="008E7046">
        <w:rPr>
          <w:i/>
          <w:noProof/>
        </w:rPr>
        <w:t xml:space="preserve">Proceedings of the 10th </w:t>
      </w:r>
      <w:r w:rsidRPr="008E7046">
        <w:rPr>
          <w:i/>
          <w:noProof/>
        </w:rPr>
        <w:lastRenderedPageBreak/>
        <w:t>ACM SIGCOMM conference on Internet measurement</w:t>
      </w:r>
      <w:r w:rsidRPr="008E7046">
        <w:rPr>
          <w:noProof/>
        </w:rPr>
        <w:t>. 2010. ACM.</w:t>
      </w:r>
    </w:p>
    <w:p w14:paraId="162F92C5" w14:textId="77777777" w:rsidR="008E7046" w:rsidRPr="008E7046" w:rsidRDefault="008E7046" w:rsidP="008E7046">
      <w:pPr>
        <w:pStyle w:val="EndNoteBibliography"/>
        <w:ind w:left="720" w:hanging="720"/>
        <w:rPr>
          <w:noProof/>
        </w:rPr>
      </w:pPr>
      <w:r w:rsidRPr="008E7046">
        <w:rPr>
          <w:noProof/>
        </w:rPr>
        <w:t>63.</w:t>
      </w:r>
      <w:r w:rsidRPr="008E7046">
        <w:rPr>
          <w:noProof/>
        </w:rPr>
        <w:tab/>
        <w:t xml:space="preserve">Torres, R., et al. </w:t>
      </w:r>
      <w:r w:rsidRPr="008E7046">
        <w:rPr>
          <w:i/>
          <w:noProof/>
        </w:rPr>
        <w:t>Dissecting video server selection strategies in the youtube cdn</w:t>
      </w:r>
      <w:r w:rsidRPr="008E7046">
        <w:rPr>
          <w:noProof/>
        </w:rPr>
        <w:t xml:space="preserve">. in </w:t>
      </w:r>
      <w:r w:rsidRPr="008E7046">
        <w:rPr>
          <w:i/>
          <w:noProof/>
        </w:rPr>
        <w:t>Distributed Computing Systems (ICDCS), 2011 31st International Conference on</w:t>
      </w:r>
      <w:r w:rsidRPr="008E7046">
        <w:rPr>
          <w:noProof/>
        </w:rPr>
        <w:t>. 2011. IEEE.</w:t>
      </w:r>
    </w:p>
    <w:p w14:paraId="2909CF8A" w14:textId="77777777" w:rsidR="008E7046" w:rsidRPr="008E7046" w:rsidRDefault="008E7046" w:rsidP="008E7046">
      <w:pPr>
        <w:pStyle w:val="EndNoteBibliography"/>
        <w:ind w:left="720" w:hanging="720"/>
        <w:rPr>
          <w:noProof/>
        </w:rPr>
      </w:pPr>
      <w:r w:rsidRPr="008E7046">
        <w:rPr>
          <w:noProof/>
        </w:rPr>
        <w:t>64.</w:t>
      </w:r>
      <w:r w:rsidRPr="008E7046">
        <w:rPr>
          <w:noProof/>
        </w:rPr>
        <w:tab/>
        <w:t xml:space="preserve">Plissonneau, L., E. Biersack, and P. Juluri. </w:t>
      </w:r>
      <w:r w:rsidRPr="008E7046">
        <w:rPr>
          <w:i/>
          <w:noProof/>
        </w:rPr>
        <w:t>Analyzing the impact of YouTube delivery policies on user experience</w:t>
      </w:r>
      <w:r w:rsidRPr="008E7046">
        <w:rPr>
          <w:noProof/>
        </w:rPr>
        <w:t xml:space="preserve">. in </w:t>
      </w:r>
      <w:r w:rsidRPr="008E7046">
        <w:rPr>
          <w:i/>
          <w:noProof/>
        </w:rPr>
        <w:t>Proceedings of the 24th International Teletraffic Congress</w:t>
      </w:r>
      <w:r w:rsidRPr="008E7046">
        <w:rPr>
          <w:noProof/>
        </w:rPr>
        <w:t>. 2012. International Teletraffic Congress.</w:t>
      </w:r>
    </w:p>
    <w:p w14:paraId="25255A8E" w14:textId="77777777" w:rsidR="008E7046" w:rsidRPr="008E7046" w:rsidRDefault="008E7046" w:rsidP="008E7046">
      <w:pPr>
        <w:pStyle w:val="EndNoteBibliography"/>
        <w:ind w:left="720" w:hanging="720"/>
        <w:rPr>
          <w:noProof/>
        </w:rPr>
      </w:pPr>
      <w:r w:rsidRPr="008E7046">
        <w:rPr>
          <w:noProof/>
        </w:rPr>
        <w:t>65.</w:t>
      </w:r>
      <w:r w:rsidRPr="008E7046">
        <w:rPr>
          <w:noProof/>
        </w:rPr>
        <w:tab/>
        <w:t xml:space="preserve">Korczyński, M. and A. Duda. </w:t>
      </w:r>
      <w:r w:rsidRPr="008E7046">
        <w:rPr>
          <w:i/>
          <w:noProof/>
        </w:rPr>
        <w:t>Classifying service flows in the encrypted skype traffic</w:t>
      </w:r>
      <w:r w:rsidRPr="008E7046">
        <w:rPr>
          <w:noProof/>
        </w:rPr>
        <w:t xml:space="preserve">. in </w:t>
      </w:r>
      <w:r w:rsidRPr="008E7046">
        <w:rPr>
          <w:i/>
          <w:noProof/>
        </w:rPr>
        <w:t>Communications (ICC), 2012 IEEE International Conference on</w:t>
      </w:r>
      <w:r w:rsidRPr="008E7046">
        <w:rPr>
          <w:noProof/>
        </w:rPr>
        <w:t>. 2012. IEEE.</w:t>
      </w:r>
    </w:p>
    <w:p w14:paraId="32D8C8C9" w14:textId="77777777" w:rsidR="008E7046" w:rsidRPr="008E7046" w:rsidRDefault="008E7046" w:rsidP="008E7046">
      <w:pPr>
        <w:pStyle w:val="EndNoteBibliography"/>
        <w:ind w:left="720" w:hanging="720"/>
        <w:rPr>
          <w:noProof/>
        </w:rPr>
      </w:pPr>
      <w:r w:rsidRPr="008E7046">
        <w:rPr>
          <w:noProof/>
        </w:rPr>
        <w:t>66.</w:t>
      </w:r>
      <w:r w:rsidRPr="008E7046">
        <w:rPr>
          <w:noProof/>
        </w:rPr>
        <w:tab/>
        <w:t xml:space="preserve">Chu, W., et al. </w:t>
      </w:r>
      <w:r w:rsidRPr="008E7046">
        <w:rPr>
          <w:i/>
          <w:noProof/>
        </w:rPr>
        <w:t>Protect sensitive sites from phishing attacks using features extractable from inaccessible phishing URLs</w:t>
      </w:r>
      <w:r w:rsidRPr="008E7046">
        <w:rPr>
          <w:noProof/>
        </w:rPr>
        <w:t xml:space="preserve">. in </w:t>
      </w:r>
      <w:r w:rsidRPr="008E7046">
        <w:rPr>
          <w:i/>
          <w:noProof/>
        </w:rPr>
        <w:t>Communications (ICC), 2013 IEEE International Conference on</w:t>
      </w:r>
      <w:r w:rsidRPr="008E7046">
        <w:rPr>
          <w:noProof/>
        </w:rPr>
        <w:t>. 2013. IEEE.</w:t>
      </w:r>
    </w:p>
    <w:p w14:paraId="0893FF53" w14:textId="77777777" w:rsidR="008E7046" w:rsidRPr="008E7046" w:rsidRDefault="008E7046" w:rsidP="008E7046">
      <w:pPr>
        <w:pStyle w:val="EndNoteBibliography"/>
        <w:ind w:left="720" w:hanging="720"/>
        <w:rPr>
          <w:noProof/>
        </w:rPr>
      </w:pPr>
      <w:r w:rsidRPr="008E7046">
        <w:rPr>
          <w:noProof/>
        </w:rPr>
        <w:t>67.</w:t>
      </w:r>
      <w:r w:rsidRPr="008E7046">
        <w:rPr>
          <w:noProof/>
        </w:rPr>
        <w:tab/>
        <w:t xml:space="preserve">Chaudhary, V. and A. Sureka. </w:t>
      </w:r>
      <w:r w:rsidRPr="008E7046">
        <w:rPr>
          <w:i/>
          <w:noProof/>
        </w:rPr>
        <w:t>Contextual feature based one-class classifier approach for detecting video response spam on youtube</w:t>
      </w:r>
      <w:r w:rsidRPr="008E7046">
        <w:rPr>
          <w:noProof/>
        </w:rPr>
        <w:t xml:space="preserve">. in </w:t>
      </w:r>
      <w:r w:rsidRPr="008E7046">
        <w:rPr>
          <w:i/>
          <w:noProof/>
        </w:rPr>
        <w:t>Privacy, Security and Trust (PST), 2013 Eleventh Annual International Conference on</w:t>
      </w:r>
      <w:r w:rsidRPr="008E7046">
        <w:rPr>
          <w:noProof/>
        </w:rPr>
        <w:t>. 2013. IEEE.</w:t>
      </w:r>
    </w:p>
    <w:p w14:paraId="1E0DD051" w14:textId="77777777" w:rsidR="008E7046" w:rsidRPr="008E7046" w:rsidRDefault="008E7046" w:rsidP="008E7046">
      <w:pPr>
        <w:pStyle w:val="EndNoteBibliography"/>
        <w:ind w:left="720" w:hanging="720"/>
        <w:rPr>
          <w:noProof/>
        </w:rPr>
      </w:pPr>
      <w:r w:rsidRPr="008E7046">
        <w:rPr>
          <w:noProof/>
        </w:rPr>
        <w:t>68.</w:t>
      </w:r>
      <w:r w:rsidRPr="008E7046">
        <w:rPr>
          <w:noProof/>
        </w:rPr>
        <w:tab/>
        <w:t xml:space="preserve">Russell, S., P. Norvig, and A. Intelligence, </w:t>
      </w:r>
      <w:r w:rsidRPr="008E7046">
        <w:rPr>
          <w:i/>
          <w:noProof/>
        </w:rPr>
        <w:t>A modern approach.</w:t>
      </w:r>
      <w:r w:rsidRPr="008E7046">
        <w:rPr>
          <w:noProof/>
        </w:rPr>
        <w:t xml:space="preserve"> Artificial Intelligence. Prentice-Hall, Egnlewood Cliffs, 1995. </w:t>
      </w:r>
      <w:r w:rsidRPr="008E7046">
        <w:rPr>
          <w:b/>
          <w:noProof/>
        </w:rPr>
        <w:t>25</w:t>
      </w:r>
      <w:r w:rsidRPr="008E7046">
        <w:rPr>
          <w:noProof/>
        </w:rPr>
        <w:t>: p. 27.</w:t>
      </w:r>
    </w:p>
    <w:p w14:paraId="236943A7" w14:textId="77777777" w:rsidR="008E7046" w:rsidRPr="008E7046" w:rsidRDefault="008E7046" w:rsidP="008E7046">
      <w:pPr>
        <w:pStyle w:val="EndNoteBibliography"/>
        <w:ind w:left="720" w:hanging="720"/>
        <w:rPr>
          <w:noProof/>
        </w:rPr>
      </w:pPr>
      <w:r w:rsidRPr="008E7046">
        <w:rPr>
          <w:noProof/>
        </w:rPr>
        <w:t>69.</w:t>
      </w:r>
      <w:r w:rsidRPr="008E7046">
        <w:rPr>
          <w:noProof/>
        </w:rPr>
        <w:tab/>
        <w:t xml:space="preserve">Cortes, C. and V. Vapnik, </w:t>
      </w:r>
      <w:r w:rsidRPr="008E7046">
        <w:rPr>
          <w:i/>
          <w:noProof/>
        </w:rPr>
        <w:t>Support-vector networks.</w:t>
      </w:r>
      <w:r w:rsidRPr="008E7046">
        <w:rPr>
          <w:noProof/>
        </w:rPr>
        <w:t xml:space="preserve"> Machine learning, 1995. </w:t>
      </w:r>
      <w:r w:rsidRPr="008E7046">
        <w:rPr>
          <w:b/>
          <w:noProof/>
        </w:rPr>
        <w:t>20</w:t>
      </w:r>
      <w:r w:rsidRPr="008E7046">
        <w:rPr>
          <w:noProof/>
        </w:rPr>
        <w:t>(3): p. 273-297.</w:t>
      </w:r>
    </w:p>
    <w:p w14:paraId="27752799" w14:textId="77777777" w:rsidR="008E7046" w:rsidRPr="008E7046" w:rsidRDefault="008E7046" w:rsidP="008E7046">
      <w:pPr>
        <w:pStyle w:val="EndNoteBibliography"/>
        <w:ind w:left="720" w:hanging="720"/>
        <w:rPr>
          <w:noProof/>
        </w:rPr>
      </w:pPr>
      <w:r w:rsidRPr="008E7046">
        <w:rPr>
          <w:noProof/>
        </w:rPr>
        <w:t>70.</w:t>
      </w:r>
      <w:r w:rsidRPr="008E7046">
        <w:rPr>
          <w:noProof/>
        </w:rPr>
        <w:tab/>
        <w:t xml:space="preserve">Breiman, L., et al., </w:t>
      </w:r>
      <w:r w:rsidRPr="008E7046">
        <w:rPr>
          <w:i/>
          <w:noProof/>
        </w:rPr>
        <w:t>Classification and regression trees</w:t>
      </w:r>
      <w:r w:rsidRPr="008E7046">
        <w:rPr>
          <w:noProof/>
        </w:rPr>
        <w:t>. 1984: CRC press.</w:t>
      </w:r>
    </w:p>
    <w:p w14:paraId="58810A00" w14:textId="77777777" w:rsidR="008E7046" w:rsidRPr="008E7046" w:rsidRDefault="008E7046" w:rsidP="008E7046">
      <w:pPr>
        <w:pStyle w:val="EndNoteBibliography"/>
        <w:ind w:left="720" w:hanging="720"/>
        <w:rPr>
          <w:noProof/>
        </w:rPr>
      </w:pPr>
      <w:r w:rsidRPr="008E7046">
        <w:rPr>
          <w:noProof/>
        </w:rPr>
        <w:t>71.</w:t>
      </w:r>
      <w:r w:rsidRPr="008E7046">
        <w:rPr>
          <w:noProof/>
        </w:rPr>
        <w:tab/>
        <w:t xml:space="preserve">Ramos-Muñoz, J.J., et al., </w:t>
      </w:r>
      <w:r w:rsidRPr="008E7046">
        <w:rPr>
          <w:i/>
          <w:noProof/>
        </w:rPr>
        <w:t>Characteristics of mobile youtube traffic.</w:t>
      </w:r>
      <w:r w:rsidRPr="008E7046">
        <w:rPr>
          <w:noProof/>
        </w:rPr>
        <w:t xml:space="preserve"> IEEE Wireless Communications, 2014. </w:t>
      </w:r>
      <w:r w:rsidRPr="008E7046">
        <w:rPr>
          <w:b/>
          <w:noProof/>
        </w:rPr>
        <w:t>21</w:t>
      </w:r>
      <w:r w:rsidRPr="008E7046">
        <w:rPr>
          <w:noProof/>
        </w:rPr>
        <w:t>(1): p. 18-25.</w:t>
      </w:r>
    </w:p>
    <w:p w14:paraId="31C59074" w14:textId="77777777" w:rsidR="008E7046" w:rsidRPr="008E7046" w:rsidRDefault="008E7046" w:rsidP="008E7046">
      <w:pPr>
        <w:pStyle w:val="EndNoteBibliography"/>
        <w:ind w:left="720" w:hanging="720"/>
        <w:rPr>
          <w:noProof/>
        </w:rPr>
      </w:pPr>
      <w:r w:rsidRPr="008E7046">
        <w:rPr>
          <w:noProof/>
        </w:rPr>
        <w:t>72.</w:t>
      </w:r>
      <w:r w:rsidRPr="008E7046">
        <w:rPr>
          <w:noProof/>
        </w:rPr>
        <w:tab/>
        <w:t xml:space="preserve">Li, Z., et al. </w:t>
      </w:r>
      <w:r w:rsidRPr="008E7046">
        <w:rPr>
          <w:i/>
          <w:noProof/>
        </w:rPr>
        <w:t>User behavior characterization of a large-scale mobile live streaming system</w:t>
      </w:r>
      <w:r w:rsidRPr="008E7046">
        <w:rPr>
          <w:noProof/>
        </w:rPr>
        <w:t xml:space="preserve">. in </w:t>
      </w:r>
      <w:r w:rsidRPr="008E7046">
        <w:rPr>
          <w:i/>
          <w:noProof/>
        </w:rPr>
        <w:t>Proceedings of the 24th International Conference on World Wide Web</w:t>
      </w:r>
      <w:r w:rsidRPr="008E7046">
        <w:rPr>
          <w:noProof/>
        </w:rPr>
        <w:t>. 2015. ACM.</w:t>
      </w:r>
    </w:p>
    <w:p w14:paraId="50ABB5DF" w14:textId="5A456351" w:rsidR="008E7046" w:rsidRPr="008E7046" w:rsidRDefault="008E7046" w:rsidP="008E7046">
      <w:pPr>
        <w:pStyle w:val="EndNoteBibliography"/>
        <w:ind w:left="720" w:hanging="720"/>
        <w:rPr>
          <w:noProof/>
        </w:rPr>
      </w:pPr>
      <w:r w:rsidRPr="008E7046">
        <w:rPr>
          <w:noProof/>
        </w:rPr>
        <w:t>73.</w:t>
      </w:r>
      <w:r w:rsidRPr="008E7046">
        <w:rPr>
          <w:noProof/>
        </w:rPr>
        <w:tab/>
        <w:t xml:space="preserve">Apache. </w:t>
      </w:r>
      <w:r w:rsidRPr="008E7046">
        <w:rPr>
          <w:i/>
          <w:noProof/>
        </w:rPr>
        <w:t>Apache Hadoop</w:t>
      </w:r>
      <w:r w:rsidRPr="008E7046">
        <w:rPr>
          <w:noProof/>
        </w:rPr>
        <w:t xml:space="preserve">. Available from: </w:t>
      </w:r>
      <w:hyperlink r:id="rId91" w:history="1">
        <w:r w:rsidRPr="008E7046">
          <w:rPr>
            <w:rStyle w:val="a9"/>
            <w:rFonts w:asciiTheme="minorHAnsi" w:hAnsiTheme="minorHAnsi" w:cstheme="minorBidi"/>
            <w:noProof/>
            <w:sz w:val="21"/>
          </w:rPr>
          <w:t>https://hadoop.apache.org/</w:t>
        </w:r>
      </w:hyperlink>
      <w:r w:rsidRPr="008E7046">
        <w:rPr>
          <w:noProof/>
        </w:rPr>
        <w:t>.</w:t>
      </w:r>
    </w:p>
    <w:p w14:paraId="6529E308" w14:textId="77777777" w:rsidR="008E7046" w:rsidRPr="008E7046" w:rsidRDefault="008E7046" w:rsidP="008E7046">
      <w:pPr>
        <w:pStyle w:val="EndNoteBibliography"/>
        <w:ind w:left="720" w:hanging="720"/>
        <w:rPr>
          <w:noProof/>
        </w:rPr>
      </w:pPr>
      <w:r w:rsidRPr="008E7046">
        <w:rPr>
          <w:noProof/>
        </w:rPr>
        <w:t>74.</w:t>
      </w:r>
      <w:r w:rsidRPr="008E7046">
        <w:rPr>
          <w:noProof/>
        </w:rPr>
        <w:tab/>
        <w:t xml:space="preserve">Lorenz, M.O., </w:t>
      </w:r>
      <w:r w:rsidRPr="008E7046">
        <w:rPr>
          <w:i/>
          <w:noProof/>
        </w:rPr>
        <w:t>Methods of measuring the concentration of wealth.</w:t>
      </w:r>
      <w:r w:rsidRPr="008E7046">
        <w:rPr>
          <w:noProof/>
        </w:rPr>
        <w:t xml:space="preserve"> Publications of the American statistical association, 1905. </w:t>
      </w:r>
      <w:r w:rsidRPr="008E7046">
        <w:rPr>
          <w:b/>
          <w:noProof/>
        </w:rPr>
        <w:t>9</w:t>
      </w:r>
      <w:r w:rsidRPr="008E7046">
        <w:rPr>
          <w:noProof/>
        </w:rPr>
        <w:t>(70): p. 209-219.</w:t>
      </w:r>
    </w:p>
    <w:p w14:paraId="420C5F6F" w14:textId="77777777" w:rsidR="008E7046" w:rsidRPr="008E7046" w:rsidRDefault="008E7046" w:rsidP="008E7046">
      <w:pPr>
        <w:pStyle w:val="EndNoteBibliography"/>
        <w:ind w:left="720" w:hanging="720"/>
        <w:rPr>
          <w:noProof/>
        </w:rPr>
      </w:pPr>
      <w:r w:rsidRPr="008E7046">
        <w:rPr>
          <w:noProof/>
        </w:rPr>
        <w:t>75.</w:t>
      </w:r>
      <w:r w:rsidRPr="008E7046">
        <w:rPr>
          <w:noProof/>
        </w:rPr>
        <w:tab/>
        <w:t xml:space="preserve">Louail, T., et al., </w:t>
      </w:r>
      <w:r w:rsidRPr="008E7046">
        <w:rPr>
          <w:i/>
          <w:noProof/>
        </w:rPr>
        <w:t>From mobile phone data to the spatial structure of cities.</w:t>
      </w:r>
      <w:r w:rsidRPr="008E7046">
        <w:rPr>
          <w:noProof/>
        </w:rPr>
        <w:t xml:space="preserve"> Scientific Reports, 2014. </w:t>
      </w:r>
      <w:r w:rsidRPr="008E7046">
        <w:rPr>
          <w:b/>
          <w:noProof/>
        </w:rPr>
        <w:t>4</w:t>
      </w:r>
      <w:r w:rsidRPr="008E7046">
        <w:rPr>
          <w:noProof/>
        </w:rPr>
        <w:t>: p. 5276.</w:t>
      </w:r>
    </w:p>
    <w:p w14:paraId="236ACE81" w14:textId="77777777" w:rsidR="008E7046" w:rsidRPr="008E7046" w:rsidRDefault="008E7046" w:rsidP="008E7046">
      <w:pPr>
        <w:pStyle w:val="EndNoteBibliography"/>
        <w:ind w:left="720" w:hanging="720"/>
        <w:rPr>
          <w:noProof/>
        </w:rPr>
      </w:pPr>
      <w:r w:rsidRPr="008E7046">
        <w:rPr>
          <w:noProof/>
        </w:rPr>
        <w:t>76.</w:t>
      </w:r>
      <w:r w:rsidRPr="008E7046">
        <w:rPr>
          <w:noProof/>
        </w:rPr>
        <w:tab/>
        <w:t xml:space="preserve">Lomax, K., </w:t>
      </w:r>
      <w:r w:rsidRPr="008E7046">
        <w:rPr>
          <w:i/>
          <w:noProof/>
        </w:rPr>
        <w:t>Business failures: Another example of the analysis of failure data.</w:t>
      </w:r>
      <w:r w:rsidRPr="008E7046">
        <w:rPr>
          <w:noProof/>
        </w:rPr>
        <w:t xml:space="preserve"> Journal of the American Statistical Association, 1954. </w:t>
      </w:r>
      <w:r w:rsidRPr="008E7046">
        <w:rPr>
          <w:b/>
          <w:noProof/>
        </w:rPr>
        <w:t>49</w:t>
      </w:r>
      <w:r w:rsidRPr="008E7046">
        <w:rPr>
          <w:noProof/>
        </w:rPr>
        <w:t>(268): p. 847-852.</w:t>
      </w:r>
    </w:p>
    <w:p w14:paraId="140F0810" w14:textId="77777777" w:rsidR="008E7046" w:rsidRPr="008E7046" w:rsidRDefault="008E7046" w:rsidP="008E7046">
      <w:pPr>
        <w:pStyle w:val="EndNoteBibliography"/>
        <w:ind w:left="720" w:hanging="720"/>
        <w:rPr>
          <w:noProof/>
        </w:rPr>
      </w:pPr>
      <w:r w:rsidRPr="008E7046">
        <w:rPr>
          <w:noProof/>
        </w:rPr>
        <w:t>77.</w:t>
      </w:r>
      <w:r w:rsidRPr="008E7046">
        <w:rPr>
          <w:noProof/>
        </w:rPr>
        <w:tab/>
        <w:t xml:space="preserve">Wilson, C., et al. </w:t>
      </w:r>
      <w:r w:rsidRPr="008E7046">
        <w:rPr>
          <w:i/>
          <w:noProof/>
        </w:rPr>
        <w:t>User interactions in social networks and their implications</w:t>
      </w:r>
      <w:r w:rsidRPr="008E7046">
        <w:rPr>
          <w:noProof/>
        </w:rPr>
        <w:t xml:space="preserve">. in </w:t>
      </w:r>
      <w:r w:rsidRPr="008E7046">
        <w:rPr>
          <w:i/>
          <w:noProof/>
        </w:rPr>
        <w:t>Proceedings of the 4th ACM European conference on Computer systems</w:t>
      </w:r>
      <w:r w:rsidRPr="008E7046">
        <w:rPr>
          <w:noProof/>
        </w:rPr>
        <w:t>. 2009. Acm.</w:t>
      </w:r>
    </w:p>
    <w:p w14:paraId="50E2E1AE" w14:textId="77777777" w:rsidR="008E7046" w:rsidRPr="008E7046" w:rsidRDefault="008E7046" w:rsidP="008E7046">
      <w:pPr>
        <w:pStyle w:val="EndNoteBibliography"/>
        <w:ind w:left="720" w:hanging="720"/>
        <w:rPr>
          <w:noProof/>
        </w:rPr>
      </w:pPr>
      <w:r w:rsidRPr="008E7046">
        <w:rPr>
          <w:noProof/>
        </w:rPr>
        <w:t>78.</w:t>
      </w:r>
      <w:r w:rsidRPr="008E7046">
        <w:rPr>
          <w:noProof/>
        </w:rPr>
        <w:tab/>
        <w:t xml:space="preserve">Kwak, H., et al. </w:t>
      </w:r>
      <w:r w:rsidRPr="008E7046">
        <w:rPr>
          <w:i/>
          <w:noProof/>
        </w:rPr>
        <w:t>What is Twitter, a social network or a news media?</w:t>
      </w:r>
      <w:r w:rsidRPr="008E7046">
        <w:rPr>
          <w:noProof/>
        </w:rPr>
        <w:t xml:space="preserve"> in </w:t>
      </w:r>
      <w:r w:rsidRPr="008E7046">
        <w:rPr>
          <w:i/>
          <w:noProof/>
        </w:rPr>
        <w:t>Proceedings of the 19th international conference on World wide web</w:t>
      </w:r>
      <w:r w:rsidRPr="008E7046">
        <w:rPr>
          <w:noProof/>
        </w:rPr>
        <w:t>. 2010. ACM.</w:t>
      </w:r>
    </w:p>
    <w:p w14:paraId="1C1CCF55" w14:textId="77777777" w:rsidR="008E7046" w:rsidRPr="008E7046" w:rsidRDefault="008E7046" w:rsidP="008E7046">
      <w:pPr>
        <w:pStyle w:val="EndNoteBibliography"/>
        <w:ind w:left="720" w:hanging="720"/>
        <w:rPr>
          <w:noProof/>
        </w:rPr>
      </w:pPr>
      <w:r w:rsidRPr="008E7046">
        <w:rPr>
          <w:noProof/>
        </w:rPr>
        <w:t>79.</w:t>
      </w:r>
      <w:r w:rsidRPr="008E7046">
        <w:rPr>
          <w:noProof/>
        </w:rPr>
        <w:tab/>
        <w:t xml:space="preserve">Juran, J.M., </w:t>
      </w:r>
      <w:r w:rsidRPr="008E7046">
        <w:rPr>
          <w:i/>
          <w:noProof/>
        </w:rPr>
        <w:t>Universals in management planning and controlling.</w:t>
      </w:r>
      <w:r w:rsidRPr="008E7046">
        <w:rPr>
          <w:noProof/>
        </w:rPr>
        <w:t xml:space="preserve"> Management Review, 1954. </w:t>
      </w:r>
      <w:r w:rsidRPr="008E7046">
        <w:rPr>
          <w:b/>
          <w:noProof/>
        </w:rPr>
        <w:t>43</w:t>
      </w:r>
      <w:r w:rsidRPr="008E7046">
        <w:rPr>
          <w:noProof/>
        </w:rPr>
        <w:t>(11): p. 748-761.</w:t>
      </w:r>
    </w:p>
    <w:p w14:paraId="03B9FC9A" w14:textId="77777777" w:rsidR="008E7046" w:rsidRPr="008E7046" w:rsidRDefault="008E7046" w:rsidP="008E7046">
      <w:pPr>
        <w:pStyle w:val="EndNoteBibliography"/>
        <w:ind w:left="720" w:hanging="720"/>
        <w:rPr>
          <w:noProof/>
        </w:rPr>
      </w:pPr>
      <w:r w:rsidRPr="008E7046">
        <w:rPr>
          <w:noProof/>
        </w:rPr>
        <w:t>80.</w:t>
      </w:r>
      <w:r w:rsidRPr="008E7046">
        <w:rPr>
          <w:noProof/>
        </w:rPr>
        <w:tab/>
        <w:t xml:space="preserve">Adamic, L.A. and B.A. Huberman, </w:t>
      </w:r>
      <w:r w:rsidRPr="008E7046">
        <w:rPr>
          <w:i/>
          <w:noProof/>
        </w:rPr>
        <w:t>Zipf’s law and the Internet.</w:t>
      </w:r>
      <w:r w:rsidRPr="008E7046">
        <w:rPr>
          <w:noProof/>
        </w:rPr>
        <w:t xml:space="preserve"> Glottometrics, 2002. </w:t>
      </w:r>
      <w:r w:rsidRPr="008E7046">
        <w:rPr>
          <w:b/>
          <w:noProof/>
        </w:rPr>
        <w:t>3</w:t>
      </w:r>
      <w:r w:rsidRPr="008E7046">
        <w:rPr>
          <w:noProof/>
        </w:rPr>
        <w:t>(1): p. 143-150.</w:t>
      </w:r>
    </w:p>
    <w:p w14:paraId="09232C1B" w14:textId="77777777" w:rsidR="008E7046" w:rsidRPr="008E7046" w:rsidRDefault="008E7046" w:rsidP="008E7046">
      <w:pPr>
        <w:pStyle w:val="EndNoteBibliography"/>
        <w:ind w:left="720" w:hanging="720"/>
        <w:rPr>
          <w:noProof/>
        </w:rPr>
      </w:pPr>
      <w:r w:rsidRPr="008E7046">
        <w:rPr>
          <w:noProof/>
        </w:rPr>
        <w:lastRenderedPageBreak/>
        <w:t>81.</w:t>
      </w:r>
      <w:r w:rsidRPr="008E7046">
        <w:rPr>
          <w:noProof/>
        </w:rPr>
        <w:tab/>
        <w:t xml:space="preserve">Li, W., </w:t>
      </w:r>
      <w:r w:rsidRPr="008E7046">
        <w:rPr>
          <w:i/>
          <w:noProof/>
        </w:rPr>
        <w:t>Zipf’s law everywhere.</w:t>
      </w:r>
      <w:r w:rsidRPr="008E7046">
        <w:rPr>
          <w:noProof/>
        </w:rPr>
        <w:t xml:space="preserve"> Glottometrics, 2002. </w:t>
      </w:r>
      <w:r w:rsidRPr="008E7046">
        <w:rPr>
          <w:b/>
          <w:noProof/>
        </w:rPr>
        <w:t>5</w:t>
      </w:r>
      <w:r w:rsidRPr="008E7046">
        <w:rPr>
          <w:noProof/>
        </w:rPr>
        <w:t>: p. 14-21.</w:t>
      </w:r>
    </w:p>
    <w:p w14:paraId="5299BE34" w14:textId="77777777" w:rsidR="008E7046" w:rsidRPr="008E7046" w:rsidRDefault="008E7046" w:rsidP="008E7046">
      <w:pPr>
        <w:pStyle w:val="EndNoteBibliography"/>
        <w:ind w:left="720" w:hanging="720"/>
        <w:rPr>
          <w:noProof/>
        </w:rPr>
      </w:pPr>
      <w:r w:rsidRPr="008E7046">
        <w:rPr>
          <w:noProof/>
        </w:rPr>
        <w:t>82.</w:t>
      </w:r>
      <w:r w:rsidRPr="008E7046">
        <w:rPr>
          <w:noProof/>
        </w:rPr>
        <w:tab/>
        <w:t xml:space="preserve">Powers, D.M. </w:t>
      </w:r>
      <w:r w:rsidRPr="008E7046">
        <w:rPr>
          <w:i/>
          <w:noProof/>
        </w:rPr>
        <w:t>Applications and explanations of Zipf's law</w:t>
      </w:r>
      <w:r w:rsidRPr="008E7046">
        <w:rPr>
          <w:noProof/>
        </w:rPr>
        <w:t xml:space="preserve">. in </w:t>
      </w:r>
      <w:r w:rsidRPr="008E7046">
        <w:rPr>
          <w:i/>
          <w:noProof/>
        </w:rPr>
        <w:t>Proceedings of the joint conferences on new methods in language processing and computational natural language learning</w:t>
      </w:r>
      <w:r w:rsidRPr="008E7046">
        <w:rPr>
          <w:noProof/>
        </w:rPr>
        <w:t>. 1998. Association for Computational Linguistics.</w:t>
      </w:r>
    </w:p>
    <w:p w14:paraId="0B2B93BC" w14:textId="77777777" w:rsidR="008E7046" w:rsidRPr="008E7046" w:rsidRDefault="008E7046" w:rsidP="008E7046">
      <w:pPr>
        <w:pStyle w:val="EndNoteBibliography"/>
        <w:ind w:left="720" w:hanging="720"/>
        <w:rPr>
          <w:noProof/>
        </w:rPr>
      </w:pPr>
      <w:r w:rsidRPr="008E7046">
        <w:rPr>
          <w:noProof/>
        </w:rPr>
        <w:t>83.</w:t>
      </w:r>
      <w:r w:rsidRPr="008E7046">
        <w:rPr>
          <w:noProof/>
        </w:rPr>
        <w:tab/>
        <w:t xml:space="preserve">Papoulis, A. and S.U. Pillai, </w:t>
      </w:r>
      <w:r w:rsidRPr="008E7046">
        <w:rPr>
          <w:i/>
          <w:noProof/>
        </w:rPr>
        <w:t>Probability, random variables, and stochastic processes</w:t>
      </w:r>
      <w:r w:rsidRPr="008E7046">
        <w:rPr>
          <w:noProof/>
        </w:rPr>
        <w:t>. 2002: Tata McGraw-Hill Education.</w:t>
      </w:r>
    </w:p>
    <w:p w14:paraId="2AB7EAA0" w14:textId="77777777" w:rsidR="008E7046" w:rsidRPr="008E7046" w:rsidRDefault="008E7046" w:rsidP="008E7046">
      <w:pPr>
        <w:pStyle w:val="EndNoteBibliography"/>
        <w:ind w:left="720" w:hanging="720"/>
        <w:rPr>
          <w:noProof/>
        </w:rPr>
      </w:pPr>
      <w:r w:rsidRPr="008E7046">
        <w:rPr>
          <w:noProof/>
        </w:rPr>
        <w:t>84.</w:t>
      </w:r>
      <w:r w:rsidRPr="008E7046">
        <w:rPr>
          <w:noProof/>
        </w:rPr>
        <w:tab/>
        <w:t xml:space="preserve">Travers, J. and S. Milgram, </w:t>
      </w:r>
      <w:r w:rsidRPr="008E7046">
        <w:rPr>
          <w:i/>
          <w:noProof/>
        </w:rPr>
        <w:t>The small world problem.</w:t>
      </w:r>
      <w:r w:rsidRPr="008E7046">
        <w:rPr>
          <w:noProof/>
        </w:rPr>
        <w:t xml:space="preserve"> Phychology Today, 1967. </w:t>
      </w:r>
      <w:r w:rsidRPr="008E7046">
        <w:rPr>
          <w:b/>
          <w:noProof/>
        </w:rPr>
        <w:t>1</w:t>
      </w:r>
      <w:r w:rsidRPr="008E7046">
        <w:rPr>
          <w:noProof/>
        </w:rPr>
        <w:t>: p. 61-67.</w:t>
      </w:r>
    </w:p>
    <w:p w14:paraId="54BA312C" w14:textId="77777777" w:rsidR="008E7046" w:rsidRPr="008E7046" w:rsidRDefault="008E7046" w:rsidP="008E7046">
      <w:pPr>
        <w:pStyle w:val="EndNoteBibliography"/>
        <w:ind w:left="720" w:hanging="720"/>
        <w:rPr>
          <w:noProof/>
        </w:rPr>
      </w:pPr>
      <w:r w:rsidRPr="008E7046">
        <w:rPr>
          <w:noProof/>
        </w:rPr>
        <w:t>85.</w:t>
      </w:r>
      <w:r w:rsidRPr="008E7046">
        <w:rPr>
          <w:noProof/>
        </w:rPr>
        <w:tab/>
        <w:t xml:space="preserve">Travers, J. and S. Milgram, </w:t>
      </w:r>
      <w:r w:rsidRPr="008E7046">
        <w:rPr>
          <w:i/>
          <w:noProof/>
        </w:rPr>
        <w:t>An experimental study of the small world problem.</w:t>
      </w:r>
      <w:r w:rsidRPr="008E7046">
        <w:rPr>
          <w:noProof/>
        </w:rPr>
        <w:t xml:space="preserve"> Sociometry, 1969: p. 425-443.</w:t>
      </w:r>
    </w:p>
    <w:p w14:paraId="7761A2DB" w14:textId="77777777" w:rsidR="008E7046" w:rsidRPr="008E7046" w:rsidRDefault="008E7046" w:rsidP="008E7046">
      <w:pPr>
        <w:pStyle w:val="EndNoteBibliography"/>
        <w:ind w:left="720" w:hanging="720"/>
        <w:rPr>
          <w:noProof/>
        </w:rPr>
      </w:pPr>
      <w:r w:rsidRPr="008E7046">
        <w:rPr>
          <w:noProof/>
        </w:rPr>
        <w:t>86.</w:t>
      </w:r>
      <w:r w:rsidRPr="008E7046">
        <w:rPr>
          <w:noProof/>
        </w:rPr>
        <w:tab/>
        <w:t xml:space="preserve">Luce, R.D. and A.D. Perry, </w:t>
      </w:r>
      <w:r w:rsidRPr="008E7046">
        <w:rPr>
          <w:i/>
          <w:noProof/>
        </w:rPr>
        <w:t>A method of matrix analysis of group structure.</w:t>
      </w:r>
      <w:r w:rsidRPr="008E7046">
        <w:rPr>
          <w:noProof/>
        </w:rPr>
        <w:t xml:space="preserve"> Psychometrika, 1949. </w:t>
      </w:r>
      <w:r w:rsidRPr="008E7046">
        <w:rPr>
          <w:b/>
          <w:noProof/>
        </w:rPr>
        <w:t>14</w:t>
      </w:r>
      <w:r w:rsidRPr="008E7046">
        <w:rPr>
          <w:noProof/>
        </w:rPr>
        <w:t>(2): p. 95-116.</w:t>
      </w:r>
    </w:p>
    <w:p w14:paraId="751D14C3" w14:textId="77777777" w:rsidR="008E7046" w:rsidRPr="008E7046" w:rsidRDefault="008E7046" w:rsidP="008E7046">
      <w:pPr>
        <w:pStyle w:val="EndNoteBibliography"/>
        <w:ind w:left="720" w:hanging="720"/>
        <w:rPr>
          <w:noProof/>
        </w:rPr>
      </w:pPr>
      <w:r w:rsidRPr="008E7046">
        <w:rPr>
          <w:noProof/>
        </w:rPr>
        <w:t>87.</w:t>
      </w:r>
      <w:r w:rsidRPr="008E7046">
        <w:rPr>
          <w:noProof/>
        </w:rPr>
        <w:tab/>
        <w:t xml:space="preserve">Wasserman, S. and K. Faust, </w:t>
      </w:r>
      <w:r w:rsidRPr="008E7046">
        <w:rPr>
          <w:i/>
          <w:noProof/>
        </w:rPr>
        <w:t>Social network analysis: Methods and applications</w:t>
      </w:r>
      <w:r w:rsidRPr="008E7046">
        <w:rPr>
          <w:noProof/>
        </w:rPr>
        <w:t>. Vol. 8. 1994: Cambridge university press.</w:t>
      </w:r>
    </w:p>
    <w:p w14:paraId="23FD16A2" w14:textId="77777777" w:rsidR="008E7046" w:rsidRPr="008E7046" w:rsidRDefault="008E7046" w:rsidP="008E7046">
      <w:pPr>
        <w:pStyle w:val="EndNoteBibliography"/>
        <w:ind w:left="720" w:hanging="720"/>
        <w:rPr>
          <w:noProof/>
        </w:rPr>
      </w:pPr>
      <w:r w:rsidRPr="008E7046">
        <w:rPr>
          <w:noProof/>
        </w:rPr>
        <w:t>88.</w:t>
      </w:r>
      <w:r w:rsidRPr="008E7046">
        <w:rPr>
          <w:noProof/>
        </w:rPr>
        <w:tab/>
        <w:t xml:space="preserve">Watts, D.J. and S.H. Strogatz, </w:t>
      </w:r>
      <w:r w:rsidRPr="008E7046">
        <w:rPr>
          <w:i/>
          <w:noProof/>
        </w:rPr>
        <w:t>Collective dynamics of ‘small-world’networks.</w:t>
      </w:r>
      <w:r w:rsidRPr="008E7046">
        <w:rPr>
          <w:noProof/>
        </w:rPr>
        <w:t xml:space="preserve"> nature, 1998. </w:t>
      </w:r>
      <w:r w:rsidRPr="008E7046">
        <w:rPr>
          <w:b/>
          <w:noProof/>
        </w:rPr>
        <w:t>393</w:t>
      </w:r>
      <w:r w:rsidRPr="008E7046">
        <w:rPr>
          <w:noProof/>
        </w:rPr>
        <w:t>(6684): p. 440-442.</w:t>
      </w:r>
    </w:p>
    <w:p w14:paraId="7C30824F" w14:textId="77777777" w:rsidR="008E7046" w:rsidRPr="008E7046" w:rsidRDefault="008E7046" w:rsidP="008E7046">
      <w:pPr>
        <w:pStyle w:val="EndNoteBibliography"/>
        <w:ind w:left="720" w:hanging="720"/>
        <w:rPr>
          <w:noProof/>
        </w:rPr>
      </w:pPr>
      <w:r w:rsidRPr="008E7046">
        <w:rPr>
          <w:noProof/>
        </w:rPr>
        <w:t>89.</w:t>
      </w:r>
      <w:r w:rsidRPr="008E7046">
        <w:rPr>
          <w:noProof/>
        </w:rPr>
        <w:tab/>
        <w:t xml:space="preserve">Wu, F. and B.A. Huberman, </w:t>
      </w:r>
      <w:r w:rsidRPr="008E7046">
        <w:rPr>
          <w:i/>
          <w:noProof/>
        </w:rPr>
        <w:t>Novelty and collective attention.</w:t>
      </w:r>
      <w:r w:rsidRPr="008E7046">
        <w:rPr>
          <w:noProof/>
        </w:rPr>
        <w:t xml:space="preserve"> Proceedings of the National Academy of Sciences, 2007. </w:t>
      </w:r>
      <w:r w:rsidRPr="008E7046">
        <w:rPr>
          <w:b/>
          <w:noProof/>
        </w:rPr>
        <w:t>104</w:t>
      </w:r>
      <w:r w:rsidRPr="008E7046">
        <w:rPr>
          <w:noProof/>
        </w:rPr>
        <w:t>(45): p. 17599-17601.</w:t>
      </w:r>
    </w:p>
    <w:p w14:paraId="1B542D97" w14:textId="77777777" w:rsidR="008E7046" w:rsidRPr="008E7046" w:rsidRDefault="008E7046" w:rsidP="008E7046">
      <w:pPr>
        <w:pStyle w:val="EndNoteBibliography"/>
        <w:ind w:left="720" w:hanging="720"/>
        <w:rPr>
          <w:noProof/>
        </w:rPr>
      </w:pPr>
      <w:r w:rsidRPr="008E7046">
        <w:rPr>
          <w:noProof/>
        </w:rPr>
        <w:t>90.</w:t>
      </w:r>
      <w:r w:rsidRPr="008E7046">
        <w:rPr>
          <w:noProof/>
        </w:rPr>
        <w:tab/>
        <w:t xml:space="preserve">Ghose, A. and S. Yang, </w:t>
      </w:r>
      <w:r w:rsidRPr="008E7046">
        <w:rPr>
          <w:i/>
          <w:noProof/>
        </w:rPr>
        <w:t>An empirical analysis of search engine advertising: Sponsored search in electronic markets.</w:t>
      </w:r>
      <w:r w:rsidRPr="008E7046">
        <w:rPr>
          <w:noProof/>
        </w:rPr>
        <w:t xml:space="preserve"> Management Science, 2009. </w:t>
      </w:r>
      <w:r w:rsidRPr="008E7046">
        <w:rPr>
          <w:b/>
          <w:noProof/>
        </w:rPr>
        <w:t>55</w:t>
      </w:r>
      <w:r w:rsidRPr="008E7046">
        <w:rPr>
          <w:noProof/>
        </w:rPr>
        <w:t>(10): p. 1605-1622.</w:t>
      </w:r>
    </w:p>
    <w:p w14:paraId="1AAB3BA1" w14:textId="77777777" w:rsidR="008E7046" w:rsidRPr="008E7046" w:rsidRDefault="008E7046" w:rsidP="008E7046">
      <w:pPr>
        <w:pStyle w:val="EndNoteBibliography"/>
        <w:ind w:left="720" w:hanging="720"/>
        <w:rPr>
          <w:noProof/>
        </w:rPr>
      </w:pPr>
      <w:r w:rsidRPr="008E7046">
        <w:rPr>
          <w:noProof/>
        </w:rPr>
        <w:t>91.</w:t>
      </w:r>
      <w:r w:rsidRPr="008E7046">
        <w:rPr>
          <w:noProof/>
        </w:rPr>
        <w:tab/>
        <w:t xml:space="preserve">Famaey, J., T. Wauters, and F. De Turck. </w:t>
      </w:r>
      <w:r w:rsidRPr="008E7046">
        <w:rPr>
          <w:i/>
          <w:noProof/>
        </w:rPr>
        <w:t>On the merits of popularity prediction in multimedia content caching</w:t>
      </w:r>
      <w:r w:rsidRPr="008E7046">
        <w:rPr>
          <w:noProof/>
        </w:rPr>
        <w:t xml:space="preserve">. in </w:t>
      </w:r>
      <w:r w:rsidRPr="008E7046">
        <w:rPr>
          <w:i/>
          <w:noProof/>
        </w:rPr>
        <w:t>Integrated Network Management (IM), 2011 IFIP/IEEE International Symposium on</w:t>
      </w:r>
      <w:r w:rsidRPr="008E7046">
        <w:rPr>
          <w:noProof/>
        </w:rPr>
        <w:t>. 2011. IEEE.</w:t>
      </w:r>
    </w:p>
    <w:p w14:paraId="5FF234C5" w14:textId="77777777" w:rsidR="008E7046" w:rsidRPr="008E7046" w:rsidRDefault="008E7046" w:rsidP="008E7046">
      <w:pPr>
        <w:pStyle w:val="EndNoteBibliography"/>
        <w:ind w:left="720" w:hanging="720"/>
        <w:rPr>
          <w:noProof/>
        </w:rPr>
      </w:pPr>
      <w:r w:rsidRPr="008E7046">
        <w:rPr>
          <w:noProof/>
        </w:rPr>
        <w:t>92.</w:t>
      </w:r>
      <w:r w:rsidRPr="008E7046">
        <w:rPr>
          <w:noProof/>
        </w:rPr>
        <w:tab/>
        <w:t xml:space="preserve">Han, B., et al., </w:t>
      </w:r>
      <w:r w:rsidRPr="008E7046">
        <w:rPr>
          <w:i/>
          <w:noProof/>
        </w:rPr>
        <w:t>Mobile data offloading through opportunistic communications and social participation.</w:t>
      </w:r>
      <w:r w:rsidRPr="008E7046">
        <w:rPr>
          <w:noProof/>
        </w:rPr>
        <w:t xml:space="preserve"> IEEE Transactions on Mobile Computing, 2012. </w:t>
      </w:r>
      <w:r w:rsidRPr="008E7046">
        <w:rPr>
          <w:b/>
          <w:noProof/>
        </w:rPr>
        <w:t>11</w:t>
      </w:r>
      <w:r w:rsidRPr="008E7046">
        <w:rPr>
          <w:noProof/>
        </w:rPr>
        <w:t>(5): p. 821-834.</w:t>
      </w:r>
    </w:p>
    <w:p w14:paraId="34C802DA" w14:textId="77777777" w:rsidR="008E7046" w:rsidRPr="008E7046" w:rsidRDefault="008E7046" w:rsidP="008E7046">
      <w:pPr>
        <w:pStyle w:val="EndNoteBibliography"/>
        <w:ind w:left="720" w:hanging="720"/>
        <w:rPr>
          <w:noProof/>
        </w:rPr>
      </w:pPr>
      <w:r w:rsidRPr="008E7046">
        <w:rPr>
          <w:noProof/>
        </w:rPr>
        <w:t>93.</w:t>
      </w:r>
      <w:r w:rsidRPr="008E7046">
        <w:rPr>
          <w:noProof/>
        </w:rPr>
        <w:tab/>
        <w:t xml:space="preserve">Chatzopoulou, G., C. Sheng, and M. Faloutsos. </w:t>
      </w:r>
      <w:r w:rsidRPr="008E7046">
        <w:rPr>
          <w:i/>
          <w:noProof/>
        </w:rPr>
        <w:t>A first step towards understanding popularity in YouTube</w:t>
      </w:r>
      <w:r w:rsidRPr="008E7046">
        <w:rPr>
          <w:noProof/>
        </w:rPr>
        <w:t xml:space="preserve">. in </w:t>
      </w:r>
      <w:r w:rsidRPr="008E7046">
        <w:rPr>
          <w:i/>
          <w:noProof/>
        </w:rPr>
        <w:t>INFOCOM IEEE Conference on Computer Communications Workshops, 2010</w:t>
      </w:r>
      <w:r w:rsidRPr="008E7046">
        <w:rPr>
          <w:noProof/>
        </w:rPr>
        <w:t>. 2010. IEEE.</w:t>
      </w:r>
    </w:p>
    <w:p w14:paraId="635C9435" w14:textId="77777777" w:rsidR="008E7046" w:rsidRPr="008E7046" w:rsidRDefault="008E7046" w:rsidP="008E7046">
      <w:pPr>
        <w:pStyle w:val="EndNoteBibliography"/>
        <w:ind w:left="720" w:hanging="720"/>
        <w:rPr>
          <w:noProof/>
        </w:rPr>
      </w:pPr>
      <w:r w:rsidRPr="008E7046">
        <w:rPr>
          <w:noProof/>
        </w:rPr>
        <w:t>94.</w:t>
      </w:r>
      <w:r w:rsidRPr="008E7046">
        <w:rPr>
          <w:noProof/>
        </w:rPr>
        <w:tab/>
        <w:t xml:space="preserve">Figueiredo, F., F. Benevenuto, and J.M. Almeida. </w:t>
      </w:r>
      <w:r w:rsidRPr="008E7046">
        <w:rPr>
          <w:i/>
          <w:noProof/>
        </w:rPr>
        <w:t>The tube over time: characterizing popularity growth of youtube videos</w:t>
      </w:r>
      <w:r w:rsidRPr="008E7046">
        <w:rPr>
          <w:noProof/>
        </w:rPr>
        <w:t xml:space="preserve">. in </w:t>
      </w:r>
      <w:r w:rsidRPr="008E7046">
        <w:rPr>
          <w:i/>
          <w:noProof/>
        </w:rPr>
        <w:t>Proceedings of the fourth ACM international conference on Web search and data mining</w:t>
      </w:r>
      <w:r w:rsidRPr="008E7046">
        <w:rPr>
          <w:noProof/>
        </w:rPr>
        <w:t>. 2011. ACM.</w:t>
      </w:r>
    </w:p>
    <w:p w14:paraId="59917608" w14:textId="77777777" w:rsidR="008E7046" w:rsidRPr="008E7046" w:rsidRDefault="008E7046" w:rsidP="008E7046">
      <w:pPr>
        <w:pStyle w:val="EndNoteBibliography"/>
        <w:ind w:left="720" w:hanging="720"/>
        <w:rPr>
          <w:noProof/>
        </w:rPr>
      </w:pPr>
      <w:r w:rsidRPr="008E7046">
        <w:rPr>
          <w:noProof/>
        </w:rPr>
        <w:t>95.</w:t>
      </w:r>
      <w:r w:rsidRPr="008E7046">
        <w:rPr>
          <w:noProof/>
        </w:rPr>
        <w:tab/>
        <w:t xml:space="preserve">Liu, W., et al. </w:t>
      </w:r>
      <w:r w:rsidRPr="008E7046">
        <w:rPr>
          <w:i/>
          <w:noProof/>
        </w:rPr>
        <w:t>A measurement-based study on application popularity in android and iOS app stores</w:t>
      </w:r>
      <w:r w:rsidRPr="008E7046">
        <w:rPr>
          <w:noProof/>
        </w:rPr>
        <w:t xml:space="preserve">. in </w:t>
      </w:r>
      <w:r w:rsidRPr="008E7046">
        <w:rPr>
          <w:i/>
          <w:noProof/>
        </w:rPr>
        <w:t>Proceedings of the 2015 Workshop on Mobile Big Data</w:t>
      </w:r>
      <w:r w:rsidRPr="008E7046">
        <w:rPr>
          <w:noProof/>
        </w:rPr>
        <w:t>. 2015. ACM.</w:t>
      </w:r>
    </w:p>
    <w:p w14:paraId="5895A6CB" w14:textId="77777777" w:rsidR="008E7046" w:rsidRPr="008E7046" w:rsidRDefault="008E7046" w:rsidP="008E7046">
      <w:pPr>
        <w:pStyle w:val="EndNoteBibliography"/>
        <w:ind w:left="720" w:hanging="720"/>
        <w:rPr>
          <w:noProof/>
        </w:rPr>
      </w:pPr>
      <w:r w:rsidRPr="008E7046">
        <w:rPr>
          <w:noProof/>
        </w:rPr>
        <w:t>96.</w:t>
      </w:r>
      <w:r w:rsidRPr="008E7046">
        <w:rPr>
          <w:noProof/>
        </w:rPr>
        <w:tab/>
        <w:t xml:space="preserve">Cheng, X., C. Dale, and J. Liu. </w:t>
      </w:r>
      <w:r w:rsidRPr="008E7046">
        <w:rPr>
          <w:i/>
          <w:noProof/>
        </w:rPr>
        <w:t>Statistics and social network of youtube videos</w:t>
      </w:r>
      <w:r w:rsidRPr="008E7046">
        <w:rPr>
          <w:noProof/>
        </w:rPr>
        <w:t xml:space="preserve">. in </w:t>
      </w:r>
      <w:r w:rsidRPr="008E7046">
        <w:rPr>
          <w:i/>
          <w:noProof/>
        </w:rPr>
        <w:t>Quality of Service, 2008. IWQoS 2008. 16th International Workshop on</w:t>
      </w:r>
      <w:r w:rsidRPr="008E7046">
        <w:rPr>
          <w:noProof/>
        </w:rPr>
        <w:t>. 2008. IEEE.</w:t>
      </w:r>
    </w:p>
    <w:p w14:paraId="4D14C5E6" w14:textId="77777777" w:rsidR="008E7046" w:rsidRPr="008E7046" w:rsidRDefault="008E7046" w:rsidP="008E7046">
      <w:pPr>
        <w:pStyle w:val="EndNoteBibliography"/>
        <w:ind w:left="720" w:hanging="720"/>
        <w:rPr>
          <w:noProof/>
        </w:rPr>
      </w:pPr>
      <w:r w:rsidRPr="008E7046">
        <w:rPr>
          <w:noProof/>
        </w:rPr>
        <w:t>97.</w:t>
      </w:r>
      <w:r w:rsidRPr="008E7046">
        <w:rPr>
          <w:noProof/>
        </w:rPr>
        <w:tab/>
        <w:t xml:space="preserve">Figueiredo, F. </w:t>
      </w:r>
      <w:r w:rsidRPr="008E7046">
        <w:rPr>
          <w:i/>
          <w:noProof/>
        </w:rPr>
        <w:t>On the prediction of popularity of trends and hits for user generated videos</w:t>
      </w:r>
      <w:r w:rsidRPr="008E7046">
        <w:rPr>
          <w:noProof/>
        </w:rPr>
        <w:t xml:space="preserve">. in </w:t>
      </w:r>
      <w:r w:rsidRPr="008E7046">
        <w:rPr>
          <w:i/>
          <w:noProof/>
        </w:rPr>
        <w:t>Proceedings of the sixth ACM international conference on Web search and data mining</w:t>
      </w:r>
      <w:r w:rsidRPr="008E7046">
        <w:rPr>
          <w:noProof/>
        </w:rPr>
        <w:t>. 2013. ACM.</w:t>
      </w:r>
    </w:p>
    <w:p w14:paraId="13E8807B" w14:textId="77777777" w:rsidR="008E7046" w:rsidRPr="008E7046" w:rsidRDefault="008E7046" w:rsidP="008E7046">
      <w:pPr>
        <w:pStyle w:val="EndNoteBibliography"/>
        <w:ind w:left="720" w:hanging="720"/>
        <w:rPr>
          <w:noProof/>
        </w:rPr>
      </w:pPr>
      <w:r w:rsidRPr="008E7046">
        <w:rPr>
          <w:noProof/>
        </w:rPr>
        <w:lastRenderedPageBreak/>
        <w:t>98.</w:t>
      </w:r>
      <w:r w:rsidRPr="008E7046">
        <w:rPr>
          <w:noProof/>
        </w:rPr>
        <w:tab/>
        <w:t xml:space="preserve">Yang, J. and J. Leskovec. </w:t>
      </w:r>
      <w:r w:rsidRPr="008E7046">
        <w:rPr>
          <w:i/>
          <w:noProof/>
        </w:rPr>
        <w:t>Modeling information diffusion in implicit networks</w:t>
      </w:r>
      <w:r w:rsidRPr="008E7046">
        <w:rPr>
          <w:noProof/>
        </w:rPr>
        <w:t xml:space="preserve">. in </w:t>
      </w:r>
      <w:r w:rsidRPr="008E7046">
        <w:rPr>
          <w:i/>
          <w:noProof/>
        </w:rPr>
        <w:t>Data Mining (ICDM), 2010 IEEE 10th International Conference on</w:t>
      </w:r>
      <w:r w:rsidRPr="008E7046">
        <w:rPr>
          <w:noProof/>
        </w:rPr>
        <w:t>. 2010. IEEE.</w:t>
      </w:r>
    </w:p>
    <w:p w14:paraId="083384A6" w14:textId="77777777" w:rsidR="008E7046" w:rsidRPr="008E7046" w:rsidRDefault="008E7046" w:rsidP="008E7046">
      <w:pPr>
        <w:pStyle w:val="EndNoteBibliography"/>
        <w:ind w:left="720" w:hanging="720"/>
        <w:rPr>
          <w:noProof/>
        </w:rPr>
      </w:pPr>
      <w:r w:rsidRPr="008E7046">
        <w:rPr>
          <w:noProof/>
        </w:rPr>
        <w:t>99.</w:t>
      </w:r>
      <w:r w:rsidRPr="008E7046">
        <w:rPr>
          <w:noProof/>
        </w:rPr>
        <w:tab/>
        <w:t xml:space="preserve">Yang, J. and J. Leskovec. </w:t>
      </w:r>
      <w:r w:rsidRPr="008E7046">
        <w:rPr>
          <w:i/>
          <w:noProof/>
        </w:rPr>
        <w:t>Patterns of temporal variation in online media</w:t>
      </w:r>
      <w:r w:rsidRPr="008E7046">
        <w:rPr>
          <w:noProof/>
        </w:rPr>
        <w:t xml:space="preserve">. in </w:t>
      </w:r>
      <w:r w:rsidRPr="008E7046">
        <w:rPr>
          <w:i/>
          <w:noProof/>
        </w:rPr>
        <w:t>Proceedings of the fourth ACM international conference on Web search and data mining</w:t>
      </w:r>
      <w:r w:rsidRPr="008E7046">
        <w:rPr>
          <w:noProof/>
        </w:rPr>
        <w:t>. 2011. ACM.</w:t>
      </w:r>
    </w:p>
    <w:p w14:paraId="7F8720F7" w14:textId="77777777" w:rsidR="008E7046" w:rsidRPr="008E7046" w:rsidRDefault="008E7046" w:rsidP="008E7046">
      <w:pPr>
        <w:pStyle w:val="EndNoteBibliography"/>
        <w:ind w:left="720" w:hanging="720"/>
        <w:rPr>
          <w:noProof/>
        </w:rPr>
      </w:pPr>
      <w:r w:rsidRPr="008E7046">
        <w:rPr>
          <w:noProof/>
        </w:rPr>
        <w:t>100.</w:t>
      </w:r>
      <w:r w:rsidRPr="008E7046">
        <w:rPr>
          <w:noProof/>
        </w:rPr>
        <w:tab/>
        <w:t xml:space="preserve">Bao, P., et al. </w:t>
      </w:r>
      <w:r w:rsidRPr="008E7046">
        <w:rPr>
          <w:i/>
          <w:noProof/>
        </w:rPr>
        <w:t>Modeling and predicting popularity dynamics of microblogs using self-excited hawkes processes</w:t>
      </w:r>
      <w:r w:rsidRPr="008E7046">
        <w:rPr>
          <w:noProof/>
        </w:rPr>
        <w:t xml:space="preserve">. in </w:t>
      </w:r>
      <w:r w:rsidRPr="008E7046">
        <w:rPr>
          <w:i/>
          <w:noProof/>
        </w:rPr>
        <w:t>Proceedings of the 24th International Conference on World Wide Web</w:t>
      </w:r>
      <w:r w:rsidRPr="008E7046">
        <w:rPr>
          <w:noProof/>
        </w:rPr>
        <w:t>. 2015. ACM.</w:t>
      </w:r>
    </w:p>
    <w:p w14:paraId="558FC9B7" w14:textId="77777777" w:rsidR="008E7046" w:rsidRPr="008E7046" w:rsidRDefault="008E7046" w:rsidP="008E7046">
      <w:pPr>
        <w:pStyle w:val="EndNoteBibliography"/>
        <w:ind w:left="720" w:hanging="720"/>
        <w:rPr>
          <w:noProof/>
        </w:rPr>
      </w:pPr>
      <w:r w:rsidRPr="008E7046">
        <w:rPr>
          <w:noProof/>
        </w:rPr>
        <w:t>101.</w:t>
      </w:r>
      <w:r w:rsidRPr="008E7046">
        <w:rPr>
          <w:noProof/>
        </w:rPr>
        <w:tab/>
        <w:t xml:space="preserve">Lee, J.G., S. Moon, and K. Salamatian, </w:t>
      </w:r>
      <w:r w:rsidRPr="008E7046">
        <w:rPr>
          <w:i/>
          <w:noProof/>
        </w:rPr>
        <w:t>Modeling and predicting the popularity of online contents with Cox proportional hazard regression model.</w:t>
      </w:r>
      <w:r w:rsidRPr="008E7046">
        <w:rPr>
          <w:noProof/>
        </w:rPr>
        <w:t xml:space="preserve"> Neurocomputing, 2012. </w:t>
      </w:r>
      <w:r w:rsidRPr="008E7046">
        <w:rPr>
          <w:b/>
          <w:noProof/>
        </w:rPr>
        <w:t>76</w:t>
      </w:r>
      <w:r w:rsidRPr="008E7046">
        <w:rPr>
          <w:noProof/>
        </w:rPr>
        <w:t>(1): p. 134-145.</w:t>
      </w:r>
    </w:p>
    <w:p w14:paraId="42D0654E" w14:textId="77777777" w:rsidR="008E7046" w:rsidRPr="008E7046" w:rsidRDefault="008E7046" w:rsidP="008E7046">
      <w:pPr>
        <w:pStyle w:val="EndNoteBibliography"/>
        <w:ind w:left="720" w:hanging="720"/>
        <w:rPr>
          <w:noProof/>
        </w:rPr>
      </w:pPr>
      <w:r w:rsidRPr="008E7046">
        <w:rPr>
          <w:noProof/>
        </w:rPr>
        <w:t>102.</w:t>
      </w:r>
      <w:r w:rsidRPr="008E7046">
        <w:rPr>
          <w:noProof/>
        </w:rPr>
        <w:tab/>
        <w:t xml:space="preserve">Cox, D.R., </w:t>
      </w:r>
      <w:r w:rsidRPr="008E7046">
        <w:rPr>
          <w:i/>
          <w:noProof/>
        </w:rPr>
        <w:t>Regression models and life-tables</w:t>
      </w:r>
      <w:r w:rsidRPr="008E7046">
        <w:rPr>
          <w:noProof/>
        </w:rPr>
        <w:t xml:space="preserve">, in </w:t>
      </w:r>
      <w:r w:rsidRPr="008E7046">
        <w:rPr>
          <w:i/>
          <w:noProof/>
        </w:rPr>
        <w:t>Breakthroughs in statistics</w:t>
      </w:r>
      <w:r w:rsidRPr="008E7046">
        <w:rPr>
          <w:noProof/>
        </w:rPr>
        <w:t>. 1992, Springer. p. 527-541.</w:t>
      </w:r>
    </w:p>
    <w:p w14:paraId="4270819B" w14:textId="77777777" w:rsidR="008E7046" w:rsidRPr="008E7046" w:rsidRDefault="008E7046" w:rsidP="008E7046">
      <w:pPr>
        <w:pStyle w:val="EndNoteBibliography"/>
        <w:ind w:left="720" w:hanging="720"/>
        <w:rPr>
          <w:noProof/>
        </w:rPr>
      </w:pPr>
      <w:r w:rsidRPr="008E7046">
        <w:rPr>
          <w:noProof/>
        </w:rPr>
        <w:t>103.</w:t>
      </w:r>
      <w:r w:rsidRPr="008E7046">
        <w:rPr>
          <w:noProof/>
        </w:rPr>
        <w:tab/>
        <w:t xml:space="preserve">Roy, S.D., et al., </w:t>
      </w:r>
      <w:r w:rsidRPr="008E7046">
        <w:rPr>
          <w:i/>
          <w:noProof/>
        </w:rPr>
        <w:t>Towards cross-domain learning for social video popularity prediction.</w:t>
      </w:r>
      <w:r w:rsidRPr="008E7046">
        <w:rPr>
          <w:noProof/>
        </w:rPr>
        <w:t xml:space="preserve"> IEEE Transactions on multimedia, 2013. </w:t>
      </w:r>
      <w:r w:rsidRPr="008E7046">
        <w:rPr>
          <w:b/>
          <w:noProof/>
        </w:rPr>
        <w:t>15</w:t>
      </w:r>
      <w:r w:rsidRPr="008E7046">
        <w:rPr>
          <w:noProof/>
        </w:rPr>
        <w:t>(6): p. 1255-1267.</w:t>
      </w:r>
    </w:p>
    <w:p w14:paraId="399DE60F" w14:textId="77777777" w:rsidR="008E7046" w:rsidRPr="008E7046" w:rsidRDefault="008E7046" w:rsidP="008E7046">
      <w:pPr>
        <w:pStyle w:val="EndNoteBibliography"/>
        <w:ind w:left="720" w:hanging="720"/>
        <w:rPr>
          <w:noProof/>
        </w:rPr>
      </w:pPr>
      <w:r w:rsidRPr="008E7046">
        <w:rPr>
          <w:noProof/>
        </w:rPr>
        <w:t>104.</w:t>
      </w:r>
      <w:r w:rsidRPr="008E7046">
        <w:rPr>
          <w:noProof/>
        </w:rPr>
        <w:tab/>
        <w:t xml:space="preserve">Vasconcelos, M., J.M. Almeida, and M.A. Gonçalves, </w:t>
      </w:r>
      <w:r w:rsidRPr="008E7046">
        <w:rPr>
          <w:i/>
          <w:noProof/>
        </w:rPr>
        <w:t>Predicting the popularity of micro-reviews: A Foursquare case study.</w:t>
      </w:r>
      <w:r w:rsidRPr="008E7046">
        <w:rPr>
          <w:noProof/>
        </w:rPr>
        <w:t xml:space="preserve"> Information Sciences, 2015. </w:t>
      </w:r>
      <w:r w:rsidRPr="008E7046">
        <w:rPr>
          <w:b/>
          <w:noProof/>
        </w:rPr>
        <w:t>325</w:t>
      </w:r>
      <w:r w:rsidRPr="008E7046">
        <w:rPr>
          <w:noProof/>
        </w:rPr>
        <w:t>: p. 355-374.</w:t>
      </w:r>
    </w:p>
    <w:p w14:paraId="0B2568B7" w14:textId="77777777" w:rsidR="008E7046" w:rsidRPr="008E7046" w:rsidRDefault="008E7046" w:rsidP="008E7046">
      <w:pPr>
        <w:pStyle w:val="EndNoteBibliography"/>
        <w:ind w:left="720" w:hanging="720"/>
        <w:rPr>
          <w:noProof/>
        </w:rPr>
      </w:pPr>
      <w:r w:rsidRPr="008E7046">
        <w:rPr>
          <w:noProof/>
        </w:rPr>
        <w:t>105.</w:t>
      </w:r>
      <w:r w:rsidRPr="008E7046">
        <w:rPr>
          <w:noProof/>
        </w:rPr>
        <w:tab/>
        <w:t xml:space="preserve">Tsagkias, M., W. Weerkamp, and M. De Rijke. </w:t>
      </w:r>
      <w:r w:rsidRPr="008E7046">
        <w:rPr>
          <w:i/>
          <w:noProof/>
        </w:rPr>
        <w:t>News comments: Exploring, modeling, and online prediction</w:t>
      </w:r>
      <w:r w:rsidRPr="008E7046">
        <w:rPr>
          <w:noProof/>
        </w:rPr>
        <w:t xml:space="preserve">. in </w:t>
      </w:r>
      <w:r w:rsidRPr="008E7046">
        <w:rPr>
          <w:i/>
          <w:noProof/>
        </w:rPr>
        <w:t>European Conference on Information Retrieval</w:t>
      </w:r>
      <w:r w:rsidRPr="008E7046">
        <w:rPr>
          <w:noProof/>
        </w:rPr>
        <w:t>. 2010. Springer.</w:t>
      </w:r>
    </w:p>
    <w:p w14:paraId="62466207" w14:textId="77777777" w:rsidR="008E7046" w:rsidRPr="008E7046" w:rsidRDefault="008E7046" w:rsidP="008E7046">
      <w:pPr>
        <w:pStyle w:val="EndNoteBibliography"/>
        <w:ind w:left="720" w:hanging="720"/>
        <w:rPr>
          <w:noProof/>
        </w:rPr>
      </w:pPr>
      <w:r w:rsidRPr="008E7046">
        <w:rPr>
          <w:noProof/>
        </w:rPr>
        <w:t>106.</w:t>
      </w:r>
      <w:r w:rsidRPr="008E7046">
        <w:rPr>
          <w:noProof/>
        </w:rPr>
        <w:tab/>
        <w:t xml:space="preserve">Tatar, A., et al. </w:t>
      </w:r>
      <w:r w:rsidRPr="008E7046">
        <w:rPr>
          <w:i/>
          <w:noProof/>
        </w:rPr>
        <w:t>Ranking news articles based on popularity prediction</w:t>
      </w:r>
      <w:r w:rsidRPr="008E7046">
        <w:rPr>
          <w:noProof/>
        </w:rPr>
        <w:t xml:space="preserve">. in </w:t>
      </w:r>
      <w:r w:rsidRPr="008E7046">
        <w:rPr>
          <w:i/>
          <w:noProof/>
        </w:rPr>
        <w:t>Proceedings of the 2012 International Conference on Advances in Social Networks Analysis and Mining (ASONAM 2012)</w:t>
      </w:r>
      <w:r w:rsidRPr="008E7046">
        <w:rPr>
          <w:noProof/>
        </w:rPr>
        <w:t>. 2012. IEEE Computer Society.</w:t>
      </w:r>
    </w:p>
    <w:p w14:paraId="7C55DEC1" w14:textId="77777777" w:rsidR="008E7046" w:rsidRPr="008E7046" w:rsidRDefault="008E7046" w:rsidP="008E7046">
      <w:pPr>
        <w:pStyle w:val="EndNoteBibliography"/>
        <w:ind w:left="720" w:hanging="720"/>
        <w:rPr>
          <w:noProof/>
        </w:rPr>
      </w:pPr>
      <w:r w:rsidRPr="008E7046">
        <w:rPr>
          <w:noProof/>
        </w:rPr>
        <w:t>107.</w:t>
      </w:r>
      <w:r w:rsidRPr="008E7046">
        <w:rPr>
          <w:noProof/>
        </w:rPr>
        <w:tab/>
        <w:t xml:space="preserve">Tatar, A., et al., </w:t>
      </w:r>
      <w:r w:rsidRPr="008E7046">
        <w:rPr>
          <w:i/>
          <w:noProof/>
        </w:rPr>
        <w:t>From popularity prediction to ranking online news.</w:t>
      </w:r>
      <w:r w:rsidRPr="008E7046">
        <w:rPr>
          <w:noProof/>
        </w:rPr>
        <w:t xml:space="preserve"> Social Network Analysis and Mining, 2014. </w:t>
      </w:r>
      <w:r w:rsidRPr="008E7046">
        <w:rPr>
          <w:b/>
          <w:noProof/>
        </w:rPr>
        <w:t>4</w:t>
      </w:r>
      <w:r w:rsidRPr="008E7046">
        <w:rPr>
          <w:noProof/>
        </w:rPr>
        <w:t>(1): p. 1-12.</w:t>
      </w:r>
    </w:p>
    <w:p w14:paraId="5C14B4E9" w14:textId="77777777" w:rsidR="008E7046" w:rsidRPr="008E7046" w:rsidRDefault="008E7046" w:rsidP="008E7046">
      <w:pPr>
        <w:pStyle w:val="EndNoteBibliography"/>
        <w:ind w:left="720" w:hanging="720"/>
        <w:rPr>
          <w:noProof/>
        </w:rPr>
      </w:pPr>
      <w:r w:rsidRPr="008E7046">
        <w:rPr>
          <w:noProof/>
        </w:rPr>
        <w:t>108.</w:t>
      </w:r>
      <w:r w:rsidRPr="008E7046">
        <w:rPr>
          <w:noProof/>
        </w:rPr>
        <w:tab/>
        <w:t xml:space="preserve">Chen, H., et al. </w:t>
      </w:r>
      <w:r w:rsidRPr="008E7046">
        <w:rPr>
          <w:i/>
          <w:noProof/>
        </w:rPr>
        <w:t>Online prediction algorithm of the news' popularity for wireless cellular pushing</w:t>
      </w:r>
      <w:r w:rsidRPr="008E7046">
        <w:rPr>
          <w:noProof/>
        </w:rPr>
        <w:t xml:space="preserve">. in </w:t>
      </w:r>
      <w:r w:rsidRPr="008E7046">
        <w:rPr>
          <w:i/>
          <w:noProof/>
        </w:rPr>
        <w:t>Communications in China (ICCC), 2015 IEEE/CIC International Conference on</w:t>
      </w:r>
      <w:r w:rsidRPr="008E7046">
        <w:rPr>
          <w:noProof/>
        </w:rPr>
        <w:t>. 2015. IEEE.</w:t>
      </w:r>
    </w:p>
    <w:p w14:paraId="7304B6BC" w14:textId="77777777" w:rsidR="008E7046" w:rsidRPr="008E7046" w:rsidRDefault="008E7046" w:rsidP="008E7046">
      <w:pPr>
        <w:pStyle w:val="EndNoteBibliography"/>
        <w:ind w:left="720" w:hanging="720"/>
        <w:rPr>
          <w:noProof/>
        </w:rPr>
      </w:pPr>
      <w:r w:rsidRPr="008E7046">
        <w:rPr>
          <w:noProof/>
        </w:rPr>
        <w:t>109.</w:t>
      </w:r>
      <w:r w:rsidRPr="008E7046">
        <w:rPr>
          <w:noProof/>
        </w:rPr>
        <w:tab/>
        <w:t xml:space="preserve">Wu, T., et al. </w:t>
      </w:r>
      <w:r w:rsidRPr="008E7046">
        <w:rPr>
          <w:i/>
          <w:noProof/>
        </w:rPr>
        <w:t>On the use of reservoir computing in popularity prediction</w:t>
      </w:r>
      <w:r w:rsidRPr="008E7046">
        <w:rPr>
          <w:noProof/>
        </w:rPr>
        <w:t xml:space="preserve">. in </w:t>
      </w:r>
      <w:r w:rsidRPr="008E7046">
        <w:rPr>
          <w:i/>
          <w:noProof/>
        </w:rPr>
        <w:t>Evolving Internet (INTERNET), 2010 Second International Conference on</w:t>
      </w:r>
      <w:r w:rsidRPr="008E7046">
        <w:rPr>
          <w:noProof/>
        </w:rPr>
        <w:t>. 2010. IEEE.</w:t>
      </w:r>
    </w:p>
    <w:p w14:paraId="284AF6ED" w14:textId="77777777" w:rsidR="008E7046" w:rsidRPr="008E7046" w:rsidRDefault="008E7046" w:rsidP="008E7046">
      <w:pPr>
        <w:pStyle w:val="EndNoteBibliography"/>
        <w:ind w:left="720" w:hanging="720"/>
        <w:rPr>
          <w:noProof/>
        </w:rPr>
      </w:pPr>
      <w:r w:rsidRPr="008E7046">
        <w:rPr>
          <w:noProof/>
        </w:rPr>
        <w:t>110.</w:t>
      </w:r>
      <w:r w:rsidRPr="008E7046">
        <w:rPr>
          <w:noProof/>
        </w:rPr>
        <w:tab/>
        <w:t xml:space="preserve">Gürsun, G., M. Crovella, and I. Matta. </w:t>
      </w:r>
      <w:r w:rsidRPr="008E7046">
        <w:rPr>
          <w:i/>
          <w:noProof/>
        </w:rPr>
        <w:t>Describing and forecasting video access patterns</w:t>
      </w:r>
      <w:r w:rsidRPr="008E7046">
        <w:rPr>
          <w:noProof/>
        </w:rPr>
        <w:t xml:space="preserve">. in </w:t>
      </w:r>
      <w:r w:rsidRPr="008E7046">
        <w:rPr>
          <w:i/>
          <w:noProof/>
        </w:rPr>
        <w:t>INFOCOM, 2011 Proceedings IEEE</w:t>
      </w:r>
      <w:r w:rsidRPr="008E7046">
        <w:rPr>
          <w:noProof/>
        </w:rPr>
        <w:t>. 2011. IEEE.</w:t>
      </w:r>
    </w:p>
    <w:p w14:paraId="3A37B9B7" w14:textId="77777777" w:rsidR="008E7046" w:rsidRPr="008E7046" w:rsidRDefault="008E7046" w:rsidP="008E7046">
      <w:pPr>
        <w:pStyle w:val="EndNoteBibliography"/>
        <w:ind w:left="720" w:hanging="720"/>
        <w:rPr>
          <w:noProof/>
        </w:rPr>
      </w:pPr>
      <w:r w:rsidRPr="008E7046">
        <w:rPr>
          <w:noProof/>
        </w:rPr>
        <w:t>111.</w:t>
      </w:r>
      <w:r w:rsidRPr="008E7046">
        <w:rPr>
          <w:noProof/>
        </w:rPr>
        <w:tab/>
        <w:t xml:space="preserve">Jiang, L., et al. </w:t>
      </w:r>
      <w:r w:rsidRPr="008E7046">
        <w:rPr>
          <w:i/>
          <w:noProof/>
        </w:rPr>
        <w:t>Viral video style: A closer look at viral videos on youtube</w:t>
      </w:r>
      <w:r w:rsidRPr="008E7046">
        <w:rPr>
          <w:noProof/>
        </w:rPr>
        <w:t xml:space="preserve">. in </w:t>
      </w:r>
      <w:r w:rsidRPr="008E7046">
        <w:rPr>
          <w:i/>
          <w:noProof/>
        </w:rPr>
        <w:t>Proceedings of International Conference on Multimedia Retrieval</w:t>
      </w:r>
      <w:r w:rsidRPr="008E7046">
        <w:rPr>
          <w:noProof/>
        </w:rPr>
        <w:t>. 2014. ACM.</w:t>
      </w:r>
    </w:p>
    <w:p w14:paraId="52A1F3E7" w14:textId="5D648408" w:rsidR="008E7046" w:rsidRPr="008E7046" w:rsidRDefault="008E7046" w:rsidP="008E7046">
      <w:pPr>
        <w:pStyle w:val="EndNoteBibliography"/>
        <w:ind w:left="720" w:hanging="720"/>
        <w:rPr>
          <w:noProof/>
        </w:rPr>
      </w:pPr>
      <w:r w:rsidRPr="008E7046">
        <w:rPr>
          <w:noProof/>
        </w:rPr>
        <w:t>112.</w:t>
      </w:r>
      <w:r w:rsidRPr="008E7046">
        <w:rPr>
          <w:noProof/>
        </w:rPr>
        <w:tab/>
        <w:t xml:space="preserve">Youku. </w:t>
      </w:r>
      <w:r w:rsidRPr="008E7046">
        <w:rPr>
          <w:i/>
          <w:noProof/>
        </w:rPr>
        <w:t>Youku Tudou Partners With Xiaomi to Accelerate Multi-Screen Ecosystem Development</w:t>
      </w:r>
      <w:r w:rsidRPr="008E7046">
        <w:rPr>
          <w:noProof/>
        </w:rPr>
        <w:t xml:space="preserve">. Available from: </w:t>
      </w:r>
      <w:hyperlink r:id="rId92" w:history="1">
        <w:r w:rsidRPr="008E7046">
          <w:rPr>
            <w:rStyle w:val="a9"/>
            <w:rFonts w:asciiTheme="minorHAnsi" w:hAnsiTheme="minorHAnsi" w:cstheme="minorBidi"/>
            <w:noProof/>
            <w:sz w:val="21"/>
          </w:rPr>
          <w:t>http://ir.youku.com/phoenix.zhtml?c=241246&amp;p=irol-newsArticle_print&amp;ID=1988630</w:t>
        </w:r>
      </w:hyperlink>
      <w:r w:rsidRPr="008E7046">
        <w:rPr>
          <w:noProof/>
        </w:rPr>
        <w:t>.</w:t>
      </w:r>
    </w:p>
    <w:p w14:paraId="4F5590B5" w14:textId="77777777" w:rsidR="008E7046" w:rsidRPr="008E7046" w:rsidRDefault="008E7046" w:rsidP="008E7046">
      <w:pPr>
        <w:pStyle w:val="EndNoteBibliography"/>
        <w:ind w:left="720" w:hanging="720"/>
        <w:rPr>
          <w:noProof/>
        </w:rPr>
      </w:pPr>
      <w:r w:rsidRPr="008E7046">
        <w:rPr>
          <w:noProof/>
        </w:rPr>
        <w:t>113.</w:t>
      </w:r>
      <w:r w:rsidRPr="008E7046">
        <w:rPr>
          <w:noProof/>
        </w:rPr>
        <w:tab/>
        <w:t xml:space="preserve">Borghol, Y., et al., </w:t>
      </w:r>
      <w:r w:rsidRPr="008E7046">
        <w:rPr>
          <w:i/>
          <w:noProof/>
        </w:rPr>
        <w:t>Characterizing and modelling popularity of user-generated videos.</w:t>
      </w:r>
      <w:r w:rsidRPr="008E7046">
        <w:rPr>
          <w:noProof/>
        </w:rPr>
        <w:t xml:space="preserve"> Performance Evaluation, 2011. </w:t>
      </w:r>
      <w:r w:rsidRPr="008E7046">
        <w:rPr>
          <w:b/>
          <w:noProof/>
        </w:rPr>
        <w:t>68</w:t>
      </w:r>
      <w:r w:rsidRPr="008E7046">
        <w:rPr>
          <w:noProof/>
        </w:rPr>
        <w:t>(11): p. 1037-1055.</w:t>
      </w:r>
    </w:p>
    <w:p w14:paraId="579C49BF" w14:textId="77777777" w:rsidR="008E7046" w:rsidRPr="008E7046" w:rsidRDefault="008E7046" w:rsidP="008E7046">
      <w:pPr>
        <w:pStyle w:val="EndNoteBibliography"/>
        <w:ind w:left="720" w:hanging="720"/>
        <w:rPr>
          <w:noProof/>
        </w:rPr>
      </w:pPr>
      <w:r w:rsidRPr="008E7046">
        <w:rPr>
          <w:noProof/>
        </w:rPr>
        <w:lastRenderedPageBreak/>
        <w:t>114.</w:t>
      </w:r>
      <w:r w:rsidRPr="008E7046">
        <w:rPr>
          <w:noProof/>
        </w:rPr>
        <w:tab/>
        <w:t xml:space="preserve">Breslau, L., et al. </w:t>
      </w:r>
      <w:r w:rsidRPr="008E7046">
        <w:rPr>
          <w:i/>
          <w:noProof/>
        </w:rPr>
        <w:t>Web caching and Zipf-like distributions: Evidence and implications</w:t>
      </w:r>
      <w:r w:rsidRPr="008E7046">
        <w:rPr>
          <w:noProof/>
        </w:rPr>
        <w:t xml:space="preserve">. in </w:t>
      </w:r>
      <w:r w:rsidRPr="008E7046">
        <w:rPr>
          <w:i/>
          <w:noProof/>
        </w:rPr>
        <w:t>INFOCOM'99. Eighteenth Annual Joint Conference of the IEEE Computer and Communications Societies. Proceedings. IEEE</w:t>
      </w:r>
      <w:r w:rsidRPr="008E7046">
        <w:rPr>
          <w:noProof/>
        </w:rPr>
        <w:t>. 1999. IEEE.</w:t>
      </w:r>
    </w:p>
    <w:p w14:paraId="4357ED03" w14:textId="77777777" w:rsidR="008E7046" w:rsidRPr="008E7046" w:rsidRDefault="008E7046" w:rsidP="008E7046">
      <w:pPr>
        <w:pStyle w:val="EndNoteBibliography"/>
        <w:ind w:left="720" w:hanging="720"/>
        <w:rPr>
          <w:noProof/>
        </w:rPr>
      </w:pPr>
      <w:r w:rsidRPr="008E7046">
        <w:rPr>
          <w:noProof/>
        </w:rPr>
        <w:t>115.</w:t>
      </w:r>
      <w:r w:rsidRPr="008E7046">
        <w:rPr>
          <w:noProof/>
        </w:rPr>
        <w:tab/>
        <w:t xml:space="preserve">Ratkiewicz, J., et al., </w:t>
      </w:r>
      <w:r w:rsidRPr="008E7046">
        <w:rPr>
          <w:i/>
          <w:noProof/>
        </w:rPr>
        <w:t>Characterizing and modeling the dynamics of online popularity.</w:t>
      </w:r>
      <w:r w:rsidRPr="008E7046">
        <w:rPr>
          <w:noProof/>
        </w:rPr>
        <w:t xml:space="preserve"> Physical review letters, 2010. </w:t>
      </w:r>
      <w:r w:rsidRPr="008E7046">
        <w:rPr>
          <w:b/>
          <w:noProof/>
        </w:rPr>
        <w:t>105</w:t>
      </w:r>
      <w:r w:rsidRPr="008E7046">
        <w:rPr>
          <w:noProof/>
        </w:rPr>
        <w:t>(15): p. 158701.</w:t>
      </w:r>
    </w:p>
    <w:p w14:paraId="55C66EDF" w14:textId="77777777" w:rsidR="008E7046" w:rsidRPr="008E7046" w:rsidRDefault="008E7046" w:rsidP="008E7046">
      <w:pPr>
        <w:pStyle w:val="EndNoteBibliography"/>
        <w:ind w:left="720" w:hanging="720"/>
        <w:rPr>
          <w:noProof/>
        </w:rPr>
      </w:pPr>
      <w:r w:rsidRPr="008E7046">
        <w:rPr>
          <w:noProof/>
        </w:rPr>
        <w:t>116.</w:t>
      </w:r>
      <w:r w:rsidRPr="008E7046">
        <w:rPr>
          <w:noProof/>
        </w:rPr>
        <w:tab/>
        <w:t xml:space="preserve">Zhou, R., S. Khemmarat, and L. Gao. </w:t>
      </w:r>
      <w:r w:rsidRPr="008E7046">
        <w:rPr>
          <w:i/>
          <w:noProof/>
        </w:rPr>
        <w:t>The impact of YouTube recommendation system on video views</w:t>
      </w:r>
      <w:r w:rsidRPr="008E7046">
        <w:rPr>
          <w:noProof/>
        </w:rPr>
        <w:t xml:space="preserve">. in </w:t>
      </w:r>
      <w:r w:rsidRPr="008E7046">
        <w:rPr>
          <w:i/>
          <w:noProof/>
        </w:rPr>
        <w:t>Proceedings of the 10th ACM SIGCOMM conference on Internet measurement</w:t>
      </w:r>
      <w:r w:rsidRPr="008E7046">
        <w:rPr>
          <w:noProof/>
        </w:rPr>
        <w:t>. 2010. ACM.</w:t>
      </w:r>
    </w:p>
    <w:p w14:paraId="452D4DD1" w14:textId="77777777" w:rsidR="008E7046" w:rsidRPr="008E7046" w:rsidRDefault="008E7046" w:rsidP="008E7046">
      <w:pPr>
        <w:pStyle w:val="EndNoteBibliography"/>
        <w:ind w:left="720" w:hanging="720"/>
        <w:rPr>
          <w:noProof/>
        </w:rPr>
      </w:pPr>
      <w:r w:rsidRPr="008E7046">
        <w:rPr>
          <w:noProof/>
        </w:rPr>
        <w:t>117.</w:t>
      </w:r>
      <w:r w:rsidRPr="008E7046">
        <w:rPr>
          <w:noProof/>
        </w:rPr>
        <w:tab/>
        <w:t xml:space="preserve">Merton, R.K., </w:t>
      </w:r>
      <w:r w:rsidRPr="008E7046">
        <w:rPr>
          <w:i/>
          <w:noProof/>
        </w:rPr>
        <w:t>The Matthew effect in science.</w:t>
      </w:r>
      <w:r w:rsidRPr="008E7046">
        <w:rPr>
          <w:noProof/>
        </w:rPr>
        <w:t xml:space="preserve"> Science, 1968. </w:t>
      </w:r>
      <w:r w:rsidRPr="008E7046">
        <w:rPr>
          <w:b/>
          <w:noProof/>
        </w:rPr>
        <w:t>159</w:t>
      </w:r>
      <w:r w:rsidRPr="008E7046">
        <w:rPr>
          <w:noProof/>
        </w:rPr>
        <w:t>(3810): p. 56-63.</w:t>
      </w:r>
    </w:p>
    <w:p w14:paraId="11EAB9A3" w14:textId="77777777" w:rsidR="008E7046" w:rsidRPr="008E7046" w:rsidRDefault="008E7046" w:rsidP="008E7046">
      <w:pPr>
        <w:pStyle w:val="EndNoteBibliography"/>
        <w:ind w:left="720" w:hanging="720"/>
        <w:rPr>
          <w:noProof/>
        </w:rPr>
      </w:pPr>
      <w:r w:rsidRPr="008E7046">
        <w:rPr>
          <w:noProof/>
        </w:rPr>
        <w:t>118.</w:t>
      </w:r>
      <w:r w:rsidRPr="008E7046">
        <w:rPr>
          <w:noProof/>
        </w:rPr>
        <w:tab/>
        <w:t xml:space="preserve">Johnson, N., S. Kotz, and N. Balakrishnan, </w:t>
      </w:r>
      <w:r w:rsidRPr="008E7046">
        <w:rPr>
          <w:i/>
          <w:noProof/>
        </w:rPr>
        <w:t>Continuous Univariate Probability Distributions,(Vol. 1)</w:t>
      </w:r>
      <w:r w:rsidRPr="008E7046">
        <w:rPr>
          <w:noProof/>
        </w:rPr>
        <w:t>. 1994, John Wiley &amp; Sons Inc., NY.</w:t>
      </w:r>
    </w:p>
    <w:p w14:paraId="7628AAAE" w14:textId="77777777" w:rsidR="008E7046" w:rsidRPr="008E7046" w:rsidRDefault="008E7046" w:rsidP="008E7046">
      <w:pPr>
        <w:pStyle w:val="EndNoteBibliography"/>
        <w:ind w:left="720" w:hanging="720"/>
        <w:rPr>
          <w:noProof/>
        </w:rPr>
      </w:pPr>
      <w:r w:rsidRPr="008E7046">
        <w:rPr>
          <w:noProof/>
        </w:rPr>
        <w:t>119.</w:t>
      </w:r>
      <w:r w:rsidRPr="008E7046">
        <w:rPr>
          <w:noProof/>
        </w:rPr>
        <w:tab/>
        <w:t xml:space="preserve">Figueiredo, F., et al. </w:t>
      </w:r>
      <w:r w:rsidRPr="008E7046">
        <w:rPr>
          <w:i/>
          <w:noProof/>
        </w:rPr>
        <w:t>Does content determine information popularity in social media?: A case study of youtube videos' content and their popularity</w:t>
      </w:r>
      <w:r w:rsidRPr="008E7046">
        <w:rPr>
          <w:noProof/>
        </w:rPr>
        <w:t xml:space="preserve">. in </w:t>
      </w:r>
      <w:r w:rsidRPr="008E7046">
        <w:rPr>
          <w:i/>
          <w:noProof/>
        </w:rPr>
        <w:t>Proceedings of the 32nd annual ACM conference on Human factors in computing systems</w:t>
      </w:r>
      <w:r w:rsidRPr="008E7046">
        <w:rPr>
          <w:noProof/>
        </w:rPr>
        <w:t>. 2014. ACM.</w:t>
      </w:r>
    </w:p>
    <w:p w14:paraId="6409526D" w14:textId="1BD3C794" w:rsidR="008E7046" w:rsidRPr="008E7046" w:rsidRDefault="008E7046" w:rsidP="008E7046">
      <w:pPr>
        <w:pStyle w:val="EndNoteBibliography"/>
        <w:ind w:left="720" w:hanging="720"/>
        <w:rPr>
          <w:noProof/>
        </w:rPr>
      </w:pPr>
      <w:r w:rsidRPr="008E7046">
        <w:rPr>
          <w:noProof/>
        </w:rPr>
        <w:t>120.</w:t>
      </w:r>
      <w:r w:rsidRPr="008E7046">
        <w:rPr>
          <w:noProof/>
        </w:rPr>
        <w:tab/>
        <w:t xml:space="preserve">snownlp. </w:t>
      </w:r>
      <w:r w:rsidRPr="008E7046">
        <w:rPr>
          <w:i/>
          <w:noProof/>
        </w:rPr>
        <w:t>Snownlp simplified Chinese text processing</w:t>
      </w:r>
      <w:r w:rsidRPr="008E7046">
        <w:rPr>
          <w:noProof/>
        </w:rPr>
        <w:t xml:space="preserve">. Available from: </w:t>
      </w:r>
      <w:hyperlink r:id="rId93" w:history="1">
        <w:r w:rsidRPr="008E7046">
          <w:rPr>
            <w:rStyle w:val="a9"/>
            <w:rFonts w:asciiTheme="minorHAnsi" w:hAnsiTheme="minorHAnsi" w:cstheme="minorBidi"/>
            <w:noProof/>
            <w:sz w:val="21"/>
          </w:rPr>
          <w:t>https://github.com/isnowfy/snownlp</w:t>
        </w:r>
      </w:hyperlink>
      <w:r w:rsidRPr="008E7046">
        <w:rPr>
          <w:noProof/>
        </w:rPr>
        <w:t>.</w:t>
      </w:r>
    </w:p>
    <w:p w14:paraId="1603869F" w14:textId="24F60DD4" w:rsidR="008E7046" w:rsidRPr="008E7046" w:rsidRDefault="008E7046" w:rsidP="008E7046">
      <w:pPr>
        <w:pStyle w:val="EndNoteBibliography"/>
        <w:ind w:left="720" w:hanging="720"/>
        <w:rPr>
          <w:noProof/>
        </w:rPr>
      </w:pPr>
      <w:r w:rsidRPr="008E7046">
        <w:rPr>
          <w:noProof/>
        </w:rPr>
        <w:t>121.</w:t>
      </w:r>
      <w:r w:rsidRPr="008E7046">
        <w:rPr>
          <w:noProof/>
        </w:rPr>
        <w:tab/>
        <w:t xml:space="preserve">jieba. </w:t>
      </w:r>
      <w:r w:rsidRPr="008E7046">
        <w:rPr>
          <w:i/>
          <w:noProof/>
        </w:rPr>
        <w:t>Jieba Chinese text segmentation</w:t>
      </w:r>
      <w:r w:rsidRPr="008E7046">
        <w:rPr>
          <w:noProof/>
        </w:rPr>
        <w:t xml:space="preserve">. Available from: </w:t>
      </w:r>
      <w:hyperlink r:id="rId94" w:history="1">
        <w:r w:rsidRPr="008E7046">
          <w:rPr>
            <w:rStyle w:val="a9"/>
            <w:rFonts w:asciiTheme="minorHAnsi" w:hAnsiTheme="minorHAnsi" w:cstheme="minorBidi"/>
            <w:noProof/>
            <w:sz w:val="21"/>
          </w:rPr>
          <w:t>https://github.com/fxsjy/jieba</w:t>
        </w:r>
      </w:hyperlink>
      <w:r w:rsidRPr="008E7046">
        <w:rPr>
          <w:noProof/>
        </w:rPr>
        <w:t>.</w:t>
      </w:r>
    </w:p>
    <w:p w14:paraId="41D7A2A8" w14:textId="77777777" w:rsidR="008E7046" w:rsidRPr="008E7046" w:rsidRDefault="008E7046" w:rsidP="008E7046">
      <w:pPr>
        <w:pStyle w:val="EndNoteBibliography"/>
        <w:ind w:left="720" w:hanging="720"/>
        <w:rPr>
          <w:noProof/>
        </w:rPr>
      </w:pPr>
      <w:r w:rsidRPr="008E7046">
        <w:rPr>
          <w:noProof/>
        </w:rPr>
        <w:t>122.</w:t>
      </w:r>
      <w:r w:rsidRPr="008E7046">
        <w:rPr>
          <w:noProof/>
        </w:rPr>
        <w:tab/>
        <w:t xml:space="preserve">Altman, N.S., </w:t>
      </w:r>
      <w:r w:rsidRPr="008E7046">
        <w:rPr>
          <w:i/>
          <w:noProof/>
        </w:rPr>
        <w:t>An introduction to kernel and nearest-neighbor nonparametric regression.</w:t>
      </w:r>
      <w:r w:rsidRPr="008E7046">
        <w:rPr>
          <w:noProof/>
        </w:rPr>
        <w:t xml:space="preserve"> The American Statistician, 1992. </w:t>
      </w:r>
      <w:r w:rsidRPr="008E7046">
        <w:rPr>
          <w:b/>
          <w:noProof/>
        </w:rPr>
        <w:t>46</w:t>
      </w:r>
      <w:r w:rsidRPr="008E7046">
        <w:rPr>
          <w:noProof/>
        </w:rPr>
        <w:t>(3): p. 175-185.</w:t>
      </w:r>
    </w:p>
    <w:p w14:paraId="4F5E8E10" w14:textId="77777777" w:rsidR="008E7046" w:rsidRPr="008E7046" w:rsidRDefault="008E7046" w:rsidP="008E7046">
      <w:pPr>
        <w:pStyle w:val="EndNoteBibliography"/>
        <w:ind w:left="720" w:hanging="720"/>
        <w:rPr>
          <w:noProof/>
        </w:rPr>
      </w:pPr>
      <w:r w:rsidRPr="008E7046">
        <w:rPr>
          <w:noProof/>
        </w:rPr>
        <w:t>123.</w:t>
      </w:r>
      <w:r w:rsidRPr="008E7046">
        <w:rPr>
          <w:noProof/>
        </w:rPr>
        <w:tab/>
        <w:t xml:space="preserve">Ho, T.K. </w:t>
      </w:r>
      <w:r w:rsidRPr="008E7046">
        <w:rPr>
          <w:i/>
          <w:noProof/>
        </w:rPr>
        <w:t>Random decision forests</w:t>
      </w:r>
      <w:r w:rsidRPr="008E7046">
        <w:rPr>
          <w:noProof/>
        </w:rPr>
        <w:t xml:space="preserve">. in </w:t>
      </w:r>
      <w:r w:rsidRPr="008E7046">
        <w:rPr>
          <w:i/>
          <w:noProof/>
        </w:rPr>
        <w:t>Document Analysis and Recognition, 1995., Proceedings of the Third International Conference on</w:t>
      </w:r>
      <w:r w:rsidRPr="008E7046">
        <w:rPr>
          <w:noProof/>
        </w:rPr>
        <w:t>. 1995. IEEE.</w:t>
      </w:r>
    </w:p>
    <w:p w14:paraId="443FE34C" w14:textId="77777777" w:rsidR="008E7046" w:rsidRPr="008E7046" w:rsidRDefault="008E7046" w:rsidP="008E7046">
      <w:pPr>
        <w:pStyle w:val="EndNoteBibliography"/>
        <w:ind w:left="720" w:hanging="720"/>
        <w:rPr>
          <w:noProof/>
        </w:rPr>
      </w:pPr>
      <w:r w:rsidRPr="008E7046">
        <w:rPr>
          <w:noProof/>
        </w:rPr>
        <w:t>124.</w:t>
      </w:r>
      <w:r w:rsidRPr="008E7046">
        <w:rPr>
          <w:noProof/>
        </w:rPr>
        <w:tab/>
        <w:t xml:space="preserve">Breiman, L., </w:t>
      </w:r>
      <w:r w:rsidRPr="008E7046">
        <w:rPr>
          <w:i/>
          <w:noProof/>
        </w:rPr>
        <w:t>Arcing the edge</w:t>
      </w:r>
      <w:r w:rsidRPr="008E7046">
        <w:rPr>
          <w:noProof/>
        </w:rPr>
        <w:t>. 1997, Technical Report 486, Statistics Department, University of California at Berkeley.</w:t>
      </w:r>
    </w:p>
    <w:p w14:paraId="16F418A2" w14:textId="797CCFE1"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SimSun">
    <w:panose1 w:val="02010600030101010101"/>
    <w:charset w:val="86"/>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bordersDoNotSurroundHeader/>
  <w:bordersDoNotSurroundFooter/>
  <w:hideSpellingError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record-ids&gt;&lt;/item&gt;&lt;/Libraries&gt;"/>
  </w:docVars>
  <w:rsids>
    <w:rsidRoot w:val="007A62FE"/>
    <w:rsid w:val="0000000D"/>
    <w:rsid w:val="00000804"/>
    <w:rsid w:val="00001055"/>
    <w:rsid w:val="00001056"/>
    <w:rsid w:val="00001871"/>
    <w:rsid w:val="0000189F"/>
    <w:rsid w:val="00002560"/>
    <w:rsid w:val="00002EE3"/>
    <w:rsid w:val="0000311C"/>
    <w:rsid w:val="00003319"/>
    <w:rsid w:val="00003E92"/>
    <w:rsid w:val="00003FB8"/>
    <w:rsid w:val="000045CF"/>
    <w:rsid w:val="000046A4"/>
    <w:rsid w:val="00004AE2"/>
    <w:rsid w:val="00004C44"/>
    <w:rsid w:val="000050ED"/>
    <w:rsid w:val="000052E9"/>
    <w:rsid w:val="00005462"/>
    <w:rsid w:val="00005AE3"/>
    <w:rsid w:val="00006384"/>
    <w:rsid w:val="000063A1"/>
    <w:rsid w:val="00006D6F"/>
    <w:rsid w:val="00006DF0"/>
    <w:rsid w:val="00007416"/>
    <w:rsid w:val="00007DF7"/>
    <w:rsid w:val="000101D0"/>
    <w:rsid w:val="000104FE"/>
    <w:rsid w:val="0001050E"/>
    <w:rsid w:val="000112F6"/>
    <w:rsid w:val="0001134A"/>
    <w:rsid w:val="0001150E"/>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82"/>
    <w:rsid w:val="00020937"/>
    <w:rsid w:val="00020EDF"/>
    <w:rsid w:val="000212CA"/>
    <w:rsid w:val="00021306"/>
    <w:rsid w:val="0002184F"/>
    <w:rsid w:val="00021A7A"/>
    <w:rsid w:val="00021C2D"/>
    <w:rsid w:val="00021D42"/>
    <w:rsid w:val="000222F3"/>
    <w:rsid w:val="000225A8"/>
    <w:rsid w:val="000227B7"/>
    <w:rsid w:val="00022B7F"/>
    <w:rsid w:val="000230F2"/>
    <w:rsid w:val="0002319C"/>
    <w:rsid w:val="00023424"/>
    <w:rsid w:val="00023639"/>
    <w:rsid w:val="00023A83"/>
    <w:rsid w:val="00023ACE"/>
    <w:rsid w:val="000243ED"/>
    <w:rsid w:val="00024D76"/>
    <w:rsid w:val="00025813"/>
    <w:rsid w:val="00025F5E"/>
    <w:rsid w:val="00026112"/>
    <w:rsid w:val="000262A4"/>
    <w:rsid w:val="0002689C"/>
    <w:rsid w:val="00030320"/>
    <w:rsid w:val="000303B5"/>
    <w:rsid w:val="00030A62"/>
    <w:rsid w:val="00030BE4"/>
    <w:rsid w:val="00030E0C"/>
    <w:rsid w:val="000310DC"/>
    <w:rsid w:val="000315A3"/>
    <w:rsid w:val="00031E18"/>
    <w:rsid w:val="00032199"/>
    <w:rsid w:val="000325B9"/>
    <w:rsid w:val="000328EE"/>
    <w:rsid w:val="00032D9C"/>
    <w:rsid w:val="0003364E"/>
    <w:rsid w:val="00033B02"/>
    <w:rsid w:val="00033FAB"/>
    <w:rsid w:val="000342F4"/>
    <w:rsid w:val="00034804"/>
    <w:rsid w:val="000350F7"/>
    <w:rsid w:val="00036638"/>
    <w:rsid w:val="00036B91"/>
    <w:rsid w:val="00037170"/>
    <w:rsid w:val="000375EC"/>
    <w:rsid w:val="000378AD"/>
    <w:rsid w:val="00037B56"/>
    <w:rsid w:val="000403C0"/>
    <w:rsid w:val="000405C2"/>
    <w:rsid w:val="00040736"/>
    <w:rsid w:val="00040884"/>
    <w:rsid w:val="00040EA4"/>
    <w:rsid w:val="00041BE9"/>
    <w:rsid w:val="00041E7C"/>
    <w:rsid w:val="0004235D"/>
    <w:rsid w:val="000423CE"/>
    <w:rsid w:val="000427FC"/>
    <w:rsid w:val="00042F26"/>
    <w:rsid w:val="00044754"/>
    <w:rsid w:val="00044AA4"/>
    <w:rsid w:val="00044B14"/>
    <w:rsid w:val="00044F70"/>
    <w:rsid w:val="0004566B"/>
    <w:rsid w:val="0004677D"/>
    <w:rsid w:val="00046899"/>
    <w:rsid w:val="0004692D"/>
    <w:rsid w:val="00046DA7"/>
    <w:rsid w:val="0004706B"/>
    <w:rsid w:val="000501AF"/>
    <w:rsid w:val="000505C6"/>
    <w:rsid w:val="00050C40"/>
    <w:rsid w:val="00051064"/>
    <w:rsid w:val="0005142F"/>
    <w:rsid w:val="00051673"/>
    <w:rsid w:val="000520F8"/>
    <w:rsid w:val="000521CA"/>
    <w:rsid w:val="000533F1"/>
    <w:rsid w:val="00054311"/>
    <w:rsid w:val="0005466D"/>
    <w:rsid w:val="00054CC9"/>
    <w:rsid w:val="00054F87"/>
    <w:rsid w:val="0005529C"/>
    <w:rsid w:val="00056548"/>
    <w:rsid w:val="00056A75"/>
    <w:rsid w:val="000574EA"/>
    <w:rsid w:val="0005766C"/>
    <w:rsid w:val="0006102D"/>
    <w:rsid w:val="0006146C"/>
    <w:rsid w:val="00062061"/>
    <w:rsid w:val="000624A4"/>
    <w:rsid w:val="000624C5"/>
    <w:rsid w:val="00062590"/>
    <w:rsid w:val="0006289A"/>
    <w:rsid w:val="0006357B"/>
    <w:rsid w:val="00063620"/>
    <w:rsid w:val="00063C5A"/>
    <w:rsid w:val="00063CA8"/>
    <w:rsid w:val="00064583"/>
    <w:rsid w:val="000645FD"/>
    <w:rsid w:val="00064776"/>
    <w:rsid w:val="00064B49"/>
    <w:rsid w:val="000654BB"/>
    <w:rsid w:val="00065E7C"/>
    <w:rsid w:val="0006618C"/>
    <w:rsid w:val="00066C1D"/>
    <w:rsid w:val="00066DF1"/>
    <w:rsid w:val="0006703F"/>
    <w:rsid w:val="00067AF7"/>
    <w:rsid w:val="00067B61"/>
    <w:rsid w:val="00067CBE"/>
    <w:rsid w:val="000705E7"/>
    <w:rsid w:val="00070674"/>
    <w:rsid w:val="000712A0"/>
    <w:rsid w:val="00071629"/>
    <w:rsid w:val="00071BC8"/>
    <w:rsid w:val="00071DF8"/>
    <w:rsid w:val="00072007"/>
    <w:rsid w:val="0007286B"/>
    <w:rsid w:val="000729D4"/>
    <w:rsid w:val="00072C40"/>
    <w:rsid w:val="00072CEF"/>
    <w:rsid w:val="00072FDB"/>
    <w:rsid w:val="00073338"/>
    <w:rsid w:val="00074695"/>
    <w:rsid w:val="00075350"/>
    <w:rsid w:val="00075650"/>
    <w:rsid w:val="000759DE"/>
    <w:rsid w:val="00075EB9"/>
    <w:rsid w:val="0007689B"/>
    <w:rsid w:val="00076A9B"/>
    <w:rsid w:val="00077948"/>
    <w:rsid w:val="000779C5"/>
    <w:rsid w:val="00077DE1"/>
    <w:rsid w:val="00077F42"/>
    <w:rsid w:val="000801AA"/>
    <w:rsid w:val="00080697"/>
    <w:rsid w:val="00080906"/>
    <w:rsid w:val="00080BD9"/>
    <w:rsid w:val="00081287"/>
    <w:rsid w:val="00081320"/>
    <w:rsid w:val="000815CE"/>
    <w:rsid w:val="00081AF0"/>
    <w:rsid w:val="00081C23"/>
    <w:rsid w:val="00082107"/>
    <w:rsid w:val="00082B98"/>
    <w:rsid w:val="000832BA"/>
    <w:rsid w:val="000837FB"/>
    <w:rsid w:val="00083925"/>
    <w:rsid w:val="00083A72"/>
    <w:rsid w:val="0008401B"/>
    <w:rsid w:val="0008473C"/>
    <w:rsid w:val="00085512"/>
    <w:rsid w:val="0008592F"/>
    <w:rsid w:val="000862F0"/>
    <w:rsid w:val="00086F04"/>
    <w:rsid w:val="00087118"/>
    <w:rsid w:val="0008735A"/>
    <w:rsid w:val="00087720"/>
    <w:rsid w:val="00087DBF"/>
    <w:rsid w:val="00090620"/>
    <w:rsid w:val="000911E8"/>
    <w:rsid w:val="00091C4B"/>
    <w:rsid w:val="0009338A"/>
    <w:rsid w:val="000934EA"/>
    <w:rsid w:val="00093CB8"/>
    <w:rsid w:val="000943A4"/>
    <w:rsid w:val="0009470A"/>
    <w:rsid w:val="00094C83"/>
    <w:rsid w:val="00094E21"/>
    <w:rsid w:val="00094FC9"/>
    <w:rsid w:val="000955D4"/>
    <w:rsid w:val="00096AF6"/>
    <w:rsid w:val="000976D6"/>
    <w:rsid w:val="00097DF2"/>
    <w:rsid w:val="000A10C8"/>
    <w:rsid w:val="000A13EB"/>
    <w:rsid w:val="000A159F"/>
    <w:rsid w:val="000A21E1"/>
    <w:rsid w:val="000A30D4"/>
    <w:rsid w:val="000A314E"/>
    <w:rsid w:val="000A32BF"/>
    <w:rsid w:val="000A3638"/>
    <w:rsid w:val="000A411B"/>
    <w:rsid w:val="000A4642"/>
    <w:rsid w:val="000A4F5A"/>
    <w:rsid w:val="000A5241"/>
    <w:rsid w:val="000A5268"/>
    <w:rsid w:val="000A551F"/>
    <w:rsid w:val="000A590B"/>
    <w:rsid w:val="000A5AA4"/>
    <w:rsid w:val="000A5B31"/>
    <w:rsid w:val="000A6CFE"/>
    <w:rsid w:val="000A77F9"/>
    <w:rsid w:val="000A78A3"/>
    <w:rsid w:val="000B018F"/>
    <w:rsid w:val="000B04A9"/>
    <w:rsid w:val="000B0A0E"/>
    <w:rsid w:val="000B0AE6"/>
    <w:rsid w:val="000B0B37"/>
    <w:rsid w:val="000B0E06"/>
    <w:rsid w:val="000B123B"/>
    <w:rsid w:val="000B15CB"/>
    <w:rsid w:val="000B17E8"/>
    <w:rsid w:val="000B18CE"/>
    <w:rsid w:val="000B1FA2"/>
    <w:rsid w:val="000B20F1"/>
    <w:rsid w:val="000B226B"/>
    <w:rsid w:val="000B2B9B"/>
    <w:rsid w:val="000B35F6"/>
    <w:rsid w:val="000B3BAA"/>
    <w:rsid w:val="000B4E34"/>
    <w:rsid w:val="000B5942"/>
    <w:rsid w:val="000B5B0A"/>
    <w:rsid w:val="000B5B6E"/>
    <w:rsid w:val="000B5BAF"/>
    <w:rsid w:val="000B5DC6"/>
    <w:rsid w:val="000B5EB5"/>
    <w:rsid w:val="000B646B"/>
    <w:rsid w:val="000B71EB"/>
    <w:rsid w:val="000B77CD"/>
    <w:rsid w:val="000B7A20"/>
    <w:rsid w:val="000C188D"/>
    <w:rsid w:val="000C23E2"/>
    <w:rsid w:val="000C2DAB"/>
    <w:rsid w:val="000C2F5F"/>
    <w:rsid w:val="000C308F"/>
    <w:rsid w:val="000C3444"/>
    <w:rsid w:val="000C4165"/>
    <w:rsid w:val="000C4742"/>
    <w:rsid w:val="000C4CAE"/>
    <w:rsid w:val="000C4F36"/>
    <w:rsid w:val="000C5393"/>
    <w:rsid w:val="000C596B"/>
    <w:rsid w:val="000C5AB1"/>
    <w:rsid w:val="000C65A2"/>
    <w:rsid w:val="000C6944"/>
    <w:rsid w:val="000C696C"/>
    <w:rsid w:val="000C6B8C"/>
    <w:rsid w:val="000C6CBC"/>
    <w:rsid w:val="000C74D0"/>
    <w:rsid w:val="000C79EE"/>
    <w:rsid w:val="000C7FD0"/>
    <w:rsid w:val="000D0005"/>
    <w:rsid w:val="000D0944"/>
    <w:rsid w:val="000D0A6C"/>
    <w:rsid w:val="000D134C"/>
    <w:rsid w:val="000D15C6"/>
    <w:rsid w:val="000D19A4"/>
    <w:rsid w:val="000D1A8B"/>
    <w:rsid w:val="000D205F"/>
    <w:rsid w:val="000D27F7"/>
    <w:rsid w:val="000D2B6C"/>
    <w:rsid w:val="000D384C"/>
    <w:rsid w:val="000D39EF"/>
    <w:rsid w:val="000D3A4D"/>
    <w:rsid w:val="000D3D17"/>
    <w:rsid w:val="000D3D1D"/>
    <w:rsid w:val="000D4039"/>
    <w:rsid w:val="000D4F86"/>
    <w:rsid w:val="000D4FF2"/>
    <w:rsid w:val="000D5143"/>
    <w:rsid w:val="000D5EDC"/>
    <w:rsid w:val="000D61D9"/>
    <w:rsid w:val="000D68A5"/>
    <w:rsid w:val="000D6BAE"/>
    <w:rsid w:val="000D6EE0"/>
    <w:rsid w:val="000D75C0"/>
    <w:rsid w:val="000E0ED3"/>
    <w:rsid w:val="000E10E8"/>
    <w:rsid w:val="000E1398"/>
    <w:rsid w:val="000E1710"/>
    <w:rsid w:val="000E17A3"/>
    <w:rsid w:val="000E22E3"/>
    <w:rsid w:val="000E296B"/>
    <w:rsid w:val="000E2F2D"/>
    <w:rsid w:val="000E3A49"/>
    <w:rsid w:val="000E3C74"/>
    <w:rsid w:val="000E3DAA"/>
    <w:rsid w:val="000E45F1"/>
    <w:rsid w:val="000E4679"/>
    <w:rsid w:val="000E4D6C"/>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C0B"/>
    <w:rsid w:val="000E7C86"/>
    <w:rsid w:val="000F0381"/>
    <w:rsid w:val="000F0B24"/>
    <w:rsid w:val="000F0B76"/>
    <w:rsid w:val="000F123A"/>
    <w:rsid w:val="000F1BD6"/>
    <w:rsid w:val="000F1E34"/>
    <w:rsid w:val="000F2152"/>
    <w:rsid w:val="000F2F37"/>
    <w:rsid w:val="000F3028"/>
    <w:rsid w:val="000F3070"/>
    <w:rsid w:val="000F35A9"/>
    <w:rsid w:val="000F3CEE"/>
    <w:rsid w:val="000F4641"/>
    <w:rsid w:val="000F4C10"/>
    <w:rsid w:val="000F4DB9"/>
    <w:rsid w:val="000F5275"/>
    <w:rsid w:val="000F5516"/>
    <w:rsid w:val="000F554E"/>
    <w:rsid w:val="000F587E"/>
    <w:rsid w:val="000F5C63"/>
    <w:rsid w:val="000F60AA"/>
    <w:rsid w:val="000F60EF"/>
    <w:rsid w:val="000F6481"/>
    <w:rsid w:val="000F69C1"/>
    <w:rsid w:val="000F76C9"/>
    <w:rsid w:val="000F7E19"/>
    <w:rsid w:val="001002B1"/>
    <w:rsid w:val="001005E4"/>
    <w:rsid w:val="0010176F"/>
    <w:rsid w:val="001019A1"/>
    <w:rsid w:val="001019D4"/>
    <w:rsid w:val="00101B7D"/>
    <w:rsid w:val="001047E0"/>
    <w:rsid w:val="0010496D"/>
    <w:rsid w:val="00104E6B"/>
    <w:rsid w:val="00105012"/>
    <w:rsid w:val="001050A0"/>
    <w:rsid w:val="001052B9"/>
    <w:rsid w:val="00105455"/>
    <w:rsid w:val="00105B22"/>
    <w:rsid w:val="00105D0B"/>
    <w:rsid w:val="0010605B"/>
    <w:rsid w:val="0010672A"/>
    <w:rsid w:val="00106CD9"/>
    <w:rsid w:val="00107039"/>
    <w:rsid w:val="00107676"/>
    <w:rsid w:val="001078AC"/>
    <w:rsid w:val="00110FA2"/>
    <w:rsid w:val="00111BAD"/>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20527"/>
    <w:rsid w:val="00120D5C"/>
    <w:rsid w:val="00120D6C"/>
    <w:rsid w:val="00121180"/>
    <w:rsid w:val="00121567"/>
    <w:rsid w:val="00121A0A"/>
    <w:rsid w:val="00121F80"/>
    <w:rsid w:val="001223B4"/>
    <w:rsid w:val="0012242B"/>
    <w:rsid w:val="00122919"/>
    <w:rsid w:val="00122B4D"/>
    <w:rsid w:val="00123675"/>
    <w:rsid w:val="00123AD6"/>
    <w:rsid w:val="00123DAA"/>
    <w:rsid w:val="00124838"/>
    <w:rsid w:val="00124B4E"/>
    <w:rsid w:val="001252D6"/>
    <w:rsid w:val="001253BA"/>
    <w:rsid w:val="0012580C"/>
    <w:rsid w:val="00125C2B"/>
    <w:rsid w:val="00125F2C"/>
    <w:rsid w:val="00126006"/>
    <w:rsid w:val="0012676B"/>
    <w:rsid w:val="00127851"/>
    <w:rsid w:val="00127C52"/>
    <w:rsid w:val="00127E25"/>
    <w:rsid w:val="001300F9"/>
    <w:rsid w:val="0013020D"/>
    <w:rsid w:val="0013082A"/>
    <w:rsid w:val="0013172D"/>
    <w:rsid w:val="00131AC2"/>
    <w:rsid w:val="00131CF6"/>
    <w:rsid w:val="00132267"/>
    <w:rsid w:val="00132465"/>
    <w:rsid w:val="001326D6"/>
    <w:rsid w:val="00132F7A"/>
    <w:rsid w:val="001337B8"/>
    <w:rsid w:val="001349C1"/>
    <w:rsid w:val="00135000"/>
    <w:rsid w:val="001350E6"/>
    <w:rsid w:val="001355AD"/>
    <w:rsid w:val="00136398"/>
    <w:rsid w:val="001367FB"/>
    <w:rsid w:val="00136937"/>
    <w:rsid w:val="0013731B"/>
    <w:rsid w:val="00137580"/>
    <w:rsid w:val="00137A0A"/>
    <w:rsid w:val="00137D2E"/>
    <w:rsid w:val="00140DAA"/>
    <w:rsid w:val="00140E6C"/>
    <w:rsid w:val="0014107D"/>
    <w:rsid w:val="001411CE"/>
    <w:rsid w:val="001412CA"/>
    <w:rsid w:val="00141ABC"/>
    <w:rsid w:val="00141C30"/>
    <w:rsid w:val="00141C71"/>
    <w:rsid w:val="001423AD"/>
    <w:rsid w:val="00142539"/>
    <w:rsid w:val="00142759"/>
    <w:rsid w:val="001428AA"/>
    <w:rsid w:val="00142939"/>
    <w:rsid w:val="00142A3A"/>
    <w:rsid w:val="00142F37"/>
    <w:rsid w:val="0014303C"/>
    <w:rsid w:val="00143153"/>
    <w:rsid w:val="0014327A"/>
    <w:rsid w:val="00143C35"/>
    <w:rsid w:val="001446C7"/>
    <w:rsid w:val="00144BE2"/>
    <w:rsid w:val="00144CE2"/>
    <w:rsid w:val="0014575A"/>
    <w:rsid w:val="001465B3"/>
    <w:rsid w:val="001466CD"/>
    <w:rsid w:val="00146FA2"/>
    <w:rsid w:val="0014702A"/>
    <w:rsid w:val="00147085"/>
    <w:rsid w:val="001472A9"/>
    <w:rsid w:val="00150C2B"/>
    <w:rsid w:val="00152276"/>
    <w:rsid w:val="001524D8"/>
    <w:rsid w:val="00152C7F"/>
    <w:rsid w:val="001532AC"/>
    <w:rsid w:val="001535A2"/>
    <w:rsid w:val="00153A08"/>
    <w:rsid w:val="00153DF7"/>
    <w:rsid w:val="00154E3C"/>
    <w:rsid w:val="001553BE"/>
    <w:rsid w:val="00156FE0"/>
    <w:rsid w:val="00157154"/>
    <w:rsid w:val="0015770A"/>
    <w:rsid w:val="00157872"/>
    <w:rsid w:val="00160278"/>
    <w:rsid w:val="00160348"/>
    <w:rsid w:val="00160E06"/>
    <w:rsid w:val="0016204B"/>
    <w:rsid w:val="00162743"/>
    <w:rsid w:val="00162E4B"/>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325B"/>
    <w:rsid w:val="001732A1"/>
    <w:rsid w:val="0017375E"/>
    <w:rsid w:val="001744A1"/>
    <w:rsid w:val="0017462E"/>
    <w:rsid w:val="001750AB"/>
    <w:rsid w:val="001755F7"/>
    <w:rsid w:val="00175C5B"/>
    <w:rsid w:val="00175E1E"/>
    <w:rsid w:val="001762EE"/>
    <w:rsid w:val="0017643F"/>
    <w:rsid w:val="00177775"/>
    <w:rsid w:val="001805F6"/>
    <w:rsid w:val="00180618"/>
    <w:rsid w:val="00180D76"/>
    <w:rsid w:val="00181154"/>
    <w:rsid w:val="00181CCF"/>
    <w:rsid w:val="001821DA"/>
    <w:rsid w:val="001824B8"/>
    <w:rsid w:val="00182652"/>
    <w:rsid w:val="00182985"/>
    <w:rsid w:val="00182DDC"/>
    <w:rsid w:val="00183207"/>
    <w:rsid w:val="00183657"/>
    <w:rsid w:val="00183849"/>
    <w:rsid w:val="001839AB"/>
    <w:rsid w:val="00183BD2"/>
    <w:rsid w:val="00185393"/>
    <w:rsid w:val="00185415"/>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A4C"/>
    <w:rsid w:val="00192BDC"/>
    <w:rsid w:val="00192EF5"/>
    <w:rsid w:val="00193300"/>
    <w:rsid w:val="001934D6"/>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1F6B"/>
    <w:rsid w:val="001A257E"/>
    <w:rsid w:val="001A3640"/>
    <w:rsid w:val="001A38D2"/>
    <w:rsid w:val="001A40C2"/>
    <w:rsid w:val="001A4361"/>
    <w:rsid w:val="001A46C5"/>
    <w:rsid w:val="001A46CB"/>
    <w:rsid w:val="001A4D48"/>
    <w:rsid w:val="001A589E"/>
    <w:rsid w:val="001A5DAE"/>
    <w:rsid w:val="001A5EE4"/>
    <w:rsid w:val="001A61AF"/>
    <w:rsid w:val="001A7620"/>
    <w:rsid w:val="001A7713"/>
    <w:rsid w:val="001B1666"/>
    <w:rsid w:val="001B2828"/>
    <w:rsid w:val="001B2EEE"/>
    <w:rsid w:val="001B31F6"/>
    <w:rsid w:val="001B427B"/>
    <w:rsid w:val="001B44C1"/>
    <w:rsid w:val="001B5ABB"/>
    <w:rsid w:val="001B613A"/>
    <w:rsid w:val="001C013A"/>
    <w:rsid w:val="001C0A71"/>
    <w:rsid w:val="001C1525"/>
    <w:rsid w:val="001C194D"/>
    <w:rsid w:val="001C1BF4"/>
    <w:rsid w:val="001C1D26"/>
    <w:rsid w:val="001C2747"/>
    <w:rsid w:val="001C39E4"/>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859"/>
    <w:rsid w:val="001D091D"/>
    <w:rsid w:val="001D0D6C"/>
    <w:rsid w:val="001D15A4"/>
    <w:rsid w:val="001D3473"/>
    <w:rsid w:val="001D365F"/>
    <w:rsid w:val="001D3BAF"/>
    <w:rsid w:val="001D3CAF"/>
    <w:rsid w:val="001D3FAD"/>
    <w:rsid w:val="001D4243"/>
    <w:rsid w:val="001D488A"/>
    <w:rsid w:val="001D4980"/>
    <w:rsid w:val="001D4C0B"/>
    <w:rsid w:val="001D5201"/>
    <w:rsid w:val="001D54A8"/>
    <w:rsid w:val="001D598E"/>
    <w:rsid w:val="001D5D3B"/>
    <w:rsid w:val="001D5F33"/>
    <w:rsid w:val="001D6178"/>
    <w:rsid w:val="001D69B5"/>
    <w:rsid w:val="001D7160"/>
    <w:rsid w:val="001E0192"/>
    <w:rsid w:val="001E074A"/>
    <w:rsid w:val="001E0845"/>
    <w:rsid w:val="001E08EF"/>
    <w:rsid w:val="001E0E22"/>
    <w:rsid w:val="001E147A"/>
    <w:rsid w:val="001E19D7"/>
    <w:rsid w:val="001E1F97"/>
    <w:rsid w:val="001E2104"/>
    <w:rsid w:val="001E21A3"/>
    <w:rsid w:val="001E2BF8"/>
    <w:rsid w:val="001E31DF"/>
    <w:rsid w:val="001E377D"/>
    <w:rsid w:val="001E3B15"/>
    <w:rsid w:val="001E4C94"/>
    <w:rsid w:val="001E5D70"/>
    <w:rsid w:val="001E67FD"/>
    <w:rsid w:val="001E7193"/>
    <w:rsid w:val="001E7389"/>
    <w:rsid w:val="001E75FF"/>
    <w:rsid w:val="001E7828"/>
    <w:rsid w:val="001E7D7E"/>
    <w:rsid w:val="001E7F91"/>
    <w:rsid w:val="001F01C8"/>
    <w:rsid w:val="001F0766"/>
    <w:rsid w:val="001F08E2"/>
    <w:rsid w:val="001F1B7D"/>
    <w:rsid w:val="001F235D"/>
    <w:rsid w:val="001F37D0"/>
    <w:rsid w:val="001F3BED"/>
    <w:rsid w:val="001F3CC8"/>
    <w:rsid w:val="001F40FE"/>
    <w:rsid w:val="001F4123"/>
    <w:rsid w:val="001F4686"/>
    <w:rsid w:val="001F48EF"/>
    <w:rsid w:val="001F4D4B"/>
    <w:rsid w:val="001F5755"/>
    <w:rsid w:val="001F5856"/>
    <w:rsid w:val="001F5E99"/>
    <w:rsid w:val="001F619A"/>
    <w:rsid w:val="001F67EA"/>
    <w:rsid w:val="001F6CA9"/>
    <w:rsid w:val="001F7EC2"/>
    <w:rsid w:val="0020087F"/>
    <w:rsid w:val="00201060"/>
    <w:rsid w:val="00201193"/>
    <w:rsid w:val="00202186"/>
    <w:rsid w:val="0020297E"/>
    <w:rsid w:val="00202FE0"/>
    <w:rsid w:val="00203094"/>
    <w:rsid w:val="002030AC"/>
    <w:rsid w:val="00203E1A"/>
    <w:rsid w:val="00204DD1"/>
    <w:rsid w:val="00205387"/>
    <w:rsid w:val="002054A3"/>
    <w:rsid w:val="00205905"/>
    <w:rsid w:val="00206369"/>
    <w:rsid w:val="00206AF2"/>
    <w:rsid w:val="00207932"/>
    <w:rsid w:val="002102C2"/>
    <w:rsid w:val="002104FF"/>
    <w:rsid w:val="002107D7"/>
    <w:rsid w:val="00210ED0"/>
    <w:rsid w:val="00210FF3"/>
    <w:rsid w:val="002114D2"/>
    <w:rsid w:val="00211690"/>
    <w:rsid w:val="00211729"/>
    <w:rsid w:val="002118A1"/>
    <w:rsid w:val="00211ED6"/>
    <w:rsid w:val="00212230"/>
    <w:rsid w:val="002124B2"/>
    <w:rsid w:val="00212C5F"/>
    <w:rsid w:val="00212D2B"/>
    <w:rsid w:val="00214198"/>
    <w:rsid w:val="002150CF"/>
    <w:rsid w:val="00215611"/>
    <w:rsid w:val="002156E5"/>
    <w:rsid w:val="00215C21"/>
    <w:rsid w:val="00215CDF"/>
    <w:rsid w:val="002160E9"/>
    <w:rsid w:val="002167EA"/>
    <w:rsid w:val="00216B0E"/>
    <w:rsid w:val="00216D5A"/>
    <w:rsid w:val="00217121"/>
    <w:rsid w:val="002171D7"/>
    <w:rsid w:val="00217A26"/>
    <w:rsid w:val="00217B23"/>
    <w:rsid w:val="00217E3D"/>
    <w:rsid w:val="00217F4E"/>
    <w:rsid w:val="0022038E"/>
    <w:rsid w:val="00220D8B"/>
    <w:rsid w:val="00220F9A"/>
    <w:rsid w:val="00221166"/>
    <w:rsid w:val="0022166B"/>
    <w:rsid w:val="002216C4"/>
    <w:rsid w:val="0022185A"/>
    <w:rsid w:val="002224A8"/>
    <w:rsid w:val="00222963"/>
    <w:rsid w:val="0022297D"/>
    <w:rsid w:val="00222BB8"/>
    <w:rsid w:val="002230B1"/>
    <w:rsid w:val="00223708"/>
    <w:rsid w:val="00223C75"/>
    <w:rsid w:val="002241D1"/>
    <w:rsid w:val="0022479D"/>
    <w:rsid w:val="00224D13"/>
    <w:rsid w:val="0022531F"/>
    <w:rsid w:val="002253C3"/>
    <w:rsid w:val="00225444"/>
    <w:rsid w:val="002258CD"/>
    <w:rsid w:val="0022668D"/>
    <w:rsid w:val="002266A2"/>
    <w:rsid w:val="002266D0"/>
    <w:rsid w:val="002270EC"/>
    <w:rsid w:val="0022748B"/>
    <w:rsid w:val="0022760D"/>
    <w:rsid w:val="00227A80"/>
    <w:rsid w:val="00227B9E"/>
    <w:rsid w:val="00227DA1"/>
    <w:rsid w:val="00230001"/>
    <w:rsid w:val="0023026D"/>
    <w:rsid w:val="00230305"/>
    <w:rsid w:val="00230DB9"/>
    <w:rsid w:val="00231294"/>
    <w:rsid w:val="00231662"/>
    <w:rsid w:val="00231C51"/>
    <w:rsid w:val="002330FF"/>
    <w:rsid w:val="00234454"/>
    <w:rsid w:val="0023475B"/>
    <w:rsid w:val="002349EE"/>
    <w:rsid w:val="002354EC"/>
    <w:rsid w:val="00235B19"/>
    <w:rsid w:val="00235F07"/>
    <w:rsid w:val="002361AE"/>
    <w:rsid w:val="00236201"/>
    <w:rsid w:val="00236256"/>
    <w:rsid w:val="002365F4"/>
    <w:rsid w:val="00236CEE"/>
    <w:rsid w:val="00236D9F"/>
    <w:rsid w:val="00236E5C"/>
    <w:rsid w:val="002379E2"/>
    <w:rsid w:val="00237CE1"/>
    <w:rsid w:val="002405C0"/>
    <w:rsid w:val="00240DCF"/>
    <w:rsid w:val="00240F0D"/>
    <w:rsid w:val="00241378"/>
    <w:rsid w:val="00241391"/>
    <w:rsid w:val="002414DC"/>
    <w:rsid w:val="0024166B"/>
    <w:rsid w:val="00242293"/>
    <w:rsid w:val="0024269F"/>
    <w:rsid w:val="00242788"/>
    <w:rsid w:val="00242B3B"/>
    <w:rsid w:val="0024353C"/>
    <w:rsid w:val="002435F5"/>
    <w:rsid w:val="00243B18"/>
    <w:rsid w:val="002441CD"/>
    <w:rsid w:val="0024454F"/>
    <w:rsid w:val="002445B1"/>
    <w:rsid w:val="002448A9"/>
    <w:rsid w:val="00244F29"/>
    <w:rsid w:val="00245159"/>
    <w:rsid w:val="002452ED"/>
    <w:rsid w:val="00246323"/>
    <w:rsid w:val="00246AED"/>
    <w:rsid w:val="00247170"/>
    <w:rsid w:val="00247814"/>
    <w:rsid w:val="0024795A"/>
    <w:rsid w:val="00250FAA"/>
    <w:rsid w:val="0025178C"/>
    <w:rsid w:val="0025185C"/>
    <w:rsid w:val="00251918"/>
    <w:rsid w:val="00251B75"/>
    <w:rsid w:val="00251B8D"/>
    <w:rsid w:val="00251DC1"/>
    <w:rsid w:val="00252044"/>
    <w:rsid w:val="00252620"/>
    <w:rsid w:val="00252BC3"/>
    <w:rsid w:val="00252CF5"/>
    <w:rsid w:val="00252E9B"/>
    <w:rsid w:val="00253650"/>
    <w:rsid w:val="002537EB"/>
    <w:rsid w:val="00253DBF"/>
    <w:rsid w:val="00253FE4"/>
    <w:rsid w:val="002541C6"/>
    <w:rsid w:val="0025454E"/>
    <w:rsid w:val="0025459F"/>
    <w:rsid w:val="0025565D"/>
    <w:rsid w:val="00255678"/>
    <w:rsid w:val="002561CC"/>
    <w:rsid w:val="00256BCF"/>
    <w:rsid w:val="00256D0F"/>
    <w:rsid w:val="00256EE9"/>
    <w:rsid w:val="002570B9"/>
    <w:rsid w:val="002570DD"/>
    <w:rsid w:val="00257542"/>
    <w:rsid w:val="00257A19"/>
    <w:rsid w:val="00257EA2"/>
    <w:rsid w:val="002601B4"/>
    <w:rsid w:val="002606CF"/>
    <w:rsid w:val="00260854"/>
    <w:rsid w:val="0026142E"/>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B3E"/>
    <w:rsid w:val="00267C19"/>
    <w:rsid w:val="0027063C"/>
    <w:rsid w:val="00270D4B"/>
    <w:rsid w:val="00271007"/>
    <w:rsid w:val="00271223"/>
    <w:rsid w:val="00271475"/>
    <w:rsid w:val="00271605"/>
    <w:rsid w:val="00272A2D"/>
    <w:rsid w:val="00272CC3"/>
    <w:rsid w:val="00272ED0"/>
    <w:rsid w:val="0027308F"/>
    <w:rsid w:val="002737DB"/>
    <w:rsid w:val="00273B41"/>
    <w:rsid w:val="00273E40"/>
    <w:rsid w:val="00274A4E"/>
    <w:rsid w:val="00274D50"/>
    <w:rsid w:val="00275681"/>
    <w:rsid w:val="00275731"/>
    <w:rsid w:val="002758FF"/>
    <w:rsid w:val="00276933"/>
    <w:rsid w:val="00276BF3"/>
    <w:rsid w:val="00276DCD"/>
    <w:rsid w:val="00276FFA"/>
    <w:rsid w:val="00277850"/>
    <w:rsid w:val="00280C8D"/>
    <w:rsid w:val="00280D60"/>
    <w:rsid w:val="00281338"/>
    <w:rsid w:val="002816F1"/>
    <w:rsid w:val="002820A0"/>
    <w:rsid w:val="00282647"/>
    <w:rsid w:val="002827C8"/>
    <w:rsid w:val="00282CCC"/>
    <w:rsid w:val="002832EC"/>
    <w:rsid w:val="00283733"/>
    <w:rsid w:val="00283A15"/>
    <w:rsid w:val="0028418C"/>
    <w:rsid w:val="002845D6"/>
    <w:rsid w:val="00284976"/>
    <w:rsid w:val="00284A49"/>
    <w:rsid w:val="00285140"/>
    <w:rsid w:val="00285265"/>
    <w:rsid w:val="00285516"/>
    <w:rsid w:val="002859A9"/>
    <w:rsid w:val="00285E5B"/>
    <w:rsid w:val="00286022"/>
    <w:rsid w:val="00286ACE"/>
    <w:rsid w:val="00286F68"/>
    <w:rsid w:val="00287469"/>
    <w:rsid w:val="00287478"/>
    <w:rsid w:val="00287703"/>
    <w:rsid w:val="002878EB"/>
    <w:rsid w:val="00290236"/>
    <w:rsid w:val="00290498"/>
    <w:rsid w:val="00290551"/>
    <w:rsid w:val="002917CA"/>
    <w:rsid w:val="00291989"/>
    <w:rsid w:val="00291A7B"/>
    <w:rsid w:val="0029204B"/>
    <w:rsid w:val="0029293E"/>
    <w:rsid w:val="00293226"/>
    <w:rsid w:val="0029372B"/>
    <w:rsid w:val="00294AA4"/>
    <w:rsid w:val="00294C35"/>
    <w:rsid w:val="00294DAC"/>
    <w:rsid w:val="00295188"/>
    <w:rsid w:val="00295298"/>
    <w:rsid w:val="0029560F"/>
    <w:rsid w:val="0029565B"/>
    <w:rsid w:val="00295884"/>
    <w:rsid w:val="0029600B"/>
    <w:rsid w:val="00296452"/>
    <w:rsid w:val="00296AAF"/>
    <w:rsid w:val="00296BC9"/>
    <w:rsid w:val="00296CA3"/>
    <w:rsid w:val="0029738B"/>
    <w:rsid w:val="002A019C"/>
    <w:rsid w:val="002A11E8"/>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FD4"/>
    <w:rsid w:val="002A52F4"/>
    <w:rsid w:val="002A5621"/>
    <w:rsid w:val="002A5880"/>
    <w:rsid w:val="002A59FA"/>
    <w:rsid w:val="002A5CA5"/>
    <w:rsid w:val="002A602D"/>
    <w:rsid w:val="002A6ACC"/>
    <w:rsid w:val="002A6D58"/>
    <w:rsid w:val="002A708C"/>
    <w:rsid w:val="002A715F"/>
    <w:rsid w:val="002A7264"/>
    <w:rsid w:val="002A73DE"/>
    <w:rsid w:val="002A7773"/>
    <w:rsid w:val="002A78D0"/>
    <w:rsid w:val="002B04C2"/>
    <w:rsid w:val="002B0573"/>
    <w:rsid w:val="002B0904"/>
    <w:rsid w:val="002B0D05"/>
    <w:rsid w:val="002B1969"/>
    <w:rsid w:val="002B232C"/>
    <w:rsid w:val="002B2CA6"/>
    <w:rsid w:val="002B2E2D"/>
    <w:rsid w:val="002B30A7"/>
    <w:rsid w:val="002B318C"/>
    <w:rsid w:val="002B3374"/>
    <w:rsid w:val="002B3A36"/>
    <w:rsid w:val="002B3E61"/>
    <w:rsid w:val="002B4363"/>
    <w:rsid w:val="002B43C3"/>
    <w:rsid w:val="002B4AB8"/>
    <w:rsid w:val="002B516D"/>
    <w:rsid w:val="002B5472"/>
    <w:rsid w:val="002B6667"/>
    <w:rsid w:val="002B6C97"/>
    <w:rsid w:val="002B6E67"/>
    <w:rsid w:val="002B6FF1"/>
    <w:rsid w:val="002B7531"/>
    <w:rsid w:val="002B7582"/>
    <w:rsid w:val="002B7C4C"/>
    <w:rsid w:val="002C04F3"/>
    <w:rsid w:val="002C069B"/>
    <w:rsid w:val="002C1668"/>
    <w:rsid w:val="002C1EA1"/>
    <w:rsid w:val="002C25CD"/>
    <w:rsid w:val="002C2F42"/>
    <w:rsid w:val="002C32E2"/>
    <w:rsid w:val="002C4063"/>
    <w:rsid w:val="002C4187"/>
    <w:rsid w:val="002C4821"/>
    <w:rsid w:val="002C483B"/>
    <w:rsid w:val="002C4B3C"/>
    <w:rsid w:val="002C4CD0"/>
    <w:rsid w:val="002C4EA4"/>
    <w:rsid w:val="002C4FC0"/>
    <w:rsid w:val="002C50F9"/>
    <w:rsid w:val="002C5389"/>
    <w:rsid w:val="002C591D"/>
    <w:rsid w:val="002C5FF5"/>
    <w:rsid w:val="002C6295"/>
    <w:rsid w:val="002C6C49"/>
    <w:rsid w:val="002C7391"/>
    <w:rsid w:val="002C7FAB"/>
    <w:rsid w:val="002D079C"/>
    <w:rsid w:val="002D0D49"/>
    <w:rsid w:val="002D0FA9"/>
    <w:rsid w:val="002D10B1"/>
    <w:rsid w:val="002D177A"/>
    <w:rsid w:val="002D194E"/>
    <w:rsid w:val="002D1F09"/>
    <w:rsid w:val="002D308B"/>
    <w:rsid w:val="002D32FB"/>
    <w:rsid w:val="002D35CB"/>
    <w:rsid w:val="002D39FF"/>
    <w:rsid w:val="002D41DE"/>
    <w:rsid w:val="002D4771"/>
    <w:rsid w:val="002D49F6"/>
    <w:rsid w:val="002D4D28"/>
    <w:rsid w:val="002D53F3"/>
    <w:rsid w:val="002D586B"/>
    <w:rsid w:val="002D5CBC"/>
    <w:rsid w:val="002D70F9"/>
    <w:rsid w:val="002D7C10"/>
    <w:rsid w:val="002E06D8"/>
    <w:rsid w:val="002E0B55"/>
    <w:rsid w:val="002E0EC3"/>
    <w:rsid w:val="002E1CBA"/>
    <w:rsid w:val="002E22C1"/>
    <w:rsid w:val="002E334D"/>
    <w:rsid w:val="002E3CEB"/>
    <w:rsid w:val="002E43B5"/>
    <w:rsid w:val="002E48E0"/>
    <w:rsid w:val="002E5A4B"/>
    <w:rsid w:val="002E629C"/>
    <w:rsid w:val="002E65CB"/>
    <w:rsid w:val="002E68EA"/>
    <w:rsid w:val="002E781B"/>
    <w:rsid w:val="002E7FC1"/>
    <w:rsid w:val="002F0FB3"/>
    <w:rsid w:val="002F1317"/>
    <w:rsid w:val="002F15B5"/>
    <w:rsid w:val="002F19A3"/>
    <w:rsid w:val="002F1D80"/>
    <w:rsid w:val="002F2809"/>
    <w:rsid w:val="002F32A2"/>
    <w:rsid w:val="002F3698"/>
    <w:rsid w:val="002F3838"/>
    <w:rsid w:val="002F3EE1"/>
    <w:rsid w:val="002F3FA6"/>
    <w:rsid w:val="002F42F4"/>
    <w:rsid w:val="002F4370"/>
    <w:rsid w:val="002F43AF"/>
    <w:rsid w:val="002F442C"/>
    <w:rsid w:val="002F5031"/>
    <w:rsid w:val="002F5265"/>
    <w:rsid w:val="002F55EB"/>
    <w:rsid w:val="002F58D1"/>
    <w:rsid w:val="002F5A89"/>
    <w:rsid w:val="002F667B"/>
    <w:rsid w:val="002F6AFD"/>
    <w:rsid w:val="002F7054"/>
    <w:rsid w:val="002F77A4"/>
    <w:rsid w:val="002F7D02"/>
    <w:rsid w:val="003002A4"/>
    <w:rsid w:val="003009CA"/>
    <w:rsid w:val="00300FF6"/>
    <w:rsid w:val="003015F8"/>
    <w:rsid w:val="00301862"/>
    <w:rsid w:val="00301C8C"/>
    <w:rsid w:val="003020C6"/>
    <w:rsid w:val="003025D3"/>
    <w:rsid w:val="003026E7"/>
    <w:rsid w:val="0030282F"/>
    <w:rsid w:val="00302A7F"/>
    <w:rsid w:val="00302BE1"/>
    <w:rsid w:val="0030303E"/>
    <w:rsid w:val="00303423"/>
    <w:rsid w:val="00303831"/>
    <w:rsid w:val="003048F6"/>
    <w:rsid w:val="00304F75"/>
    <w:rsid w:val="00305082"/>
    <w:rsid w:val="00305687"/>
    <w:rsid w:val="00305B64"/>
    <w:rsid w:val="00305D2D"/>
    <w:rsid w:val="00305D82"/>
    <w:rsid w:val="00306434"/>
    <w:rsid w:val="00306827"/>
    <w:rsid w:val="00306B8D"/>
    <w:rsid w:val="00306E36"/>
    <w:rsid w:val="0031040E"/>
    <w:rsid w:val="0031130A"/>
    <w:rsid w:val="00312069"/>
    <w:rsid w:val="003123D7"/>
    <w:rsid w:val="0031346B"/>
    <w:rsid w:val="0031349B"/>
    <w:rsid w:val="00313815"/>
    <w:rsid w:val="00313919"/>
    <w:rsid w:val="003145ED"/>
    <w:rsid w:val="00314877"/>
    <w:rsid w:val="00314E5B"/>
    <w:rsid w:val="0031532B"/>
    <w:rsid w:val="003154EE"/>
    <w:rsid w:val="00315A73"/>
    <w:rsid w:val="003174B5"/>
    <w:rsid w:val="0031762A"/>
    <w:rsid w:val="003177D6"/>
    <w:rsid w:val="00317CB1"/>
    <w:rsid w:val="00317DE3"/>
    <w:rsid w:val="00317FA4"/>
    <w:rsid w:val="00320399"/>
    <w:rsid w:val="003208AE"/>
    <w:rsid w:val="003218D6"/>
    <w:rsid w:val="0032275A"/>
    <w:rsid w:val="003228EB"/>
    <w:rsid w:val="00322D80"/>
    <w:rsid w:val="0032304B"/>
    <w:rsid w:val="0032310A"/>
    <w:rsid w:val="003233C2"/>
    <w:rsid w:val="003235A7"/>
    <w:rsid w:val="0032365D"/>
    <w:rsid w:val="003238F7"/>
    <w:rsid w:val="0032396A"/>
    <w:rsid w:val="00323CB2"/>
    <w:rsid w:val="003246BC"/>
    <w:rsid w:val="00325678"/>
    <w:rsid w:val="00325BCF"/>
    <w:rsid w:val="00325BD6"/>
    <w:rsid w:val="0032677C"/>
    <w:rsid w:val="00326937"/>
    <w:rsid w:val="003270FE"/>
    <w:rsid w:val="003279FF"/>
    <w:rsid w:val="003304CB"/>
    <w:rsid w:val="0033057D"/>
    <w:rsid w:val="003306B0"/>
    <w:rsid w:val="0033077B"/>
    <w:rsid w:val="00330C4F"/>
    <w:rsid w:val="00331590"/>
    <w:rsid w:val="0033270B"/>
    <w:rsid w:val="00332ED5"/>
    <w:rsid w:val="00332FA3"/>
    <w:rsid w:val="003337B0"/>
    <w:rsid w:val="00333E5F"/>
    <w:rsid w:val="00334287"/>
    <w:rsid w:val="00334410"/>
    <w:rsid w:val="00334B9F"/>
    <w:rsid w:val="0033567B"/>
    <w:rsid w:val="00335D94"/>
    <w:rsid w:val="00336989"/>
    <w:rsid w:val="0033739E"/>
    <w:rsid w:val="0033779E"/>
    <w:rsid w:val="0033780D"/>
    <w:rsid w:val="00337ACE"/>
    <w:rsid w:val="003400C2"/>
    <w:rsid w:val="00340483"/>
    <w:rsid w:val="00340B17"/>
    <w:rsid w:val="0034102E"/>
    <w:rsid w:val="003416DE"/>
    <w:rsid w:val="00341C94"/>
    <w:rsid w:val="0034246F"/>
    <w:rsid w:val="003425FE"/>
    <w:rsid w:val="00342BFD"/>
    <w:rsid w:val="00342C83"/>
    <w:rsid w:val="00343083"/>
    <w:rsid w:val="003431C1"/>
    <w:rsid w:val="003433F5"/>
    <w:rsid w:val="003435D2"/>
    <w:rsid w:val="0034371B"/>
    <w:rsid w:val="00343C60"/>
    <w:rsid w:val="00344917"/>
    <w:rsid w:val="003450EB"/>
    <w:rsid w:val="00345434"/>
    <w:rsid w:val="00345AF6"/>
    <w:rsid w:val="00345C51"/>
    <w:rsid w:val="00345EBA"/>
    <w:rsid w:val="00346873"/>
    <w:rsid w:val="00347340"/>
    <w:rsid w:val="00347F37"/>
    <w:rsid w:val="00350348"/>
    <w:rsid w:val="00350448"/>
    <w:rsid w:val="00350804"/>
    <w:rsid w:val="003509B3"/>
    <w:rsid w:val="00350CE2"/>
    <w:rsid w:val="00350DF7"/>
    <w:rsid w:val="00350E87"/>
    <w:rsid w:val="00351256"/>
    <w:rsid w:val="00351603"/>
    <w:rsid w:val="00351908"/>
    <w:rsid w:val="0035191A"/>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7164"/>
    <w:rsid w:val="00357835"/>
    <w:rsid w:val="003605E0"/>
    <w:rsid w:val="003618F1"/>
    <w:rsid w:val="00361A20"/>
    <w:rsid w:val="00362055"/>
    <w:rsid w:val="00362479"/>
    <w:rsid w:val="003627C8"/>
    <w:rsid w:val="003639AF"/>
    <w:rsid w:val="003647C4"/>
    <w:rsid w:val="00364A32"/>
    <w:rsid w:val="00364DF7"/>
    <w:rsid w:val="00365778"/>
    <w:rsid w:val="00365BC2"/>
    <w:rsid w:val="00366C74"/>
    <w:rsid w:val="00366F48"/>
    <w:rsid w:val="00367380"/>
    <w:rsid w:val="0036786A"/>
    <w:rsid w:val="00367FAB"/>
    <w:rsid w:val="003708F4"/>
    <w:rsid w:val="00370D58"/>
    <w:rsid w:val="00370EEB"/>
    <w:rsid w:val="00371285"/>
    <w:rsid w:val="003714FD"/>
    <w:rsid w:val="0037159E"/>
    <w:rsid w:val="00371CCE"/>
    <w:rsid w:val="003721E2"/>
    <w:rsid w:val="003729C7"/>
    <w:rsid w:val="00373171"/>
    <w:rsid w:val="0037399E"/>
    <w:rsid w:val="003741E8"/>
    <w:rsid w:val="003742B8"/>
    <w:rsid w:val="0037457F"/>
    <w:rsid w:val="003745CA"/>
    <w:rsid w:val="00374DFA"/>
    <w:rsid w:val="00374FD9"/>
    <w:rsid w:val="003750C3"/>
    <w:rsid w:val="003753FF"/>
    <w:rsid w:val="00375655"/>
    <w:rsid w:val="003767B9"/>
    <w:rsid w:val="00376872"/>
    <w:rsid w:val="00376C2F"/>
    <w:rsid w:val="00376D3E"/>
    <w:rsid w:val="00376FF1"/>
    <w:rsid w:val="00377A5A"/>
    <w:rsid w:val="0038005B"/>
    <w:rsid w:val="003807F1"/>
    <w:rsid w:val="003808DA"/>
    <w:rsid w:val="00381008"/>
    <w:rsid w:val="00381C94"/>
    <w:rsid w:val="00382051"/>
    <w:rsid w:val="003821C5"/>
    <w:rsid w:val="0038236F"/>
    <w:rsid w:val="00382897"/>
    <w:rsid w:val="00382F68"/>
    <w:rsid w:val="00382FB2"/>
    <w:rsid w:val="00383376"/>
    <w:rsid w:val="003837F9"/>
    <w:rsid w:val="00383ECD"/>
    <w:rsid w:val="0038588F"/>
    <w:rsid w:val="003859E5"/>
    <w:rsid w:val="00385D9D"/>
    <w:rsid w:val="00385EE9"/>
    <w:rsid w:val="00386045"/>
    <w:rsid w:val="003863AF"/>
    <w:rsid w:val="0038655B"/>
    <w:rsid w:val="00386662"/>
    <w:rsid w:val="00386976"/>
    <w:rsid w:val="00386AEA"/>
    <w:rsid w:val="00387152"/>
    <w:rsid w:val="00387B53"/>
    <w:rsid w:val="00390B0A"/>
    <w:rsid w:val="00390B15"/>
    <w:rsid w:val="003916E6"/>
    <w:rsid w:val="00391845"/>
    <w:rsid w:val="0039225A"/>
    <w:rsid w:val="0039229E"/>
    <w:rsid w:val="0039271D"/>
    <w:rsid w:val="00392992"/>
    <w:rsid w:val="003933D7"/>
    <w:rsid w:val="00393F1B"/>
    <w:rsid w:val="0039431B"/>
    <w:rsid w:val="00394382"/>
    <w:rsid w:val="00394549"/>
    <w:rsid w:val="00394FCB"/>
    <w:rsid w:val="00395600"/>
    <w:rsid w:val="00395F7E"/>
    <w:rsid w:val="003960C2"/>
    <w:rsid w:val="003962DF"/>
    <w:rsid w:val="0039644A"/>
    <w:rsid w:val="00396549"/>
    <w:rsid w:val="00397028"/>
    <w:rsid w:val="00397049"/>
    <w:rsid w:val="00397229"/>
    <w:rsid w:val="00397710"/>
    <w:rsid w:val="00397AF6"/>
    <w:rsid w:val="003A08BB"/>
    <w:rsid w:val="003A113C"/>
    <w:rsid w:val="003A12EA"/>
    <w:rsid w:val="003A1688"/>
    <w:rsid w:val="003A16CC"/>
    <w:rsid w:val="003A1B46"/>
    <w:rsid w:val="003A2605"/>
    <w:rsid w:val="003A2820"/>
    <w:rsid w:val="003A296E"/>
    <w:rsid w:val="003A2C16"/>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620A"/>
    <w:rsid w:val="003A63DA"/>
    <w:rsid w:val="003A6C5B"/>
    <w:rsid w:val="003A7006"/>
    <w:rsid w:val="003A7553"/>
    <w:rsid w:val="003A75FB"/>
    <w:rsid w:val="003A788D"/>
    <w:rsid w:val="003A7F9D"/>
    <w:rsid w:val="003B04EC"/>
    <w:rsid w:val="003B0A5C"/>
    <w:rsid w:val="003B15E5"/>
    <w:rsid w:val="003B1AE2"/>
    <w:rsid w:val="003B3575"/>
    <w:rsid w:val="003B359F"/>
    <w:rsid w:val="003B3B6F"/>
    <w:rsid w:val="003B4272"/>
    <w:rsid w:val="003B4DCE"/>
    <w:rsid w:val="003B6769"/>
    <w:rsid w:val="003B6FD5"/>
    <w:rsid w:val="003B705F"/>
    <w:rsid w:val="003B73BF"/>
    <w:rsid w:val="003B7B46"/>
    <w:rsid w:val="003B7C52"/>
    <w:rsid w:val="003B7CD4"/>
    <w:rsid w:val="003B7D47"/>
    <w:rsid w:val="003B7FA7"/>
    <w:rsid w:val="003C009E"/>
    <w:rsid w:val="003C0995"/>
    <w:rsid w:val="003C0D54"/>
    <w:rsid w:val="003C0F01"/>
    <w:rsid w:val="003C195B"/>
    <w:rsid w:val="003C19FC"/>
    <w:rsid w:val="003C2788"/>
    <w:rsid w:val="003C3440"/>
    <w:rsid w:val="003C37EF"/>
    <w:rsid w:val="003C3F1B"/>
    <w:rsid w:val="003C4013"/>
    <w:rsid w:val="003C46E6"/>
    <w:rsid w:val="003C4D7D"/>
    <w:rsid w:val="003C4F80"/>
    <w:rsid w:val="003C54D8"/>
    <w:rsid w:val="003C5973"/>
    <w:rsid w:val="003C5E3A"/>
    <w:rsid w:val="003C5F10"/>
    <w:rsid w:val="003C5F6C"/>
    <w:rsid w:val="003C71F9"/>
    <w:rsid w:val="003C7878"/>
    <w:rsid w:val="003D0391"/>
    <w:rsid w:val="003D0423"/>
    <w:rsid w:val="003D058C"/>
    <w:rsid w:val="003D06DD"/>
    <w:rsid w:val="003D0964"/>
    <w:rsid w:val="003D29E2"/>
    <w:rsid w:val="003D2B1D"/>
    <w:rsid w:val="003D33F1"/>
    <w:rsid w:val="003D3C95"/>
    <w:rsid w:val="003D3D82"/>
    <w:rsid w:val="003D477D"/>
    <w:rsid w:val="003D4CDC"/>
    <w:rsid w:val="003D4EEA"/>
    <w:rsid w:val="003D50F1"/>
    <w:rsid w:val="003D5341"/>
    <w:rsid w:val="003D5B95"/>
    <w:rsid w:val="003D5DCF"/>
    <w:rsid w:val="003D6A43"/>
    <w:rsid w:val="003D6A66"/>
    <w:rsid w:val="003D6B63"/>
    <w:rsid w:val="003D6C6B"/>
    <w:rsid w:val="003D6D3E"/>
    <w:rsid w:val="003D6E92"/>
    <w:rsid w:val="003D715B"/>
    <w:rsid w:val="003D743D"/>
    <w:rsid w:val="003D77E3"/>
    <w:rsid w:val="003D791A"/>
    <w:rsid w:val="003E0E05"/>
    <w:rsid w:val="003E0F9B"/>
    <w:rsid w:val="003E120E"/>
    <w:rsid w:val="003E1DD7"/>
    <w:rsid w:val="003E212C"/>
    <w:rsid w:val="003E21AC"/>
    <w:rsid w:val="003E27FE"/>
    <w:rsid w:val="003E29C0"/>
    <w:rsid w:val="003E2C3A"/>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E16"/>
    <w:rsid w:val="003E631A"/>
    <w:rsid w:val="003E65D9"/>
    <w:rsid w:val="003E6EDB"/>
    <w:rsid w:val="003E6F90"/>
    <w:rsid w:val="003E7196"/>
    <w:rsid w:val="003F0305"/>
    <w:rsid w:val="003F0442"/>
    <w:rsid w:val="003F124E"/>
    <w:rsid w:val="003F1A16"/>
    <w:rsid w:val="003F1DDA"/>
    <w:rsid w:val="003F1FBD"/>
    <w:rsid w:val="003F20F3"/>
    <w:rsid w:val="003F21FC"/>
    <w:rsid w:val="003F24B2"/>
    <w:rsid w:val="003F2977"/>
    <w:rsid w:val="003F2D0E"/>
    <w:rsid w:val="003F2DB2"/>
    <w:rsid w:val="003F2E92"/>
    <w:rsid w:val="003F2EAF"/>
    <w:rsid w:val="003F31E5"/>
    <w:rsid w:val="003F39CE"/>
    <w:rsid w:val="003F3AE8"/>
    <w:rsid w:val="003F4817"/>
    <w:rsid w:val="003F4B39"/>
    <w:rsid w:val="003F4FED"/>
    <w:rsid w:val="003F5162"/>
    <w:rsid w:val="003F5591"/>
    <w:rsid w:val="003F56A1"/>
    <w:rsid w:val="003F6718"/>
    <w:rsid w:val="003F6B73"/>
    <w:rsid w:val="003F6E9E"/>
    <w:rsid w:val="003F73C3"/>
    <w:rsid w:val="003F73D6"/>
    <w:rsid w:val="003F76E6"/>
    <w:rsid w:val="003F7BE9"/>
    <w:rsid w:val="00400153"/>
    <w:rsid w:val="00400D61"/>
    <w:rsid w:val="00400FCC"/>
    <w:rsid w:val="004011E6"/>
    <w:rsid w:val="00401458"/>
    <w:rsid w:val="004017D5"/>
    <w:rsid w:val="00402D47"/>
    <w:rsid w:val="00402ED5"/>
    <w:rsid w:val="00402FAE"/>
    <w:rsid w:val="00403168"/>
    <w:rsid w:val="004045E1"/>
    <w:rsid w:val="00404B29"/>
    <w:rsid w:val="004057D3"/>
    <w:rsid w:val="00405F8B"/>
    <w:rsid w:val="00406603"/>
    <w:rsid w:val="00407433"/>
    <w:rsid w:val="00407D9E"/>
    <w:rsid w:val="0041045C"/>
    <w:rsid w:val="004107AA"/>
    <w:rsid w:val="00410E41"/>
    <w:rsid w:val="004110CA"/>
    <w:rsid w:val="0041148B"/>
    <w:rsid w:val="004118DA"/>
    <w:rsid w:val="00411945"/>
    <w:rsid w:val="00411BF6"/>
    <w:rsid w:val="004130C6"/>
    <w:rsid w:val="00413E44"/>
    <w:rsid w:val="00413F6F"/>
    <w:rsid w:val="00414093"/>
    <w:rsid w:val="004141CC"/>
    <w:rsid w:val="00414D00"/>
    <w:rsid w:val="00414F57"/>
    <w:rsid w:val="00415230"/>
    <w:rsid w:val="0041559B"/>
    <w:rsid w:val="00415F6D"/>
    <w:rsid w:val="00415FAD"/>
    <w:rsid w:val="00416751"/>
    <w:rsid w:val="00417482"/>
    <w:rsid w:val="00420189"/>
    <w:rsid w:val="004202D7"/>
    <w:rsid w:val="004203AE"/>
    <w:rsid w:val="00420483"/>
    <w:rsid w:val="00420B4F"/>
    <w:rsid w:val="00420C03"/>
    <w:rsid w:val="00420E36"/>
    <w:rsid w:val="00421456"/>
    <w:rsid w:val="00421618"/>
    <w:rsid w:val="004216E8"/>
    <w:rsid w:val="0042227B"/>
    <w:rsid w:val="004223C5"/>
    <w:rsid w:val="00423192"/>
    <w:rsid w:val="00423299"/>
    <w:rsid w:val="004232F4"/>
    <w:rsid w:val="00423C04"/>
    <w:rsid w:val="00423C4B"/>
    <w:rsid w:val="0042400F"/>
    <w:rsid w:val="00424611"/>
    <w:rsid w:val="00424E1A"/>
    <w:rsid w:val="004250EB"/>
    <w:rsid w:val="0042589F"/>
    <w:rsid w:val="004264AD"/>
    <w:rsid w:val="00426888"/>
    <w:rsid w:val="004268D2"/>
    <w:rsid w:val="004269B5"/>
    <w:rsid w:val="00426F0B"/>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B77"/>
    <w:rsid w:val="004373E9"/>
    <w:rsid w:val="0043768D"/>
    <w:rsid w:val="0043792B"/>
    <w:rsid w:val="00437AC7"/>
    <w:rsid w:val="00437F50"/>
    <w:rsid w:val="004402E1"/>
    <w:rsid w:val="004402EF"/>
    <w:rsid w:val="004408B6"/>
    <w:rsid w:val="00440A05"/>
    <w:rsid w:val="00440AE7"/>
    <w:rsid w:val="00440E04"/>
    <w:rsid w:val="004413CC"/>
    <w:rsid w:val="0044216A"/>
    <w:rsid w:val="00442684"/>
    <w:rsid w:val="00442F2E"/>
    <w:rsid w:val="004430D2"/>
    <w:rsid w:val="0044319E"/>
    <w:rsid w:val="004436BD"/>
    <w:rsid w:val="00443890"/>
    <w:rsid w:val="00443BE5"/>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BE6"/>
    <w:rsid w:val="00451C3B"/>
    <w:rsid w:val="00451C4E"/>
    <w:rsid w:val="00452251"/>
    <w:rsid w:val="00452CBB"/>
    <w:rsid w:val="00452D4A"/>
    <w:rsid w:val="00452E8C"/>
    <w:rsid w:val="00453278"/>
    <w:rsid w:val="00453DB1"/>
    <w:rsid w:val="00453F14"/>
    <w:rsid w:val="00454213"/>
    <w:rsid w:val="0045457E"/>
    <w:rsid w:val="00454A97"/>
    <w:rsid w:val="00454F39"/>
    <w:rsid w:val="004552C4"/>
    <w:rsid w:val="00455A8B"/>
    <w:rsid w:val="00455B58"/>
    <w:rsid w:val="00455F91"/>
    <w:rsid w:val="00456261"/>
    <w:rsid w:val="00456A8E"/>
    <w:rsid w:val="00460B08"/>
    <w:rsid w:val="004610BF"/>
    <w:rsid w:val="004613D3"/>
    <w:rsid w:val="004616F2"/>
    <w:rsid w:val="0046181B"/>
    <w:rsid w:val="00461931"/>
    <w:rsid w:val="00461D0F"/>
    <w:rsid w:val="00461F67"/>
    <w:rsid w:val="0046279B"/>
    <w:rsid w:val="0046289D"/>
    <w:rsid w:val="00462B73"/>
    <w:rsid w:val="00462ED9"/>
    <w:rsid w:val="00463B62"/>
    <w:rsid w:val="00464399"/>
    <w:rsid w:val="00464854"/>
    <w:rsid w:val="004653C5"/>
    <w:rsid w:val="00465586"/>
    <w:rsid w:val="0046559D"/>
    <w:rsid w:val="00465D0B"/>
    <w:rsid w:val="004661FD"/>
    <w:rsid w:val="00466330"/>
    <w:rsid w:val="00466A9B"/>
    <w:rsid w:val="00466D67"/>
    <w:rsid w:val="00466D98"/>
    <w:rsid w:val="00466F38"/>
    <w:rsid w:val="004671DB"/>
    <w:rsid w:val="00467512"/>
    <w:rsid w:val="00467791"/>
    <w:rsid w:val="00467A3A"/>
    <w:rsid w:val="00470A80"/>
    <w:rsid w:val="00470BAE"/>
    <w:rsid w:val="00470DC7"/>
    <w:rsid w:val="00472466"/>
    <w:rsid w:val="00472687"/>
    <w:rsid w:val="00472A79"/>
    <w:rsid w:val="00472EE5"/>
    <w:rsid w:val="004732E5"/>
    <w:rsid w:val="004738F3"/>
    <w:rsid w:val="00473995"/>
    <w:rsid w:val="00473D3C"/>
    <w:rsid w:val="00473DA5"/>
    <w:rsid w:val="00473F08"/>
    <w:rsid w:val="0047408E"/>
    <w:rsid w:val="0047470D"/>
    <w:rsid w:val="0047470F"/>
    <w:rsid w:val="00474839"/>
    <w:rsid w:val="00474A03"/>
    <w:rsid w:val="004752E4"/>
    <w:rsid w:val="00475B52"/>
    <w:rsid w:val="00476627"/>
    <w:rsid w:val="004776EC"/>
    <w:rsid w:val="00477919"/>
    <w:rsid w:val="004802A0"/>
    <w:rsid w:val="004805A4"/>
    <w:rsid w:val="00480616"/>
    <w:rsid w:val="00480796"/>
    <w:rsid w:val="00482260"/>
    <w:rsid w:val="0048235D"/>
    <w:rsid w:val="0048237B"/>
    <w:rsid w:val="004825A5"/>
    <w:rsid w:val="00483DEA"/>
    <w:rsid w:val="00483EBF"/>
    <w:rsid w:val="004844D9"/>
    <w:rsid w:val="00484821"/>
    <w:rsid w:val="004856AB"/>
    <w:rsid w:val="004857F0"/>
    <w:rsid w:val="004858A1"/>
    <w:rsid w:val="00485E0C"/>
    <w:rsid w:val="00485EC3"/>
    <w:rsid w:val="0048656D"/>
    <w:rsid w:val="00486677"/>
    <w:rsid w:val="0048684E"/>
    <w:rsid w:val="00486BE5"/>
    <w:rsid w:val="00487860"/>
    <w:rsid w:val="00487B72"/>
    <w:rsid w:val="00490288"/>
    <w:rsid w:val="00490656"/>
    <w:rsid w:val="0049091B"/>
    <w:rsid w:val="00491ADE"/>
    <w:rsid w:val="00491C38"/>
    <w:rsid w:val="00492356"/>
    <w:rsid w:val="00492FF4"/>
    <w:rsid w:val="00493991"/>
    <w:rsid w:val="00494398"/>
    <w:rsid w:val="00496182"/>
    <w:rsid w:val="0049657E"/>
    <w:rsid w:val="00496C16"/>
    <w:rsid w:val="004A0A5A"/>
    <w:rsid w:val="004A135E"/>
    <w:rsid w:val="004A1D12"/>
    <w:rsid w:val="004A236D"/>
    <w:rsid w:val="004A2D54"/>
    <w:rsid w:val="004A317C"/>
    <w:rsid w:val="004A336A"/>
    <w:rsid w:val="004A382B"/>
    <w:rsid w:val="004A4564"/>
    <w:rsid w:val="004A471F"/>
    <w:rsid w:val="004A4D86"/>
    <w:rsid w:val="004A57F6"/>
    <w:rsid w:val="004A5A36"/>
    <w:rsid w:val="004A5FBE"/>
    <w:rsid w:val="004A631F"/>
    <w:rsid w:val="004A73CF"/>
    <w:rsid w:val="004A7BF0"/>
    <w:rsid w:val="004A7FB0"/>
    <w:rsid w:val="004A7FEF"/>
    <w:rsid w:val="004B0187"/>
    <w:rsid w:val="004B030E"/>
    <w:rsid w:val="004B0469"/>
    <w:rsid w:val="004B0759"/>
    <w:rsid w:val="004B0B5B"/>
    <w:rsid w:val="004B0D25"/>
    <w:rsid w:val="004B15E6"/>
    <w:rsid w:val="004B1B7A"/>
    <w:rsid w:val="004B1C7B"/>
    <w:rsid w:val="004B1EEB"/>
    <w:rsid w:val="004B1F58"/>
    <w:rsid w:val="004B22BE"/>
    <w:rsid w:val="004B23BF"/>
    <w:rsid w:val="004B2412"/>
    <w:rsid w:val="004B39E9"/>
    <w:rsid w:val="004B3CA4"/>
    <w:rsid w:val="004B4020"/>
    <w:rsid w:val="004B43B5"/>
    <w:rsid w:val="004B462B"/>
    <w:rsid w:val="004B4690"/>
    <w:rsid w:val="004B562B"/>
    <w:rsid w:val="004B6527"/>
    <w:rsid w:val="004B7855"/>
    <w:rsid w:val="004C0D81"/>
    <w:rsid w:val="004C1160"/>
    <w:rsid w:val="004C1E6D"/>
    <w:rsid w:val="004C1F52"/>
    <w:rsid w:val="004C22BD"/>
    <w:rsid w:val="004C3684"/>
    <w:rsid w:val="004C3A36"/>
    <w:rsid w:val="004C4C4A"/>
    <w:rsid w:val="004C549B"/>
    <w:rsid w:val="004C55F2"/>
    <w:rsid w:val="004C574E"/>
    <w:rsid w:val="004C5CD3"/>
    <w:rsid w:val="004C6441"/>
    <w:rsid w:val="004C6519"/>
    <w:rsid w:val="004C6E95"/>
    <w:rsid w:val="004C7A3C"/>
    <w:rsid w:val="004C7FFE"/>
    <w:rsid w:val="004D0488"/>
    <w:rsid w:val="004D0F99"/>
    <w:rsid w:val="004D0FAC"/>
    <w:rsid w:val="004D178A"/>
    <w:rsid w:val="004D1A84"/>
    <w:rsid w:val="004D2AEE"/>
    <w:rsid w:val="004D328D"/>
    <w:rsid w:val="004D37B2"/>
    <w:rsid w:val="004D3C80"/>
    <w:rsid w:val="004D3DA9"/>
    <w:rsid w:val="004D4672"/>
    <w:rsid w:val="004D4B89"/>
    <w:rsid w:val="004D4DF6"/>
    <w:rsid w:val="004D4FEB"/>
    <w:rsid w:val="004D64CB"/>
    <w:rsid w:val="004D6726"/>
    <w:rsid w:val="004D67F0"/>
    <w:rsid w:val="004D6AC8"/>
    <w:rsid w:val="004D7006"/>
    <w:rsid w:val="004E0340"/>
    <w:rsid w:val="004E089C"/>
    <w:rsid w:val="004E0ABF"/>
    <w:rsid w:val="004E10DD"/>
    <w:rsid w:val="004E1A5C"/>
    <w:rsid w:val="004E201A"/>
    <w:rsid w:val="004E2107"/>
    <w:rsid w:val="004E258F"/>
    <w:rsid w:val="004E2B6B"/>
    <w:rsid w:val="004E31D9"/>
    <w:rsid w:val="004E3531"/>
    <w:rsid w:val="004E3B4A"/>
    <w:rsid w:val="004E3C5D"/>
    <w:rsid w:val="004E3DAE"/>
    <w:rsid w:val="004E4151"/>
    <w:rsid w:val="004E4368"/>
    <w:rsid w:val="004E4655"/>
    <w:rsid w:val="004E4D00"/>
    <w:rsid w:val="004E52A3"/>
    <w:rsid w:val="004E56F8"/>
    <w:rsid w:val="004E5730"/>
    <w:rsid w:val="004E5D04"/>
    <w:rsid w:val="004E6068"/>
    <w:rsid w:val="004E6140"/>
    <w:rsid w:val="004E617E"/>
    <w:rsid w:val="004E66F6"/>
    <w:rsid w:val="004E6BB4"/>
    <w:rsid w:val="004E7A50"/>
    <w:rsid w:val="004F0D70"/>
    <w:rsid w:val="004F0E1C"/>
    <w:rsid w:val="004F0F0B"/>
    <w:rsid w:val="004F111C"/>
    <w:rsid w:val="004F1BB7"/>
    <w:rsid w:val="004F283A"/>
    <w:rsid w:val="004F2F54"/>
    <w:rsid w:val="004F3237"/>
    <w:rsid w:val="004F4E07"/>
    <w:rsid w:val="004F5058"/>
    <w:rsid w:val="004F50F7"/>
    <w:rsid w:val="004F5380"/>
    <w:rsid w:val="004F561F"/>
    <w:rsid w:val="004F5725"/>
    <w:rsid w:val="004F68F6"/>
    <w:rsid w:val="004F69CB"/>
    <w:rsid w:val="004F70D7"/>
    <w:rsid w:val="00500012"/>
    <w:rsid w:val="00500E35"/>
    <w:rsid w:val="005015D8"/>
    <w:rsid w:val="005017FB"/>
    <w:rsid w:val="00501E5D"/>
    <w:rsid w:val="0050207D"/>
    <w:rsid w:val="00502717"/>
    <w:rsid w:val="00502E07"/>
    <w:rsid w:val="0050329C"/>
    <w:rsid w:val="005036A5"/>
    <w:rsid w:val="005039A2"/>
    <w:rsid w:val="00503A1E"/>
    <w:rsid w:val="00503E82"/>
    <w:rsid w:val="00504368"/>
    <w:rsid w:val="005045CB"/>
    <w:rsid w:val="005047AF"/>
    <w:rsid w:val="00505368"/>
    <w:rsid w:val="005056A2"/>
    <w:rsid w:val="00505905"/>
    <w:rsid w:val="00505C66"/>
    <w:rsid w:val="00505E4E"/>
    <w:rsid w:val="00505E93"/>
    <w:rsid w:val="00506607"/>
    <w:rsid w:val="005075DF"/>
    <w:rsid w:val="00507634"/>
    <w:rsid w:val="00507C34"/>
    <w:rsid w:val="005104C4"/>
    <w:rsid w:val="005107C2"/>
    <w:rsid w:val="00511534"/>
    <w:rsid w:val="005115E1"/>
    <w:rsid w:val="00512AB6"/>
    <w:rsid w:val="00512E02"/>
    <w:rsid w:val="00512EB5"/>
    <w:rsid w:val="00513A83"/>
    <w:rsid w:val="00513AE0"/>
    <w:rsid w:val="00514141"/>
    <w:rsid w:val="005146FA"/>
    <w:rsid w:val="00514AD4"/>
    <w:rsid w:val="0051502A"/>
    <w:rsid w:val="0051529F"/>
    <w:rsid w:val="0051530C"/>
    <w:rsid w:val="00515C0D"/>
    <w:rsid w:val="00515F62"/>
    <w:rsid w:val="00516853"/>
    <w:rsid w:val="00516D5E"/>
    <w:rsid w:val="00517C6E"/>
    <w:rsid w:val="00521259"/>
    <w:rsid w:val="00521791"/>
    <w:rsid w:val="00521802"/>
    <w:rsid w:val="0052290D"/>
    <w:rsid w:val="0052394D"/>
    <w:rsid w:val="00523B07"/>
    <w:rsid w:val="00523C77"/>
    <w:rsid w:val="0052420E"/>
    <w:rsid w:val="00524C63"/>
    <w:rsid w:val="00524DF6"/>
    <w:rsid w:val="005251F6"/>
    <w:rsid w:val="0052524E"/>
    <w:rsid w:val="00526155"/>
    <w:rsid w:val="00526474"/>
    <w:rsid w:val="0052692C"/>
    <w:rsid w:val="00526D8E"/>
    <w:rsid w:val="00527672"/>
    <w:rsid w:val="005277D8"/>
    <w:rsid w:val="00527A0C"/>
    <w:rsid w:val="005301EA"/>
    <w:rsid w:val="00530208"/>
    <w:rsid w:val="00530978"/>
    <w:rsid w:val="00530BB3"/>
    <w:rsid w:val="00531E55"/>
    <w:rsid w:val="00531F1A"/>
    <w:rsid w:val="0053238C"/>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156"/>
    <w:rsid w:val="00540A34"/>
    <w:rsid w:val="00541044"/>
    <w:rsid w:val="005413E5"/>
    <w:rsid w:val="0054220E"/>
    <w:rsid w:val="00542648"/>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C44"/>
    <w:rsid w:val="00546FCD"/>
    <w:rsid w:val="00547232"/>
    <w:rsid w:val="005472EA"/>
    <w:rsid w:val="0054754E"/>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7860"/>
    <w:rsid w:val="00557903"/>
    <w:rsid w:val="00557DAA"/>
    <w:rsid w:val="00560070"/>
    <w:rsid w:val="0056046D"/>
    <w:rsid w:val="00560642"/>
    <w:rsid w:val="00560C9A"/>
    <w:rsid w:val="0056102A"/>
    <w:rsid w:val="005610E7"/>
    <w:rsid w:val="0056114E"/>
    <w:rsid w:val="0056156C"/>
    <w:rsid w:val="00562425"/>
    <w:rsid w:val="005624CF"/>
    <w:rsid w:val="005637AE"/>
    <w:rsid w:val="00563A6D"/>
    <w:rsid w:val="00563F8E"/>
    <w:rsid w:val="005640C5"/>
    <w:rsid w:val="00564C66"/>
    <w:rsid w:val="005656DA"/>
    <w:rsid w:val="005669BC"/>
    <w:rsid w:val="00566A2C"/>
    <w:rsid w:val="00566A55"/>
    <w:rsid w:val="005676D9"/>
    <w:rsid w:val="00567932"/>
    <w:rsid w:val="00567A1D"/>
    <w:rsid w:val="00567AB1"/>
    <w:rsid w:val="00567DE4"/>
    <w:rsid w:val="00570A5C"/>
    <w:rsid w:val="00571C4A"/>
    <w:rsid w:val="00571D44"/>
    <w:rsid w:val="005725C5"/>
    <w:rsid w:val="00572714"/>
    <w:rsid w:val="0057374B"/>
    <w:rsid w:val="005738E6"/>
    <w:rsid w:val="00573C04"/>
    <w:rsid w:val="00574AD7"/>
    <w:rsid w:val="005757F1"/>
    <w:rsid w:val="0057584A"/>
    <w:rsid w:val="00575A56"/>
    <w:rsid w:val="00575E97"/>
    <w:rsid w:val="005761A4"/>
    <w:rsid w:val="00576337"/>
    <w:rsid w:val="00576606"/>
    <w:rsid w:val="005771DD"/>
    <w:rsid w:val="00577214"/>
    <w:rsid w:val="005777FE"/>
    <w:rsid w:val="005802F1"/>
    <w:rsid w:val="005804C7"/>
    <w:rsid w:val="005808EE"/>
    <w:rsid w:val="00580ED8"/>
    <w:rsid w:val="00580F28"/>
    <w:rsid w:val="00580FC7"/>
    <w:rsid w:val="005813F2"/>
    <w:rsid w:val="00581417"/>
    <w:rsid w:val="005815EA"/>
    <w:rsid w:val="00581C56"/>
    <w:rsid w:val="00582E58"/>
    <w:rsid w:val="00583507"/>
    <w:rsid w:val="00583F79"/>
    <w:rsid w:val="0058424C"/>
    <w:rsid w:val="00584523"/>
    <w:rsid w:val="0058462D"/>
    <w:rsid w:val="00584645"/>
    <w:rsid w:val="00584EF2"/>
    <w:rsid w:val="0058516F"/>
    <w:rsid w:val="0058551C"/>
    <w:rsid w:val="00585BE5"/>
    <w:rsid w:val="00585EAF"/>
    <w:rsid w:val="005867C5"/>
    <w:rsid w:val="005867F6"/>
    <w:rsid w:val="00586937"/>
    <w:rsid w:val="005871D5"/>
    <w:rsid w:val="00590122"/>
    <w:rsid w:val="00590562"/>
    <w:rsid w:val="005907EC"/>
    <w:rsid w:val="00590A60"/>
    <w:rsid w:val="00590ADC"/>
    <w:rsid w:val="00590FA1"/>
    <w:rsid w:val="00591EE2"/>
    <w:rsid w:val="0059256E"/>
    <w:rsid w:val="00592806"/>
    <w:rsid w:val="00592962"/>
    <w:rsid w:val="00592A5C"/>
    <w:rsid w:val="00593A8E"/>
    <w:rsid w:val="0059410C"/>
    <w:rsid w:val="005941DF"/>
    <w:rsid w:val="00594B49"/>
    <w:rsid w:val="00594C63"/>
    <w:rsid w:val="00594D49"/>
    <w:rsid w:val="0059566C"/>
    <w:rsid w:val="00596DDD"/>
    <w:rsid w:val="0059758B"/>
    <w:rsid w:val="00597759"/>
    <w:rsid w:val="005979EE"/>
    <w:rsid w:val="00597A14"/>
    <w:rsid w:val="005A0841"/>
    <w:rsid w:val="005A0C3F"/>
    <w:rsid w:val="005A0C60"/>
    <w:rsid w:val="005A0DAA"/>
    <w:rsid w:val="005A0F66"/>
    <w:rsid w:val="005A2594"/>
    <w:rsid w:val="005A2A9C"/>
    <w:rsid w:val="005A2BA7"/>
    <w:rsid w:val="005A2C94"/>
    <w:rsid w:val="005A2CB3"/>
    <w:rsid w:val="005A31E6"/>
    <w:rsid w:val="005A3312"/>
    <w:rsid w:val="005A34AA"/>
    <w:rsid w:val="005A34FF"/>
    <w:rsid w:val="005A3EDA"/>
    <w:rsid w:val="005A401C"/>
    <w:rsid w:val="005A4EE9"/>
    <w:rsid w:val="005A4F74"/>
    <w:rsid w:val="005A5152"/>
    <w:rsid w:val="005A573E"/>
    <w:rsid w:val="005A648F"/>
    <w:rsid w:val="005A6A12"/>
    <w:rsid w:val="005B0359"/>
    <w:rsid w:val="005B0721"/>
    <w:rsid w:val="005B0880"/>
    <w:rsid w:val="005B0F37"/>
    <w:rsid w:val="005B15EB"/>
    <w:rsid w:val="005B1672"/>
    <w:rsid w:val="005B17A7"/>
    <w:rsid w:val="005B1E3D"/>
    <w:rsid w:val="005B253A"/>
    <w:rsid w:val="005B26F9"/>
    <w:rsid w:val="005B2BFF"/>
    <w:rsid w:val="005B2DE8"/>
    <w:rsid w:val="005B3031"/>
    <w:rsid w:val="005B37E7"/>
    <w:rsid w:val="005B3DA5"/>
    <w:rsid w:val="005B43A5"/>
    <w:rsid w:val="005B459D"/>
    <w:rsid w:val="005B4614"/>
    <w:rsid w:val="005B4E2C"/>
    <w:rsid w:val="005B569C"/>
    <w:rsid w:val="005B5E0F"/>
    <w:rsid w:val="005B6165"/>
    <w:rsid w:val="005B724B"/>
    <w:rsid w:val="005B731A"/>
    <w:rsid w:val="005B75DF"/>
    <w:rsid w:val="005B793B"/>
    <w:rsid w:val="005B7AB7"/>
    <w:rsid w:val="005C0274"/>
    <w:rsid w:val="005C0494"/>
    <w:rsid w:val="005C0540"/>
    <w:rsid w:val="005C0785"/>
    <w:rsid w:val="005C093B"/>
    <w:rsid w:val="005C13B8"/>
    <w:rsid w:val="005C17BB"/>
    <w:rsid w:val="005C1C4C"/>
    <w:rsid w:val="005C247B"/>
    <w:rsid w:val="005C2483"/>
    <w:rsid w:val="005C25EA"/>
    <w:rsid w:val="005C2859"/>
    <w:rsid w:val="005C2AC1"/>
    <w:rsid w:val="005C303A"/>
    <w:rsid w:val="005C3747"/>
    <w:rsid w:val="005C3E60"/>
    <w:rsid w:val="005C3EB9"/>
    <w:rsid w:val="005C43BE"/>
    <w:rsid w:val="005C44A4"/>
    <w:rsid w:val="005C4870"/>
    <w:rsid w:val="005C4E1C"/>
    <w:rsid w:val="005C6455"/>
    <w:rsid w:val="005C64EC"/>
    <w:rsid w:val="005C65D8"/>
    <w:rsid w:val="005C6DE7"/>
    <w:rsid w:val="005C6F2B"/>
    <w:rsid w:val="005C771A"/>
    <w:rsid w:val="005C79C8"/>
    <w:rsid w:val="005C7B2C"/>
    <w:rsid w:val="005C7D47"/>
    <w:rsid w:val="005C7DA1"/>
    <w:rsid w:val="005D01DC"/>
    <w:rsid w:val="005D0281"/>
    <w:rsid w:val="005D09AF"/>
    <w:rsid w:val="005D0DD9"/>
    <w:rsid w:val="005D1054"/>
    <w:rsid w:val="005D1944"/>
    <w:rsid w:val="005D1BC8"/>
    <w:rsid w:val="005D1EFA"/>
    <w:rsid w:val="005D1F5C"/>
    <w:rsid w:val="005D280D"/>
    <w:rsid w:val="005D2B49"/>
    <w:rsid w:val="005D346E"/>
    <w:rsid w:val="005D43A3"/>
    <w:rsid w:val="005D44F0"/>
    <w:rsid w:val="005D468E"/>
    <w:rsid w:val="005D4837"/>
    <w:rsid w:val="005D4F8B"/>
    <w:rsid w:val="005D57BC"/>
    <w:rsid w:val="005D5DD2"/>
    <w:rsid w:val="005D5E8E"/>
    <w:rsid w:val="005D6719"/>
    <w:rsid w:val="005D6A8E"/>
    <w:rsid w:val="005D6EDB"/>
    <w:rsid w:val="005D755A"/>
    <w:rsid w:val="005E03B9"/>
    <w:rsid w:val="005E0912"/>
    <w:rsid w:val="005E0A34"/>
    <w:rsid w:val="005E0E65"/>
    <w:rsid w:val="005E1058"/>
    <w:rsid w:val="005E1CE5"/>
    <w:rsid w:val="005E203B"/>
    <w:rsid w:val="005E2615"/>
    <w:rsid w:val="005E2AE9"/>
    <w:rsid w:val="005E2D9E"/>
    <w:rsid w:val="005E3004"/>
    <w:rsid w:val="005E3008"/>
    <w:rsid w:val="005E3998"/>
    <w:rsid w:val="005E41B2"/>
    <w:rsid w:val="005E4388"/>
    <w:rsid w:val="005E46D6"/>
    <w:rsid w:val="005E5706"/>
    <w:rsid w:val="005E58F1"/>
    <w:rsid w:val="005E5AF2"/>
    <w:rsid w:val="005E695C"/>
    <w:rsid w:val="005E6B91"/>
    <w:rsid w:val="005E7B20"/>
    <w:rsid w:val="005F0002"/>
    <w:rsid w:val="005F00B2"/>
    <w:rsid w:val="005F037D"/>
    <w:rsid w:val="005F045E"/>
    <w:rsid w:val="005F0701"/>
    <w:rsid w:val="005F1CC3"/>
    <w:rsid w:val="005F2509"/>
    <w:rsid w:val="005F2973"/>
    <w:rsid w:val="005F2DFE"/>
    <w:rsid w:val="005F2E6B"/>
    <w:rsid w:val="005F3889"/>
    <w:rsid w:val="005F38D7"/>
    <w:rsid w:val="005F3D4C"/>
    <w:rsid w:val="005F3D84"/>
    <w:rsid w:val="005F4725"/>
    <w:rsid w:val="005F49BA"/>
    <w:rsid w:val="005F4B5D"/>
    <w:rsid w:val="005F4BD7"/>
    <w:rsid w:val="005F4DB2"/>
    <w:rsid w:val="005F505C"/>
    <w:rsid w:val="005F5797"/>
    <w:rsid w:val="005F5A76"/>
    <w:rsid w:val="005F5B44"/>
    <w:rsid w:val="005F68AC"/>
    <w:rsid w:val="005F6934"/>
    <w:rsid w:val="005F714F"/>
    <w:rsid w:val="005F75F8"/>
    <w:rsid w:val="005F75FB"/>
    <w:rsid w:val="005F765D"/>
    <w:rsid w:val="005F7B48"/>
    <w:rsid w:val="005F7B71"/>
    <w:rsid w:val="0060098B"/>
    <w:rsid w:val="00600DC7"/>
    <w:rsid w:val="006014BD"/>
    <w:rsid w:val="00601CE4"/>
    <w:rsid w:val="00601CEA"/>
    <w:rsid w:val="00601E75"/>
    <w:rsid w:val="006025DA"/>
    <w:rsid w:val="0060322F"/>
    <w:rsid w:val="00603278"/>
    <w:rsid w:val="006033E7"/>
    <w:rsid w:val="0060389B"/>
    <w:rsid w:val="00603CF2"/>
    <w:rsid w:val="00604363"/>
    <w:rsid w:val="0060437F"/>
    <w:rsid w:val="0060443A"/>
    <w:rsid w:val="006047DC"/>
    <w:rsid w:val="006049BA"/>
    <w:rsid w:val="00604B91"/>
    <w:rsid w:val="0060591F"/>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F62"/>
    <w:rsid w:val="0061279C"/>
    <w:rsid w:val="00612D1B"/>
    <w:rsid w:val="006134DA"/>
    <w:rsid w:val="00614151"/>
    <w:rsid w:val="006145A6"/>
    <w:rsid w:val="006148E6"/>
    <w:rsid w:val="00615C46"/>
    <w:rsid w:val="00615F54"/>
    <w:rsid w:val="00616688"/>
    <w:rsid w:val="0061723C"/>
    <w:rsid w:val="00617425"/>
    <w:rsid w:val="006177F7"/>
    <w:rsid w:val="00621340"/>
    <w:rsid w:val="00621709"/>
    <w:rsid w:val="00621D7A"/>
    <w:rsid w:val="00622392"/>
    <w:rsid w:val="00622BB2"/>
    <w:rsid w:val="00623196"/>
    <w:rsid w:val="00623BDB"/>
    <w:rsid w:val="00623C09"/>
    <w:rsid w:val="00623C0A"/>
    <w:rsid w:val="00623D9C"/>
    <w:rsid w:val="00624550"/>
    <w:rsid w:val="00624E51"/>
    <w:rsid w:val="006253EF"/>
    <w:rsid w:val="006254EF"/>
    <w:rsid w:val="006261F3"/>
    <w:rsid w:val="0062663D"/>
    <w:rsid w:val="00626713"/>
    <w:rsid w:val="00626FF1"/>
    <w:rsid w:val="006301D6"/>
    <w:rsid w:val="006302EC"/>
    <w:rsid w:val="00630512"/>
    <w:rsid w:val="0063092E"/>
    <w:rsid w:val="00630CCE"/>
    <w:rsid w:val="0063190E"/>
    <w:rsid w:val="00631B39"/>
    <w:rsid w:val="0063213C"/>
    <w:rsid w:val="006322FF"/>
    <w:rsid w:val="006325BA"/>
    <w:rsid w:val="00633DD6"/>
    <w:rsid w:val="00634071"/>
    <w:rsid w:val="0063416D"/>
    <w:rsid w:val="0063469A"/>
    <w:rsid w:val="006346A6"/>
    <w:rsid w:val="00634903"/>
    <w:rsid w:val="00635513"/>
    <w:rsid w:val="00635C3F"/>
    <w:rsid w:val="00635D11"/>
    <w:rsid w:val="006362D3"/>
    <w:rsid w:val="00636DBE"/>
    <w:rsid w:val="006370FB"/>
    <w:rsid w:val="006371C1"/>
    <w:rsid w:val="006372FB"/>
    <w:rsid w:val="006376B6"/>
    <w:rsid w:val="00637895"/>
    <w:rsid w:val="00640055"/>
    <w:rsid w:val="006403C4"/>
    <w:rsid w:val="00640437"/>
    <w:rsid w:val="0064092E"/>
    <w:rsid w:val="00640A7D"/>
    <w:rsid w:val="00640B90"/>
    <w:rsid w:val="00640F57"/>
    <w:rsid w:val="00641322"/>
    <w:rsid w:val="00641557"/>
    <w:rsid w:val="00641837"/>
    <w:rsid w:val="0064192E"/>
    <w:rsid w:val="00642117"/>
    <w:rsid w:val="00642266"/>
    <w:rsid w:val="0064308E"/>
    <w:rsid w:val="0064309B"/>
    <w:rsid w:val="006434FB"/>
    <w:rsid w:val="00643846"/>
    <w:rsid w:val="00643DB4"/>
    <w:rsid w:val="006442BC"/>
    <w:rsid w:val="006443E2"/>
    <w:rsid w:val="0064452E"/>
    <w:rsid w:val="006447F1"/>
    <w:rsid w:val="00644884"/>
    <w:rsid w:val="006459DA"/>
    <w:rsid w:val="00645A2F"/>
    <w:rsid w:val="00645D56"/>
    <w:rsid w:val="00645DD2"/>
    <w:rsid w:val="006467F0"/>
    <w:rsid w:val="00646E1F"/>
    <w:rsid w:val="00647098"/>
    <w:rsid w:val="00647372"/>
    <w:rsid w:val="006479BF"/>
    <w:rsid w:val="00650036"/>
    <w:rsid w:val="00650184"/>
    <w:rsid w:val="00650F32"/>
    <w:rsid w:val="006515E0"/>
    <w:rsid w:val="00651A48"/>
    <w:rsid w:val="00651FFC"/>
    <w:rsid w:val="00652218"/>
    <w:rsid w:val="0065273B"/>
    <w:rsid w:val="00652B68"/>
    <w:rsid w:val="006537FD"/>
    <w:rsid w:val="00653B0E"/>
    <w:rsid w:val="006540BE"/>
    <w:rsid w:val="00654421"/>
    <w:rsid w:val="00654702"/>
    <w:rsid w:val="00654A0C"/>
    <w:rsid w:val="006550C8"/>
    <w:rsid w:val="00655E56"/>
    <w:rsid w:val="00656BCF"/>
    <w:rsid w:val="00656CB7"/>
    <w:rsid w:val="00657995"/>
    <w:rsid w:val="00657A62"/>
    <w:rsid w:val="00657F78"/>
    <w:rsid w:val="006603B6"/>
    <w:rsid w:val="0066143B"/>
    <w:rsid w:val="00661AE4"/>
    <w:rsid w:val="0066299F"/>
    <w:rsid w:val="00663E5E"/>
    <w:rsid w:val="006645E0"/>
    <w:rsid w:val="006646CD"/>
    <w:rsid w:val="00664852"/>
    <w:rsid w:val="00664E82"/>
    <w:rsid w:val="006651CC"/>
    <w:rsid w:val="00665214"/>
    <w:rsid w:val="00665C26"/>
    <w:rsid w:val="00665EB8"/>
    <w:rsid w:val="00666377"/>
    <w:rsid w:val="00666FF4"/>
    <w:rsid w:val="006675E7"/>
    <w:rsid w:val="006677A0"/>
    <w:rsid w:val="006679A0"/>
    <w:rsid w:val="00667A57"/>
    <w:rsid w:val="00667CF2"/>
    <w:rsid w:val="00667F4D"/>
    <w:rsid w:val="0067017E"/>
    <w:rsid w:val="006704DC"/>
    <w:rsid w:val="00670576"/>
    <w:rsid w:val="00670761"/>
    <w:rsid w:val="00671BCB"/>
    <w:rsid w:val="006723FE"/>
    <w:rsid w:val="00672AB3"/>
    <w:rsid w:val="00672B6C"/>
    <w:rsid w:val="00673433"/>
    <w:rsid w:val="006735FA"/>
    <w:rsid w:val="006739FD"/>
    <w:rsid w:val="00673F26"/>
    <w:rsid w:val="006743DC"/>
    <w:rsid w:val="0067451C"/>
    <w:rsid w:val="00674954"/>
    <w:rsid w:val="00674A85"/>
    <w:rsid w:val="00674A86"/>
    <w:rsid w:val="0067539C"/>
    <w:rsid w:val="00677746"/>
    <w:rsid w:val="0067783B"/>
    <w:rsid w:val="00677B5A"/>
    <w:rsid w:val="0068095E"/>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DD8"/>
    <w:rsid w:val="006862B4"/>
    <w:rsid w:val="00687069"/>
    <w:rsid w:val="006871CE"/>
    <w:rsid w:val="006875B4"/>
    <w:rsid w:val="00687607"/>
    <w:rsid w:val="00687726"/>
    <w:rsid w:val="006877CA"/>
    <w:rsid w:val="00687B06"/>
    <w:rsid w:val="0069029D"/>
    <w:rsid w:val="006904C7"/>
    <w:rsid w:val="006906CB"/>
    <w:rsid w:val="0069081B"/>
    <w:rsid w:val="00690AC6"/>
    <w:rsid w:val="00691982"/>
    <w:rsid w:val="006920BC"/>
    <w:rsid w:val="006920EE"/>
    <w:rsid w:val="00692634"/>
    <w:rsid w:val="006927E8"/>
    <w:rsid w:val="00692C88"/>
    <w:rsid w:val="00692EBA"/>
    <w:rsid w:val="00693397"/>
    <w:rsid w:val="006934C6"/>
    <w:rsid w:val="0069377F"/>
    <w:rsid w:val="0069430A"/>
    <w:rsid w:val="00694590"/>
    <w:rsid w:val="0069467E"/>
    <w:rsid w:val="00694699"/>
    <w:rsid w:val="00695DDE"/>
    <w:rsid w:val="00696811"/>
    <w:rsid w:val="00696D38"/>
    <w:rsid w:val="00696DA4"/>
    <w:rsid w:val="00697708"/>
    <w:rsid w:val="00697AC0"/>
    <w:rsid w:val="006A025F"/>
    <w:rsid w:val="006A03DE"/>
    <w:rsid w:val="006A0F21"/>
    <w:rsid w:val="006A1122"/>
    <w:rsid w:val="006A1FA8"/>
    <w:rsid w:val="006A2004"/>
    <w:rsid w:val="006A218F"/>
    <w:rsid w:val="006A21E2"/>
    <w:rsid w:val="006A2E0F"/>
    <w:rsid w:val="006A3228"/>
    <w:rsid w:val="006A3E70"/>
    <w:rsid w:val="006A4119"/>
    <w:rsid w:val="006A43FE"/>
    <w:rsid w:val="006A4564"/>
    <w:rsid w:val="006A4D59"/>
    <w:rsid w:val="006A54F0"/>
    <w:rsid w:val="006A60E7"/>
    <w:rsid w:val="006A6851"/>
    <w:rsid w:val="006A6D86"/>
    <w:rsid w:val="006A6FA6"/>
    <w:rsid w:val="006A796F"/>
    <w:rsid w:val="006A7E5B"/>
    <w:rsid w:val="006B118C"/>
    <w:rsid w:val="006B11CE"/>
    <w:rsid w:val="006B1846"/>
    <w:rsid w:val="006B1939"/>
    <w:rsid w:val="006B4741"/>
    <w:rsid w:val="006B54D9"/>
    <w:rsid w:val="006B54F7"/>
    <w:rsid w:val="006B5674"/>
    <w:rsid w:val="006B5B05"/>
    <w:rsid w:val="006B5CD1"/>
    <w:rsid w:val="006B5E84"/>
    <w:rsid w:val="006B5ED0"/>
    <w:rsid w:val="006B70B7"/>
    <w:rsid w:val="006B7449"/>
    <w:rsid w:val="006B7FD6"/>
    <w:rsid w:val="006C09F0"/>
    <w:rsid w:val="006C0F13"/>
    <w:rsid w:val="006C1351"/>
    <w:rsid w:val="006C1390"/>
    <w:rsid w:val="006C14D2"/>
    <w:rsid w:val="006C1A99"/>
    <w:rsid w:val="006C1FF5"/>
    <w:rsid w:val="006C201A"/>
    <w:rsid w:val="006C2531"/>
    <w:rsid w:val="006C2ACE"/>
    <w:rsid w:val="006C32F4"/>
    <w:rsid w:val="006C3DE4"/>
    <w:rsid w:val="006C4735"/>
    <w:rsid w:val="006C49E3"/>
    <w:rsid w:val="006C5345"/>
    <w:rsid w:val="006C5EF9"/>
    <w:rsid w:val="006C5FAA"/>
    <w:rsid w:val="006C627A"/>
    <w:rsid w:val="006C7668"/>
    <w:rsid w:val="006C78E2"/>
    <w:rsid w:val="006C7F54"/>
    <w:rsid w:val="006D09EE"/>
    <w:rsid w:val="006D0DAC"/>
    <w:rsid w:val="006D1059"/>
    <w:rsid w:val="006D10F4"/>
    <w:rsid w:val="006D11CB"/>
    <w:rsid w:val="006D1A2A"/>
    <w:rsid w:val="006D2050"/>
    <w:rsid w:val="006D20B8"/>
    <w:rsid w:val="006D2408"/>
    <w:rsid w:val="006D2A62"/>
    <w:rsid w:val="006D2E9F"/>
    <w:rsid w:val="006D3218"/>
    <w:rsid w:val="006D34EE"/>
    <w:rsid w:val="006D38E4"/>
    <w:rsid w:val="006D39D0"/>
    <w:rsid w:val="006D4F9D"/>
    <w:rsid w:val="006D5121"/>
    <w:rsid w:val="006D5972"/>
    <w:rsid w:val="006D65E3"/>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3A5F"/>
    <w:rsid w:val="006E4541"/>
    <w:rsid w:val="006E4DFD"/>
    <w:rsid w:val="006E4E09"/>
    <w:rsid w:val="006E52E9"/>
    <w:rsid w:val="006E57E2"/>
    <w:rsid w:val="006E5B1A"/>
    <w:rsid w:val="006E654B"/>
    <w:rsid w:val="006E7B09"/>
    <w:rsid w:val="006E7CCC"/>
    <w:rsid w:val="006F0369"/>
    <w:rsid w:val="006F08BA"/>
    <w:rsid w:val="006F0C0A"/>
    <w:rsid w:val="006F0C3B"/>
    <w:rsid w:val="006F20DE"/>
    <w:rsid w:val="006F25DE"/>
    <w:rsid w:val="006F2714"/>
    <w:rsid w:val="006F2A09"/>
    <w:rsid w:val="006F32A8"/>
    <w:rsid w:val="006F3325"/>
    <w:rsid w:val="006F3EA7"/>
    <w:rsid w:val="006F3ED3"/>
    <w:rsid w:val="006F45E3"/>
    <w:rsid w:val="006F4867"/>
    <w:rsid w:val="006F4A76"/>
    <w:rsid w:val="006F4DB7"/>
    <w:rsid w:val="006F5460"/>
    <w:rsid w:val="006F5546"/>
    <w:rsid w:val="006F5DB3"/>
    <w:rsid w:val="006F6045"/>
    <w:rsid w:val="006F6282"/>
    <w:rsid w:val="006F67DD"/>
    <w:rsid w:val="006F6E67"/>
    <w:rsid w:val="006F71CC"/>
    <w:rsid w:val="006F7382"/>
    <w:rsid w:val="006F748C"/>
    <w:rsid w:val="006F79AD"/>
    <w:rsid w:val="0070056B"/>
    <w:rsid w:val="00700610"/>
    <w:rsid w:val="007008B5"/>
    <w:rsid w:val="007018E9"/>
    <w:rsid w:val="00701E3A"/>
    <w:rsid w:val="00701EFF"/>
    <w:rsid w:val="00702521"/>
    <w:rsid w:val="0070293C"/>
    <w:rsid w:val="00703262"/>
    <w:rsid w:val="007034DB"/>
    <w:rsid w:val="00703A7C"/>
    <w:rsid w:val="00704159"/>
    <w:rsid w:val="0070440D"/>
    <w:rsid w:val="00704452"/>
    <w:rsid w:val="007047BE"/>
    <w:rsid w:val="007050AB"/>
    <w:rsid w:val="00705117"/>
    <w:rsid w:val="007057F2"/>
    <w:rsid w:val="00705BFC"/>
    <w:rsid w:val="00706301"/>
    <w:rsid w:val="00706457"/>
    <w:rsid w:val="00706BF6"/>
    <w:rsid w:val="00706C2B"/>
    <w:rsid w:val="00706DC2"/>
    <w:rsid w:val="00707057"/>
    <w:rsid w:val="00707773"/>
    <w:rsid w:val="00707782"/>
    <w:rsid w:val="007100DA"/>
    <w:rsid w:val="0071027E"/>
    <w:rsid w:val="007102FE"/>
    <w:rsid w:val="00710368"/>
    <w:rsid w:val="007117DE"/>
    <w:rsid w:val="0071183D"/>
    <w:rsid w:val="00711DAB"/>
    <w:rsid w:val="00712218"/>
    <w:rsid w:val="007122F2"/>
    <w:rsid w:val="00712396"/>
    <w:rsid w:val="00712607"/>
    <w:rsid w:val="00712D07"/>
    <w:rsid w:val="00712DD2"/>
    <w:rsid w:val="007138CA"/>
    <w:rsid w:val="00713DED"/>
    <w:rsid w:val="0071459D"/>
    <w:rsid w:val="00714A6D"/>
    <w:rsid w:val="00714ACB"/>
    <w:rsid w:val="00715589"/>
    <w:rsid w:val="00715878"/>
    <w:rsid w:val="00715A64"/>
    <w:rsid w:val="00715F69"/>
    <w:rsid w:val="00715F80"/>
    <w:rsid w:val="0071688F"/>
    <w:rsid w:val="0071784A"/>
    <w:rsid w:val="00717A41"/>
    <w:rsid w:val="00717B7B"/>
    <w:rsid w:val="00717C6B"/>
    <w:rsid w:val="0072034D"/>
    <w:rsid w:val="0072045B"/>
    <w:rsid w:val="007212C4"/>
    <w:rsid w:val="00722174"/>
    <w:rsid w:val="007238F9"/>
    <w:rsid w:val="00723C00"/>
    <w:rsid w:val="0072451C"/>
    <w:rsid w:val="00724F62"/>
    <w:rsid w:val="00725EC5"/>
    <w:rsid w:val="00725FCF"/>
    <w:rsid w:val="0072648C"/>
    <w:rsid w:val="00726AF6"/>
    <w:rsid w:val="00726D92"/>
    <w:rsid w:val="00726DD4"/>
    <w:rsid w:val="00727387"/>
    <w:rsid w:val="00730093"/>
    <w:rsid w:val="00730252"/>
    <w:rsid w:val="007302B0"/>
    <w:rsid w:val="00731599"/>
    <w:rsid w:val="007325C1"/>
    <w:rsid w:val="007329C4"/>
    <w:rsid w:val="00732AE7"/>
    <w:rsid w:val="00732B57"/>
    <w:rsid w:val="00732BD8"/>
    <w:rsid w:val="00733177"/>
    <w:rsid w:val="007332C6"/>
    <w:rsid w:val="00736677"/>
    <w:rsid w:val="00736A0D"/>
    <w:rsid w:val="00736DAD"/>
    <w:rsid w:val="00736E66"/>
    <w:rsid w:val="007374E5"/>
    <w:rsid w:val="007375ED"/>
    <w:rsid w:val="00740056"/>
    <w:rsid w:val="007400FE"/>
    <w:rsid w:val="007402F5"/>
    <w:rsid w:val="00740635"/>
    <w:rsid w:val="00740912"/>
    <w:rsid w:val="00740F32"/>
    <w:rsid w:val="00741351"/>
    <w:rsid w:val="0074175E"/>
    <w:rsid w:val="007417C5"/>
    <w:rsid w:val="00742B62"/>
    <w:rsid w:val="0074314E"/>
    <w:rsid w:val="007435BB"/>
    <w:rsid w:val="00743970"/>
    <w:rsid w:val="00744016"/>
    <w:rsid w:val="00744242"/>
    <w:rsid w:val="007452E2"/>
    <w:rsid w:val="0074565B"/>
    <w:rsid w:val="007456A0"/>
    <w:rsid w:val="0074574B"/>
    <w:rsid w:val="0074582D"/>
    <w:rsid w:val="00745F3A"/>
    <w:rsid w:val="00745F8F"/>
    <w:rsid w:val="007478C2"/>
    <w:rsid w:val="00747967"/>
    <w:rsid w:val="00750D56"/>
    <w:rsid w:val="0075104D"/>
    <w:rsid w:val="0075112D"/>
    <w:rsid w:val="0075114E"/>
    <w:rsid w:val="007512F2"/>
    <w:rsid w:val="007517A7"/>
    <w:rsid w:val="0075197B"/>
    <w:rsid w:val="00751B50"/>
    <w:rsid w:val="007525E3"/>
    <w:rsid w:val="00752A58"/>
    <w:rsid w:val="00753269"/>
    <w:rsid w:val="007534BF"/>
    <w:rsid w:val="00753FBA"/>
    <w:rsid w:val="007543F0"/>
    <w:rsid w:val="00754B3F"/>
    <w:rsid w:val="007556D2"/>
    <w:rsid w:val="00756857"/>
    <w:rsid w:val="007573C7"/>
    <w:rsid w:val="0075746D"/>
    <w:rsid w:val="0075748A"/>
    <w:rsid w:val="007579CE"/>
    <w:rsid w:val="0076034C"/>
    <w:rsid w:val="00760731"/>
    <w:rsid w:val="007610A9"/>
    <w:rsid w:val="00761BE5"/>
    <w:rsid w:val="007620BE"/>
    <w:rsid w:val="007622FC"/>
    <w:rsid w:val="00762374"/>
    <w:rsid w:val="00762A26"/>
    <w:rsid w:val="00763004"/>
    <w:rsid w:val="007635D1"/>
    <w:rsid w:val="007642C7"/>
    <w:rsid w:val="0076468E"/>
    <w:rsid w:val="007648B2"/>
    <w:rsid w:val="00764B58"/>
    <w:rsid w:val="00764F60"/>
    <w:rsid w:val="00765AA3"/>
    <w:rsid w:val="00765D98"/>
    <w:rsid w:val="00765E93"/>
    <w:rsid w:val="007666B0"/>
    <w:rsid w:val="007669EE"/>
    <w:rsid w:val="00766A6C"/>
    <w:rsid w:val="00767002"/>
    <w:rsid w:val="00772125"/>
    <w:rsid w:val="0077255A"/>
    <w:rsid w:val="00772EC1"/>
    <w:rsid w:val="00773930"/>
    <w:rsid w:val="00774A44"/>
    <w:rsid w:val="007752DE"/>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9E0"/>
    <w:rsid w:val="00782CA6"/>
    <w:rsid w:val="00782E07"/>
    <w:rsid w:val="00783296"/>
    <w:rsid w:val="00783EFE"/>
    <w:rsid w:val="00783FCD"/>
    <w:rsid w:val="007841CE"/>
    <w:rsid w:val="0078446F"/>
    <w:rsid w:val="00785879"/>
    <w:rsid w:val="007858D2"/>
    <w:rsid w:val="00785A20"/>
    <w:rsid w:val="00785F52"/>
    <w:rsid w:val="007863F9"/>
    <w:rsid w:val="007867B9"/>
    <w:rsid w:val="00786914"/>
    <w:rsid w:val="00786974"/>
    <w:rsid w:val="00787192"/>
    <w:rsid w:val="00787204"/>
    <w:rsid w:val="007877F0"/>
    <w:rsid w:val="00787A5B"/>
    <w:rsid w:val="00790227"/>
    <w:rsid w:val="00790851"/>
    <w:rsid w:val="007909B4"/>
    <w:rsid w:val="00790FA8"/>
    <w:rsid w:val="0079116F"/>
    <w:rsid w:val="00792E99"/>
    <w:rsid w:val="00792EDB"/>
    <w:rsid w:val="007937D0"/>
    <w:rsid w:val="0079429B"/>
    <w:rsid w:val="00794345"/>
    <w:rsid w:val="007944A2"/>
    <w:rsid w:val="007949BC"/>
    <w:rsid w:val="00795036"/>
    <w:rsid w:val="00795F85"/>
    <w:rsid w:val="00796816"/>
    <w:rsid w:val="00796F31"/>
    <w:rsid w:val="007971ED"/>
    <w:rsid w:val="00797348"/>
    <w:rsid w:val="00797E0C"/>
    <w:rsid w:val="00797E27"/>
    <w:rsid w:val="00797F05"/>
    <w:rsid w:val="00797FB4"/>
    <w:rsid w:val="007A025C"/>
    <w:rsid w:val="007A0580"/>
    <w:rsid w:val="007A05A0"/>
    <w:rsid w:val="007A09EC"/>
    <w:rsid w:val="007A0B6B"/>
    <w:rsid w:val="007A0C2B"/>
    <w:rsid w:val="007A0D6D"/>
    <w:rsid w:val="007A2644"/>
    <w:rsid w:val="007A27EF"/>
    <w:rsid w:val="007A37BD"/>
    <w:rsid w:val="007A37CB"/>
    <w:rsid w:val="007A431E"/>
    <w:rsid w:val="007A43BC"/>
    <w:rsid w:val="007A456B"/>
    <w:rsid w:val="007A46A5"/>
    <w:rsid w:val="007A46ED"/>
    <w:rsid w:val="007A4812"/>
    <w:rsid w:val="007A48AB"/>
    <w:rsid w:val="007A4FEA"/>
    <w:rsid w:val="007A52AF"/>
    <w:rsid w:val="007A5587"/>
    <w:rsid w:val="007A58AB"/>
    <w:rsid w:val="007A62FE"/>
    <w:rsid w:val="007A64B2"/>
    <w:rsid w:val="007A6FD7"/>
    <w:rsid w:val="007A74D4"/>
    <w:rsid w:val="007A7D76"/>
    <w:rsid w:val="007B05DD"/>
    <w:rsid w:val="007B082F"/>
    <w:rsid w:val="007B0B75"/>
    <w:rsid w:val="007B0CE9"/>
    <w:rsid w:val="007B0DFC"/>
    <w:rsid w:val="007B0EDB"/>
    <w:rsid w:val="007B0EF2"/>
    <w:rsid w:val="007B1041"/>
    <w:rsid w:val="007B1137"/>
    <w:rsid w:val="007B1470"/>
    <w:rsid w:val="007B160E"/>
    <w:rsid w:val="007B1763"/>
    <w:rsid w:val="007B188E"/>
    <w:rsid w:val="007B1D67"/>
    <w:rsid w:val="007B1DCD"/>
    <w:rsid w:val="007B2229"/>
    <w:rsid w:val="007B260B"/>
    <w:rsid w:val="007B26E3"/>
    <w:rsid w:val="007B2BF9"/>
    <w:rsid w:val="007B37BB"/>
    <w:rsid w:val="007B3E84"/>
    <w:rsid w:val="007B3F4A"/>
    <w:rsid w:val="007B505A"/>
    <w:rsid w:val="007B5676"/>
    <w:rsid w:val="007B5A66"/>
    <w:rsid w:val="007B5BDF"/>
    <w:rsid w:val="007B5C54"/>
    <w:rsid w:val="007B6073"/>
    <w:rsid w:val="007B734C"/>
    <w:rsid w:val="007B7BFE"/>
    <w:rsid w:val="007C0550"/>
    <w:rsid w:val="007C0862"/>
    <w:rsid w:val="007C0D53"/>
    <w:rsid w:val="007C0F73"/>
    <w:rsid w:val="007C1F4F"/>
    <w:rsid w:val="007C22A1"/>
    <w:rsid w:val="007C22EF"/>
    <w:rsid w:val="007C28E8"/>
    <w:rsid w:val="007C2DC3"/>
    <w:rsid w:val="007C3054"/>
    <w:rsid w:val="007C3391"/>
    <w:rsid w:val="007C37B1"/>
    <w:rsid w:val="007C3936"/>
    <w:rsid w:val="007C3DF1"/>
    <w:rsid w:val="007C48F4"/>
    <w:rsid w:val="007C4B34"/>
    <w:rsid w:val="007C5206"/>
    <w:rsid w:val="007C5999"/>
    <w:rsid w:val="007C667E"/>
    <w:rsid w:val="007C7445"/>
    <w:rsid w:val="007C7B63"/>
    <w:rsid w:val="007C7DE3"/>
    <w:rsid w:val="007D0469"/>
    <w:rsid w:val="007D090E"/>
    <w:rsid w:val="007D0D57"/>
    <w:rsid w:val="007D0ECC"/>
    <w:rsid w:val="007D1128"/>
    <w:rsid w:val="007D185F"/>
    <w:rsid w:val="007D1988"/>
    <w:rsid w:val="007D22AA"/>
    <w:rsid w:val="007D2964"/>
    <w:rsid w:val="007D2A9E"/>
    <w:rsid w:val="007D2CFB"/>
    <w:rsid w:val="007D2E5F"/>
    <w:rsid w:val="007D2EAD"/>
    <w:rsid w:val="007D33E8"/>
    <w:rsid w:val="007D4071"/>
    <w:rsid w:val="007D41A7"/>
    <w:rsid w:val="007D4514"/>
    <w:rsid w:val="007D48E2"/>
    <w:rsid w:val="007D575D"/>
    <w:rsid w:val="007D6227"/>
    <w:rsid w:val="007D69CB"/>
    <w:rsid w:val="007D6D6C"/>
    <w:rsid w:val="007D6E61"/>
    <w:rsid w:val="007D73AC"/>
    <w:rsid w:val="007E0984"/>
    <w:rsid w:val="007E121C"/>
    <w:rsid w:val="007E1568"/>
    <w:rsid w:val="007E1661"/>
    <w:rsid w:val="007E1815"/>
    <w:rsid w:val="007E1A3B"/>
    <w:rsid w:val="007E1A60"/>
    <w:rsid w:val="007E1EB9"/>
    <w:rsid w:val="007E1F6C"/>
    <w:rsid w:val="007E2554"/>
    <w:rsid w:val="007E28AA"/>
    <w:rsid w:val="007E3802"/>
    <w:rsid w:val="007E3959"/>
    <w:rsid w:val="007E51AF"/>
    <w:rsid w:val="007E52C5"/>
    <w:rsid w:val="007E5505"/>
    <w:rsid w:val="007E5E01"/>
    <w:rsid w:val="007E6B9C"/>
    <w:rsid w:val="007E74F6"/>
    <w:rsid w:val="007E775C"/>
    <w:rsid w:val="007E7940"/>
    <w:rsid w:val="007E7CCA"/>
    <w:rsid w:val="007E7D93"/>
    <w:rsid w:val="007F0768"/>
    <w:rsid w:val="007F1051"/>
    <w:rsid w:val="007F1162"/>
    <w:rsid w:val="007F15AB"/>
    <w:rsid w:val="007F19F4"/>
    <w:rsid w:val="007F1C62"/>
    <w:rsid w:val="007F2D82"/>
    <w:rsid w:val="007F3BF8"/>
    <w:rsid w:val="007F43A2"/>
    <w:rsid w:val="007F4430"/>
    <w:rsid w:val="007F4E17"/>
    <w:rsid w:val="007F4EA1"/>
    <w:rsid w:val="007F5050"/>
    <w:rsid w:val="007F58DE"/>
    <w:rsid w:val="007F6680"/>
    <w:rsid w:val="007F699D"/>
    <w:rsid w:val="007F6FBD"/>
    <w:rsid w:val="007F70C1"/>
    <w:rsid w:val="007F7D69"/>
    <w:rsid w:val="007F7F28"/>
    <w:rsid w:val="0080005B"/>
    <w:rsid w:val="00800781"/>
    <w:rsid w:val="0080090F"/>
    <w:rsid w:val="008011B9"/>
    <w:rsid w:val="00801207"/>
    <w:rsid w:val="0080128C"/>
    <w:rsid w:val="00801D94"/>
    <w:rsid w:val="00801ED7"/>
    <w:rsid w:val="008025E8"/>
    <w:rsid w:val="00802ADD"/>
    <w:rsid w:val="00802BD6"/>
    <w:rsid w:val="00803415"/>
    <w:rsid w:val="00805796"/>
    <w:rsid w:val="00805CCC"/>
    <w:rsid w:val="00805E22"/>
    <w:rsid w:val="00805F10"/>
    <w:rsid w:val="00806A0E"/>
    <w:rsid w:val="00806CB6"/>
    <w:rsid w:val="00807C7B"/>
    <w:rsid w:val="00807DE7"/>
    <w:rsid w:val="00807F86"/>
    <w:rsid w:val="008104B7"/>
    <w:rsid w:val="00810D36"/>
    <w:rsid w:val="00810FA6"/>
    <w:rsid w:val="00810FD4"/>
    <w:rsid w:val="008111D2"/>
    <w:rsid w:val="00811FCC"/>
    <w:rsid w:val="008121E4"/>
    <w:rsid w:val="00812E60"/>
    <w:rsid w:val="00813E4E"/>
    <w:rsid w:val="0081413E"/>
    <w:rsid w:val="00814823"/>
    <w:rsid w:val="00814C70"/>
    <w:rsid w:val="008153A1"/>
    <w:rsid w:val="008154EF"/>
    <w:rsid w:val="008168E4"/>
    <w:rsid w:val="008169B4"/>
    <w:rsid w:val="00816B34"/>
    <w:rsid w:val="00816CB1"/>
    <w:rsid w:val="00817157"/>
    <w:rsid w:val="00817391"/>
    <w:rsid w:val="0081779E"/>
    <w:rsid w:val="00820490"/>
    <w:rsid w:val="00820E4F"/>
    <w:rsid w:val="0082105D"/>
    <w:rsid w:val="008216D0"/>
    <w:rsid w:val="00821F08"/>
    <w:rsid w:val="00822CAA"/>
    <w:rsid w:val="00822F2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383"/>
    <w:rsid w:val="008274AB"/>
    <w:rsid w:val="008309C6"/>
    <w:rsid w:val="00830EFD"/>
    <w:rsid w:val="00830F0D"/>
    <w:rsid w:val="008310D1"/>
    <w:rsid w:val="00831646"/>
    <w:rsid w:val="00831FE3"/>
    <w:rsid w:val="00832037"/>
    <w:rsid w:val="008324D1"/>
    <w:rsid w:val="00832650"/>
    <w:rsid w:val="00833546"/>
    <w:rsid w:val="008336AA"/>
    <w:rsid w:val="00833990"/>
    <w:rsid w:val="00833D06"/>
    <w:rsid w:val="00834016"/>
    <w:rsid w:val="00834399"/>
    <w:rsid w:val="0083464C"/>
    <w:rsid w:val="00834784"/>
    <w:rsid w:val="00834C38"/>
    <w:rsid w:val="00835091"/>
    <w:rsid w:val="00835227"/>
    <w:rsid w:val="0083549A"/>
    <w:rsid w:val="008356A0"/>
    <w:rsid w:val="008356CC"/>
    <w:rsid w:val="008358C0"/>
    <w:rsid w:val="00835BD8"/>
    <w:rsid w:val="00836107"/>
    <w:rsid w:val="00836A53"/>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C88"/>
    <w:rsid w:val="00844027"/>
    <w:rsid w:val="00844570"/>
    <w:rsid w:val="00844A71"/>
    <w:rsid w:val="00845999"/>
    <w:rsid w:val="00845A50"/>
    <w:rsid w:val="00846283"/>
    <w:rsid w:val="00846313"/>
    <w:rsid w:val="0084680A"/>
    <w:rsid w:val="00846898"/>
    <w:rsid w:val="00846FE0"/>
    <w:rsid w:val="00847868"/>
    <w:rsid w:val="008478F4"/>
    <w:rsid w:val="00847E06"/>
    <w:rsid w:val="008507B1"/>
    <w:rsid w:val="00850F92"/>
    <w:rsid w:val="00851A36"/>
    <w:rsid w:val="00851F2F"/>
    <w:rsid w:val="00851FFB"/>
    <w:rsid w:val="0085221A"/>
    <w:rsid w:val="00852737"/>
    <w:rsid w:val="008527DD"/>
    <w:rsid w:val="008527EA"/>
    <w:rsid w:val="00853044"/>
    <w:rsid w:val="008531B3"/>
    <w:rsid w:val="00853466"/>
    <w:rsid w:val="008537D8"/>
    <w:rsid w:val="00853912"/>
    <w:rsid w:val="00854517"/>
    <w:rsid w:val="00854F59"/>
    <w:rsid w:val="0085580C"/>
    <w:rsid w:val="00855B9B"/>
    <w:rsid w:val="008567A2"/>
    <w:rsid w:val="00856977"/>
    <w:rsid w:val="00856BDA"/>
    <w:rsid w:val="00856D3E"/>
    <w:rsid w:val="00856E91"/>
    <w:rsid w:val="00856F4D"/>
    <w:rsid w:val="008578C6"/>
    <w:rsid w:val="00857921"/>
    <w:rsid w:val="0086022D"/>
    <w:rsid w:val="008618EA"/>
    <w:rsid w:val="00861D0F"/>
    <w:rsid w:val="0086283D"/>
    <w:rsid w:val="00862852"/>
    <w:rsid w:val="0086286C"/>
    <w:rsid w:val="008628C3"/>
    <w:rsid w:val="00863CDC"/>
    <w:rsid w:val="00864195"/>
    <w:rsid w:val="0086425B"/>
    <w:rsid w:val="00864924"/>
    <w:rsid w:val="00864933"/>
    <w:rsid w:val="00864C42"/>
    <w:rsid w:val="00864FF2"/>
    <w:rsid w:val="00865371"/>
    <w:rsid w:val="0086619A"/>
    <w:rsid w:val="00866417"/>
    <w:rsid w:val="00866868"/>
    <w:rsid w:val="008668F6"/>
    <w:rsid w:val="00866FFD"/>
    <w:rsid w:val="00870523"/>
    <w:rsid w:val="00870B97"/>
    <w:rsid w:val="00870DB5"/>
    <w:rsid w:val="00871165"/>
    <w:rsid w:val="00871518"/>
    <w:rsid w:val="0087192B"/>
    <w:rsid w:val="00871B4C"/>
    <w:rsid w:val="00871F4F"/>
    <w:rsid w:val="00871FDE"/>
    <w:rsid w:val="00872257"/>
    <w:rsid w:val="008722B5"/>
    <w:rsid w:val="0087398F"/>
    <w:rsid w:val="0087502C"/>
    <w:rsid w:val="00875F7E"/>
    <w:rsid w:val="00876D9F"/>
    <w:rsid w:val="00876FF0"/>
    <w:rsid w:val="00877541"/>
    <w:rsid w:val="0087757F"/>
    <w:rsid w:val="00877C92"/>
    <w:rsid w:val="00880157"/>
    <w:rsid w:val="00880919"/>
    <w:rsid w:val="00880BB8"/>
    <w:rsid w:val="00881287"/>
    <w:rsid w:val="008813AD"/>
    <w:rsid w:val="00881433"/>
    <w:rsid w:val="00881490"/>
    <w:rsid w:val="00881819"/>
    <w:rsid w:val="00883154"/>
    <w:rsid w:val="008833E6"/>
    <w:rsid w:val="0088393C"/>
    <w:rsid w:val="00883FEC"/>
    <w:rsid w:val="008840B0"/>
    <w:rsid w:val="008843E5"/>
    <w:rsid w:val="00885709"/>
    <w:rsid w:val="00885C14"/>
    <w:rsid w:val="008860A1"/>
    <w:rsid w:val="00886275"/>
    <w:rsid w:val="00887161"/>
    <w:rsid w:val="0088763E"/>
    <w:rsid w:val="0089060E"/>
    <w:rsid w:val="008909FA"/>
    <w:rsid w:val="008914D9"/>
    <w:rsid w:val="00891738"/>
    <w:rsid w:val="00891BFE"/>
    <w:rsid w:val="00891E74"/>
    <w:rsid w:val="0089221E"/>
    <w:rsid w:val="00892615"/>
    <w:rsid w:val="008928E4"/>
    <w:rsid w:val="00892989"/>
    <w:rsid w:val="00894305"/>
    <w:rsid w:val="008946F2"/>
    <w:rsid w:val="008956B7"/>
    <w:rsid w:val="00896247"/>
    <w:rsid w:val="008962EA"/>
    <w:rsid w:val="008974AE"/>
    <w:rsid w:val="008974E3"/>
    <w:rsid w:val="008978C6"/>
    <w:rsid w:val="008A093D"/>
    <w:rsid w:val="008A0A2E"/>
    <w:rsid w:val="008A0A40"/>
    <w:rsid w:val="008A0A42"/>
    <w:rsid w:val="008A0AE4"/>
    <w:rsid w:val="008A0B5F"/>
    <w:rsid w:val="008A0DD5"/>
    <w:rsid w:val="008A0FC6"/>
    <w:rsid w:val="008A1351"/>
    <w:rsid w:val="008A1A68"/>
    <w:rsid w:val="008A1C80"/>
    <w:rsid w:val="008A1C93"/>
    <w:rsid w:val="008A23BE"/>
    <w:rsid w:val="008A2637"/>
    <w:rsid w:val="008A2A01"/>
    <w:rsid w:val="008A310D"/>
    <w:rsid w:val="008A3A82"/>
    <w:rsid w:val="008A3E6E"/>
    <w:rsid w:val="008A429C"/>
    <w:rsid w:val="008A4831"/>
    <w:rsid w:val="008A4937"/>
    <w:rsid w:val="008A4C55"/>
    <w:rsid w:val="008A4C81"/>
    <w:rsid w:val="008A529A"/>
    <w:rsid w:val="008A5B81"/>
    <w:rsid w:val="008A706B"/>
    <w:rsid w:val="008A7BD5"/>
    <w:rsid w:val="008A7F2B"/>
    <w:rsid w:val="008B07AE"/>
    <w:rsid w:val="008B0D18"/>
    <w:rsid w:val="008B1175"/>
    <w:rsid w:val="008B21A3"/>
    <w:rsid w:val="008B257D"/>
    <w:rsid w:val="008B317B"/>
    <w:rsid w:val="008B3C28"/>
    <w:rsid w:val="008B4803"/>
    <w:rsid w:val="008B4C7F"/>
    <w:rsid w:val="008B4CDD"/>
    <w:rsid w:val="008B5102"/>
    <w:rsid w:val="008B5747"/>
    <w:rsid w:val="008B5A7B"/>
    <w:rsid w:val="008B5D38"/>
    <w:rsid w:val="008B5E90"/>
    <w:rsid w:val="008B61B2"/>
    <w:rsid w:val="008B678B"/>
    <w:rsid w:val="008B764C"/>
    <w:rsid w:val="008B777E"/>
    <w:rsid w:val="008B780C"/>
    <w:rsid w:val="008B798C"/>
    <w:rsid w:val="008B7A77"/>
    <w:rsid w:val="008B7BAB"/>
    <w:rsid w:val="008B7DB7"/>
    <w:rsid w:val="008B7EAC"/>
    <w:rsid w:val="008C1514"/>
    <w:rsid w:val="008C1881"/>
    <w:rsid w:val="008C27A2"/>
    <w:rsid w:val="008C2CE7"/>
    <w:rsid w:val="008C2F92"/>
    <w:rsid w:val="008C3148"/>
    <w:rsid w:val="008C368F"/>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153F"/>
    <w:rsid w:val="008D15C2"/>
    <w:rsid w:val="008D19EC"/>
    <w:rsid w:val="008D1BB4"/>
    <w:rsid w:val="008D22DE"/>
    <w:rsid w:val="008D24FA"/>
    <w:rsid w:val="008D2B55"/>
    <w:rsid w:val="008D320E"/>
    <w:rsid w:val="008D36ED"/>
    <w:rsid w:val="008D37A2"/>
    <w:rsid w:val="008D3CB0"/>
    <w:rsid w:val="008D3DF0"/>
    <w:rsid w:val="008D42FA"/>
    <w:rsid w:val="008D4808"/>
    <w:rsid w:val="008D4DA7"/>
    <w:rsid w:val="008D53CA"/>
    <w:rsid w:val="008D53D1"/>
    <w:rsid w:val="008D555D"/>
    <w:rsid w:val="008D6E09"/>
    <w:rsid w:val="008D70F9"/>
    <w:rsid w:val="008D7785"/>
    <w:rsid w:val="008D7947"/>
    <w:rsid w:val="008D7A64"/>
    <w:rsid w:val="008D7B41"/>
    <w:rsid w:val="008E073D"/>
    <w:rsid w:val="008E0B2B"/>
    <w:rsid w:val="008E0D08"/>
    <w:rsid w:val="008E0E38"/>
    <w:rsid w:val="008E1700"/>
    <w:rsid w:val="008E1E02"/>
    <w:rsid w:val="008E1F8D"/>
    <w:rsid w:val="008E2073"/>
    <w:rsid w:val="008E312A"/>
    <w:rsid w:val="008E33E3"/>
    <w:rsid w:val="008E3586"/>
    <w:rsid w:val="008E36CC"/>
    <w:rsid w:val="008E3F55"/>
    <w:rsid w:val="008E41BE"/>
    <w:rsid w:val="008E45BA"/>
    <w:rsid w:val="008E5638"/>
    <w:rsid w:val="008E5B7F"/>
    <w:rsid w:val="008E6406"/>
    <w:rsid w:val="008E6758"/>
    <w:rsid w:val="008E6F8F"/>
    <w:rsid w:val="008E7046"/>
    <w:rsid w:val="008E7284"/>
    <w:rsid w:val="008E7F09"/>
    <w:rsid w:val="008F0096"/>
    <w:rsid w:val="008F03E9"/>
    <w:rsid w:val="008F0975"/>
    <w:rsid w:val="008F0F86"/>
    <w:rsid w:val="008F11BD"/>
    <w:rsid w:val="008F16B9"/>
    <w:rsid w:val="008F1F03"/>
    <w:rsid w:val="008F2A16"/>
    <w:rsid w:val="008F2DB9"/>
    <w:rsid w:val="008F399B"/>
    <w:rsid w:val="008F3BA7"/>
    <w:rsid w:val="008F41C4"/>
    <w:rsid w:val="008F488E"/>
    <w:rsid w:val="008F55AF"/>
    <w:rsid w:val="008F591D"/>
    <w:rsid w:val="008F5DC8"/>
    <w:rsid w:val="008F687E"/>
    <w:rsid w:val="008F6909"/>
    <w:rsid w:val="008F6C47"/>
    <w:rsid w:val="008F6F86"/>
    <w:rsid w:val="008F76DE"/>
    <w:rsid w:val="009012BB"/>
    <w:rsid w:val="009018B2"/>
    <w:rsid w:val="00901A36"/>
    <w:rsid w:val="0090209E"/>
    <w:rsid w:val="00902401"/>
    <w:rsid w:val="00902602"/>
    <w:rsid w:val="00902DBD"/>
    <w:rsid w:val="00902FAA"/>
    <w:rsid w:val="00903316"/>
    <w:rsid w:val="00903788"/>
    <w:rsid w:val="0090410B"/>
    <w:rsid w:val="0090425F"/>
    <w:rsid w:val="00904313"/>
    <w:rsid w:val="00904802"/>
    <w:rsid w:val="00904A03"/>
    <w:rsid w:val="00904B6D"/>
    <w:rsid w:val="00904C4D"/>
    <w:rsid w:val="00904D1F"/>
    <w:rsid w:val="009051C7"/>
    <w:rsid w:val="009054B2"/>
    <w:rsid w:val="00905AC4"/>
    <w:rsid w:val="009060B3"/>
    <w:rsid w:val="00906889"/>
    <w:rsid w:val="0090750F"/>
    <w:rsid w:val="00907E9B"/>
    <w:rsid w:val="009102A2"/>
    <w:rsid w:val="009102E7"/>
    <w:rsid w:val="0091050E"/>
    <w:rsid w:val="00910F91"/>
    <w:rsid w:val="00911A12"/>
    <w:rsid w:val="00911A8B"/>
    <w:rsid w:val="00911CB2"/>
    <w:rsid w:val="00912123"/>
    <w:rsid w:val="00912AF6"/>
    <w:rsid w:val="00912B84"/>
    <w:rsid w:val="00913124"/>
    <w:rsid w:val="0091358B"/>
    <w:rsid w:val="00913BEF"/>
    <w:rsid w:val="00914213"/>
    <w:rsid w:val="00914E63"/>
    <w:rsid w:val="00916735"/>
    <w:rsid w:val="00916D7A"/>
    <w:rsid w:val="00917517"/>
    <w:rsid w:val="00917648"/>
    <w:rsid w:val="009178F9"/>
    <w:rsid w:val="0092038B"/>
    <w:rsid w:val="0092087A"/>
    <w:rsid w:val="0092106D"/>
    <w:rsid w:val="009214A6"/>
    <w:rsid w:val="0092174F"/>
    <w:rsid w:val="00921AD6"/>
    <w:rsid w:val="00922017"/>
    <w:rsid w:val="00922CFC"/>
    <w:rsid w:val="00922E8B"/>
    <w:rsid w:val="009237C2"/>
    <w:rsid w:val="00923C7B"/>
    <w:rsid w:val="00923DEE"/>
    <w:rsid w:val="0092406E"/>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F89"/>
    <w:rsid w:val="00933031"/>
    <w:rsid w:val="0093384C"/>
    <w:rsid w:val="00933964"/>
    <w:rsid w:val="00933B55"/>
    <w:rsid w:val="00934729"/>
    <w:rsid w:val="00935E46"/>
    <w:rsid w:val="00935E5A"/>
    <w:rsid w:val="00936328"/>
    <w:rsid w:val="00936450"/>
    <w:rsid w:val="009369A3"/>
    <w:rsid w:val="00936F78"/>
    <w:rsid w:val="00937052"/>
    <w:rsid w:val="0093772F"/>
    <w:rsid w:val="0093776C"/>
    <w:rsid w:val="00937AD4"/>
    <w:rsid w:val="00937D92"/>
    <w:rsid w:val="009400B7"/>
    <w:rsid w:val="009401D6"/>
    <w:rsid w:val="009407AB"/>
    <w:rsid w:val="009413C8"/>
    <w:rsid w:val="00941818"/>
    <w:rsid w:val="00941F38"/>
    <w:rsid w:val="0094274E"/>
    <w:rsid w:val="0094282C"/>
    <w:rsid w:val="0094304C"/>
    <w:rsid w:val="009430A8"/>
    <w:rsid w:val="009437C8"/>
    <w:rsid w:val="00943D0B"/>
    <w:rsid w:val="0094429D"/>
    <w:rsid w:val="009447BD"/>
    <w:rsid w:val="00944A51"/>
    <w:rsid w:val="00944D5E"/>
    <w:rsid w:val="00945682"/>
    <w:rsid w:val="00945B44"/>
    <w:rsid w:val="00945DE1"/>
    <w:rsid w:val="00946060"/>
    <w:rsid w:val="009460C3"/>
    <w:rsid w:val="00946BEA"/>
    <w:rsid w:val="00946D3C"/>
    <w:rsid w:val="009470D6"/>
    <w:rsid w:val="00947758"/>
    <w:rsid w:val="00950243"/>
    <w:rsid w:val="00950A08"/>
    <w:rsid w:val="00950EF8"/>
    <w:rsid w:val="00951202"/>
    <w:rsid w:val="0095139C"/>
    <w:rsid w:val="009518A7"/>
    <w:rsid w:val="00952086"/>
    <w:rsid w:val="0095253B"/>
    <w:rsid w:val="009528F7"/>
    <w:rsid w:val="009536F2"/>
    <w:rsid w:val="00953AC6"/>
    <w:rsid w:val="00953F4E"/>
    <w:rsid w:val="009547CE"/>
    <w:rsid w:val="009549A3"/>
    <w:rsid w:val="00954E57"/>
    <w:rsid w:val="00954E83"/>
    <w:rsid w:val="009552E6"/>
    <w:rsid w:val="0095680B"/>
    <w:rsid w:val="009568C2"/>
    <w:rsid w:val="00956BC1"/>
    <w:rsid w:val="00956FC8"/>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77BE"/>
    <w:rsid w:val="0097030A"/>
    <w:rsid w:val="009703CF"/>
    <w:rsid w:val="009704A5"/>
    <w:rsid w:val="00970F3F"/>
    <w:rsid w:val="00971068"/>
    <w:rsid w:val="009713FD"/>
    <w:rsid w:val="00971CB9"/>
    <w:rsid w:val="00971CC1"/>
    <w:rsid w:val="009720BD"/>
    <w:rsid w:val="0097215A"/>
    <w:rsid w:val="00972684"/>
    <w:rsid w:val="00972D5A"/>
    <w:rsid w:val="009734B2"/>
    <w:rsid w:val="00973B98"/>
    <w:rsid w:val="0097640C"/>
    <w:rsid w:val="00976BBA"/>
    <w:rsid w:val="00976F83"/>
    <w:rsid w:val="00977B0B"/>
    <w:rsid w:val="00977E66"/>
    <w:rsid w:val="0098013E"/>
    <w:rsid w:val="00980870"/>
    <w:rsid w:val="0098094E"/>
    <w:rsid w:val="00980C28"/>
    <w:rsid w:val="00980CA6"/>
    <w:rsid w:val="00980FDE"/>
    <w:rsid w:val="00981517"/>
    <w:rsid w:val="009816C8"/>
    <w:rsid w:val="00982109"/>
    <w:rsid w:val="0098223D"/>
    <w:rsid w:val="0098237C"/>
    <w:rsid w:val="009824F6"/>
    <w:rsid w:val="009828D3"/>
    <w:rsid w:val="00982A86"/>
    <w:rsid w:val="00983100"/>
    <w:rsid w:val="0098331B"/>
    <w:rsid w:val="00983345"/>
    <w:rsid w:val="00983A20"/>
    <w:rsid w:val="00983AF9"/>
    <w:rsid w:val="009840C8"/>
    <w:rsid w:val="009841A7"/>
    <w:rsid w:val="00984C54"/>
    <w:rsid w:val="0098501E"/>
    <w:rsid w:val="009864AF"/>
    <w:rsid w:val="009866F0"/>
    <w:rsid w:val="009868E9"/>
    <w:rsid w:val="00986A1C"/>
    <w:rsid w:val="00986BEE"/>
    <w:rsid w:val="00987014"/>
    <w:rsid w:val="00987642"/>
    <w:rsid w:val="00987ED9"/>
    <w:rsid w:val="00990370"/>
    <w:rsid w:val="009909E6"/>
    <w:rsid w:val="00990B93"/>
    <w:rsid w:val="00990F4D"/>
    <w:rsid w:val="0099125B"/>
    <w:rsid w:val="00991607"/>
    <w:rsid w:val="0099231C"/>
    <w:rsid w:val="00992B07"/>
    <w:rsid w:val="009930F2"/>
    <w:rsid w:val="00993B53"/>
    <w:rsid w:val="00993F36"/>
    <w:rsid w:val="009946E5"/>
    <w:rsid w:val="00995195"/>
    <w:rsid w:val="009952D1"/>
    <w:rsid w:val="00995415"/>
    <w:rsid w:val="009957A6"/>
    <w:rsid w:val="009959E8"/>
    <w:rsid w:val="00995B7D"/>
    <w:rsid w:val="00995D99"/>
    <w:rsid w:val="00996173"/>
    <w:rsid w:val="0099656D"/>
    <w:rsid w:val="00996A74"/>
    <w:rsid w:val="00996EAE"/>
    <w:rsid w:val="00997139"/>
    <w:rsid w:val="00997DC2"/>
    <w:rsid w:val="009A0503"/>
    <w:rsid w:val="009A0659"/>
    <w:rsid w:val="009A0CFA"/>
    <w:rsid w:val="009A0D13"/>
    <w:rsid w:val="009A0D67"/>
    <w:rsid w:val="009A1544"/>
    <w:rsid w:val="009A1672"/>
    <w:rsid w:val="009A198E"/>
    <w:rsid w:val="009A1B64"/>
    <w:rsid w:val="009A1B7E"/>
    <w:rsid w:val="009A1B91"/>
    <w:rsid w:val="009A2A1B"/>
    <w:rsid w:val="009A2A46"/>
    <w:rsid w:val="009A2FD7"/>
    <w:rsid w:val="009A323D"/>
    <w:rsid w:val="009A34A6"/>
    <w:rsid w:val="009A3643"/>
    <w:rsid w:val="009A3EE5"/>
    <w:rsid w:val="009A3FA4"/>
    <w:rsid w:val="009A4091"/>
    <w:rsid w:val="009A452C"/>
    <w:rsid w:val="009A45B0"/>
    <w:rsid w:val="009A4DAB"/>
    <w:rsid w:val="009A4DAD"/>
    <w:rsid w:val="009A52F3"/>
    <w:rsid w:val="009A5FFF"/>
    <w:rsid w:val="009A604A"/>
    <w:rsid w:val="009A6777"/>
    <w:rsid w:val="009A7628"/>
    <w:rsid w:val="009B0190"/>
    <w:rsid w:val="009B0473"/>
    <w:rsid w:val="009B0972"/>
    <w:rsid w:val="009B09AC"/>
    <w:rsid w:val="009B1CC2"/>
    <w:rsid w:val="009B22FF"/>
    <w:rsid w:val="009B28F3"/>
    <w:rsid w:val="009B2A5B"/>
    <w:rsid w:val="009B2D54"/>
    <w:rsid w:val="009B4029"/>
    <w:rsid w:val="009B416C"/>
    <w:rsid w:val="009B427C"/>
    <w:rsid w:val="009B4DBD"/>
    <w:rsid w:val="009B5658"/>
    <w:rsid w:val="009B5A70"/>
    <w:rsid w:val="009B5CE4"/>
    <w:rsid w:val="009B5D11"/>
    <w:rsid w:val="009B5EFA"/>
    <w:rsid w:val="009B62B4"/>
    <w:rsid w:val="009B62F0"/>
    <w:rsid w:val="009B634C"/>
    <w:rsid w:val="009B65EB"/>
    <w:rsid w:val="009B674C"/>
    <w:rsid w:val="009B77F2"/>
    <w:rsid w:val="009B78D5"/>
    <w:rsid w:val="009C024B"/>
    <w:rsid w:val="009C05CA"/>
    <w:rsid w:val="009C0663"/>
    <w:rsid w:val="009C066A"/>
    <w:rsid w:val="009C113F"/>
    <w:rsid w:val="009C1451"/>
    <w:rsid w:val="009C19FD"/>
    <w:rsid w:val="009C1B79"/>
    <w:rsid w:val="009C2427"/>
    <w:rsid w:val="009C29AA"/>
    <w:rsid w:val="009C2DE0"/>
    <w:rsid w:val="009C3191"/>
    <w:rsid w:val="009C38BA"/>
    <w:rsid w:val="009C3CEF"/>
    <w:rsid w:val="009C3F22"/>
    <w:rsid w:val="009C4043"/>
    <w:rsid w:val="009C46F0"/>
    <w:rsid w:val="009C47D8"/>
    <w:rsid w:val="009C4C72"/>
    <w:rsid w:val="009C4D5A"/>
    <w:rsid w:val="009C4F43"/>
    <w:rsid w:val="009C51B9"/>
    <w:rsid w:val="009C547F"/>
    <w:rsid w:val="009C5C3A"/>
    <w:rsid w:val="009C6195"/>
    <w:rsid w:val="009C68D3"/>
    <w:rsid w:val="009C6E6F"/>
    <w:rsid w:val="009C6F99"/>
    <w:rsid w:val="009C71DE"/>
    <w:rsid w:val="009C7BF9"/>
    <w:rsid w:val="009C7E03"/>
    <w:rsid w:val="009D0692"/>
    <w:rsid w:val="009D1092"/>
    <w:rsid w:val="009D13FF"/>
    <w:rsid w:val="009D20D6"/>
    <w:rsid w:val="009D27B9"/>
    <w:rsid w:val="009D27CE"/>
    <w:rsid w:val="009D2969"/>
    <w:rsid w:val="009D2FA4"/>
    <w:rsid w:val="009D3728"/>
    <w:rsid w:val="009D3922"/>
    <w:rsid w:val="009D48A1"/>
    <w:rsid w:val="009D4E59"/>
    <w:rsid w:val="009D4FB1"/>
    <w:rsid w:val="009D5272"/>
    <w:rsid w:val="009D5338"/>
    <w:rsid w:val="009D5932"/>
    <w:rsid w:val="009D6263"/>
    <w:rsid w:val="009D7151"/>
    <w:rsid w:val="009D7404"/>
    <w:rsid w:val="009D760B"/>
    <w:rsid w:val="009E0C73"/>
    <w:rsid w:val="009E14C5"/>
    <w:rsid w:val="009E1534"/>
    <w:rsid w:val="009E166D"/>
    <w:rsid w:val="009E2BC9"/>
    <w:rsid w:val="009E34F2"/>
    <w:rsid w:val="009E3795"/>
    <w:rsid w:val="009E4262"/>
    <w:rsid w:val="009E4288"/>
    <w:rsid w:val="009E442D"/>
    <w:rsid w:val="009E460D"/>
    <w:rsid w:val="009E5143"/>
    <w:rsid w:val="009E62CD"/>
    <w:rsid w:val="009E62F1"/>
    <w:rsid w:val="009E63AE"/>
    <w:rsid w:val="009E63C9"/>
    <w:rsid w:val="009E6943"/>
    <w:rsid w:val="009E6B79"/>
    <w:rsid w:val="009E7382"/>
    <w:rsid w:val="009E79FE"/>
    <w:rsid w:val="009E7EF2"/>
    <w:rsid w:val="009F0773"/>
    <w:rsid w:val="009F08B4"/>
    <w:rsid w:val="009F0E1B"/>
    <w:rsid w:val="009F0E77"/>
    <w:rsid w:val="009F0ED7"/>
    <w:rsid w:val="009F1197"/>
    <w:rsid w:val="009F141E"/>
    <w:rsid w:val="009F1727"/>
    <w:rsid w:val="009F1DC3"/>
    <w:rsid w:val="009F1EBE"/>
    <w:rsid w:val="009F270B"/>
    <w:rsid w:val="009F2B39"/>
    <w:rsid w:val="009F3709"/>
    <w:rsid w:val="009F4D3E"/>
    <w:rsid w:val="009F5527"/>
    <w:rsid w:val="009F6579"/>
    <w:rsid w:val="009F686F"/>
    <w:rsid w:val="009F6C0B"/>
    <w:rsid w:val="009F6E16"/>
    <w:rsid w:val="009F7041"/>
    <w:rsid w:val="009F755A"/>
    <w:rsid w:val="009F77AE"/>
    <w:rsid w:val="00A002D9"/>
    <w:rsid w:val="00A009BA"/>
    <w:rsid w:val="00A00D2F"/>
    <w:rsid w:val="00A01798"/>
    <w:rsid w:val="00A01A11"/>
    <w:rsid w:val="00A01D61"/>
    <w:rsid w:val="00A01F47"/>
    <w:rsid w:val="00A03195"/>
    <w:rsid w:val="00A03216"/>
    <w:rsid w:val="00A03925"/>
    <w:rsid w:val="00A039B7"/>
    <w:rsid w:val="00A03EDB"/>
    <w:rsid w:val="00A0415D"/>
    <w:rsid w:val="00A04257"/>
    <w:rsid w:val="00A04559"/>
    <w:rsid w:val="00A04ED3"/>
    <w:rsid w:val="00A04FF2"/>
    <w:rsid w:val="00A05148"/>
    <w:rsid w:val="00A053AC"/>
    <w:rsid w:val="00A061CC"/>
    <w:rsid w:val="00A0647B"/>
    <w:rsid w:val="00A0656D"/>
    <w:rsid w:val="00A06AB0"/>
    <w:rsid w:val="00A07609"/>
    <w:rsid w:val="00A07B81"/>
    <w:rsid w:val="00A07DEE"/>
    <w:rsid w:val="00A07F30"/>
    <w:rsid w:val="00A10235"/>
    <w:rsid w:val="00A103D9"/>
    <w:rsid w:val="00A10CC6"/>
    <w:rsid w:val="00A1135B"/>
    <w:rsid w:val="00A11723"/>
    <w:rsid w:val="00A11848"/>
    <w:rsid w:val="00A11AFD"/>
    <w:rsid w:val="00A120A0"/>
    <w:rsid w:val="00A1217E"/>
    <w:rsid w:val="00A12934"/>
    <w:rsid w:val="00A1296B"/>
    <w:rsid w:val="00A12F2C"/>
    <w:rsid w:val="00A1313C"/>
    <w:rsid w:val="00A13568"/>
    <w:rsid w:val="00A13669"/>
    <w:rsid w:val="00A13DDA"/>
    <w:rsid w:val="00A13FF0"/>
    <w:rsid w:val="00A1404C"/>
    <w:rsid w:val="00A140F6"/>
    <w:rsid w:val="00A14269"/>
    <w:rsid w:val="00A14BC6"/>
    <w:rsid w:val="00A14BCA"/>
    <w:rsid w:val="00A14CBD"/>
    <w:rsid w:val="00A14D5C"/>
    <w:rsid w:val="00A14D77"/>
    <w:rsid w:val="00A1559A"/>
    <w:rsid w:val="00A15EBC"/>
    <w:rsid w:val="00A160FB"/>
    <w:rsid w:val="00A1624E"/>
    <w:rsid w:val="00A1676E"/>
    <w:rsid w:val="00A16AA4"/>
    <w:rsid w:val="00A16F4D"/>
    <w:rsid w:val="00A173AF"/>
    <w:rsid w:val="00A17431"/>
    <w:rsid w:val="00A20A38"/>
    <w:rsid w:val="00A21109"/>
    <w:rsid w:val="00A21A90"/>
    <w:rsid w:val="00A21AAF"/>
    <w:rsid w:val="00A21B98"/>
    <w:rsid w:val="00A21C70"/>
    <w:rsid w:val="00A21DAB"/>
    <w:rsid w:val="00A220D7"/>
    <w:rsid w:val="00A222B3"/>
    <w:rsid w:val="00A225AA"/>
    <w:rsid w:val="00A22A20"/>
    <w:rsid w:val="00A235D1"/>
    <w:rsid w:val="00A236A0"/>
    <w:rsid w:val="00A2372B"/>
    <w:rsid w:val="00A239A6"/>
    <w:rsid w:val="00A24000"/>
    <w:rsid w:val="00A2462D"/>
    <w:rsid w:val="00A24A2F"/>
    <w:rsid w:val="00A24E65"/>
    <w:rsid w:val="00A25E77"/>
    <w:rsid w:val="00A26209"/>
    <w:rsid w:val="00A26824"/>
    <w:rsid w:val="00A26D15"/>
    <w:rsid w:val="00A2727E"/>
    <w:rsid w:val="00A274C9"/>
    <w:rsid w:val="00A27603"/>
    <w:rsid w:val="00A27B1A"/>
    <w:rsid w:val="00A27BCF"/>
    <w:rsid w:val="00A27CED"/>
    <w:rsid w:val="00A306D0"/>
    <w:rsid w:val="00A30893"/>
    <w:rsid w:val="00A31181"/>
    <w:rsid w:val="00A31644"/>
    <w:rsid w:val="00A31CC9"/>
    <w:rsid w:val="00A32343"/>
    <w:rsid w:val="00A331CA"/>
    <w:rsid w:val="00A335B9"/>
    <w:rsid w:val="00A33CD5"/>
    <w:rsid w:val="00A352DB"/>
    <w:rsid w:val="00A35496"/>
    <w:rsid w:val="00A35750"/>
    <w:rsid w:val="00A35CD1"/>
    <w:rsid w:val="00A3624C"/>
    <w:rsid w:val="00A3691A"/>
    <w:rsid w:val="00A36ADB"/>
    <w:rsid w:val="00A3714D"/>
    <w:rsid w:val="00A37204"/>
    <w:rsid w:val="00A3747F"/>
    <w:rsid w:val="00A3767F"/>
    <w:rsid w:val="00A37B02"/>
    <w:rsid w:val="00A37F97"/>
    <w:rsid w:val="00A400AB"/>
    <w:rsid w:val="00A414F9"/>
    <w:rsid w:val="00A41BAD"/>
    <w:rsid w:val="00A41D56"/>
    <w:rsid w:val="00A422FB"/>
    <w:rsid w:val="00A4253B"/>
    <w:rsid w:val="00A42988"/>
    <w:rsid w:val="00A42A24"/>
    <w:rsid w:val="00A42FC3"/>
    <w:rsid w:val="00A4317E"/>
    <w:rsid w:val="00A43319"/>
    <w:rsid w:val="00A44294"/>
    <w:rsid w:val="00A44627"/>
    <w:rsid w:val="00A446A2"/>
    <w:rsid w:val="00A447D7"/>
    <w:rsid w:val="00A44B2E"/>
    <w:rsid w:val="00A44D20"/>
    <w:rsid w:val="00A4516B"/>
    <w:rsid w:val="00A461B2"/>
    <w:rsid w:val="00A4637E"/>
    <w:rsid w:val="00A46C17"/>
    <w:rsid w:val="00A46DD0"/>
    <w:rsid w:val="00A47DE0"/>
    <w:rsid w:val="00A506F5"/>
    <w:rsid w:val="00A50701"/>
    <w:rsid w:val="00A50974"/>
    <w:rsid w:val="00A50A09"/>
    <w:rsid w:val="00A50BAB"/>
    <w:rsid w:val="00A52244"/>
    <w:rsid w:val="00A522B8"/>
    <w:rsid w:val="00A52984"/>
    <w:rsid w:val="00A52D51"/>
    <w:rsid w:val="00A52FFC"/>
    <w:rsid w:val="00A532FA"/>
    <w:rsid w:val="00A53444"/>
    <w:rsid w:val="00A53F63"/>
    <w:rsid w:val="00A53F64"/>
    <w:rsid w:val="00A53F9D"/>
    <w:rsid w:val="00A546A5"/>
    <w:rsid w:val="00A55AAD"/>
    <w:rsid w:val="00A55CD4"/>
    <w:rsid w:val="00A5618C"/>
    <w:rsid w:val="00A5630F"/>
    <w:rsid w:val="00A56743"/>
    <w:rsid w:val="00A56FBF"/>
    <w:rsid w:val="00A57745"/>
    <w:rsid w:val="00A57CD8"/>
    <w:rsid w:val="00A60042"/>
    <w:rsid w:val="00A60616"/>
    <w:rsid w:val="00A60A83"/>
    <w:rsid w:val="00A61416"/>
    <w:rsid w:val="00A61613"/>
    <w:rsid w:val="00A6170A"/>
    <w:rsid w:val="00A61829"/>
    <w:rsid w:val="00A61AA8"/>
    <w:rsid w:val="00A61D0C"/>
    <w:rsid w:val="00A61D9C"/>
    <w:rsid w:val="00A62036"/>
    <w:rsid w:val="00A63663"/>
    <w:rsid w:val="00A63957"/>
    <w:rsid w:val="00A63D24"/>
    <w:rsid w:val="00A643D4"/>
    <w:rsid w:val="00A64426"/>
    <w:rsid w:val="00A64D22"/>
    <w:rsid w:val="00A65435"/>
    <w:rsid w:val="00A6581F"/>
    <w:rsid w:val="00A65C7A"/>
    <w:rsid w:val="00A66577"/>
    <w:rsid w:val="00A70866"/>
    <w:rsid w:val="00A70BF3"/>
    <w:rsid w:val="00A70DB6"/>
    <w:rsid w:val="00A710C8"/>
    <w:rsid w:val="00A72072"/>
    <w:rsid w:val="00A725C9"/>
    <w:rsid w:val="00A73279"/>
    <w:rsid w:val="00A73572"/>
    <w:rsid w:val="00A73979"/>
    <w:rsid w:val="00A740CC"/>
    <w:rsid w:val="00A743EA"/>
    <w:rsid w:val="00A746F3"/>
    <w:rsid w:val="00A74CCE"/>
    <w:rsid w:val="00A750FF"/>
    <w:rsid w:val="00A75190"/>
    <w:rsid w:val="00A75958"/>
    <w:rsid w:val="00A75DA7"/>
    <w:rsid w:val="00A75DE5"/>
    <w:rsid w:val="00A7652D"/>
    <w:rsid w:val="00A76A0A"/>
    <w:rsid w:val="00A7742F"/>
    <w:rsid w:val="00A77491"/>
    <w:rsid w:val="00A774F8"/>
    <w:rsid w:val="00A77B36"/>
    <w:rsid w:val="00A805E4"/>
    <w:rsid w:val="00A808C3"/>
    <w:rsid w:val="00A80A25"/>
    <w:rsid w:val="00A80CD2"/>
    <w:rsid w:val="00A814C6"/>
    <w:rsid w:val="00A81506"/>
    <w:rsid w:val="00A81CBE"/>
    <w:rsid w:val="00A81D5F"/>
    <w:rsid w:val="00A82615"/>
    <w:rsid w:val="00A826C1"/>
    <w:rsid w:val="00A82734"/>
    <w:rsid w:val="00A82AD9"/>
    <w:rsid w:val="00A82F89"/>
    <w:rsid w:val="00A838CE"/>
    <w:rsid w:val="00A849D3"/>
    <w:rsid w:val="00A85647"/>
    <w:rsid w:val="00A85FD5"/>
    <w:rsid w:val="00A862C6"/>
    <w:rsid w:val="00A86750"/>
    <w:rsid w:val="00A869D3"/>
    <w:rsid w:val="00A869D8"/>
    <w:rsid w:val="00A86F39"/>
    <w:rsid w:val="00A87174"/>
    <w:rsid w:val="00A871C2"/>
    <w:rsid w:val="00A87729"/>
    <w:rsid w:val="00A90320"/>
    <w:rsid w:val="00A90764"/>
    <w:rsid w:val="00A90A71"/>
    <w:rsid w:val="00A91B69"/>
    <w:rsid w:val="00A91BBD"/>
    <w:rsid w:val="00A92231"/>
    <w:rsid w:val="00A922DB"/>
    <w:rsid w:val="00A92312"/>
    <w:rsid w:val="00A92576"/>
    <w:rsid w:val="00A92F88"/>
    <w:rsid w:val="00A936C5"/>
    <w:rsid w:val="00A93842"/>
    <w:rsid w:val="00A93946"/>
    <w:rsid w:val="00A93AE7"/>
    <w:rsid w:val="00A9407C"/>
    <w:rsid w:val="00A94538"/>
    <w:rsid w:val="00A94946"/>
    <w:rsid w:val="00A94CE7"/>
    <w:rsid w:val="00A94D48"/>
    <w:rsid w:val="00A94DB1"/>
    <w:rsid w:val="00A9506E"/>
    <w:rsid w:val="00A955F2"/>
    <w:rsid w:val="00A957DA"/>
    <w:rsid w:val="00A96089"/>
    <w:rsid w:val="00A967A0"/>
    <w:rsid w:val="00A96815"/>
    <w:rsid w:val="00A969B7"/>
    <w:rsid w:val="00A96A79"/>
    <w:rsid w:val="00A96C2C"/>
    <w:rsid w:val="00A9706E"/>
    <w:rsid w:val="00A97650"/>
    <w:rsid w:val="00A979D1"/>
    <w:rsid w:val="00AA0707"/>
    <w:rsid w:val="00AA1D85"/>
    <w:rsid w:val="00AA1DE3"/>
    <w:rsid w:val="00AA2403"/>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C17"/>
    <w:rsid w:val="00AB1FC0"/>
    <w:rsid w:val="00AB2050"/>
    <w:rsid w:val="00AB2751"/>
    <w:rsid w:val="00AB27A8"/>
    <w:rsid w:val="00AB3165"/>
    <w:rsid w:val="00AB31EA"/>
    <w:rsid w:val="00AB3501"/>
    <w:rsid w:val="00AB3527"/>
    <w:rsid w:val="00AB35EC"/>
    <w:rsid w:val="00AB3C90"/>
    <w:rsid w:val="00AB3DCC"/>
    <w:rsid w:val="00AB433C"/>
    <w:rsid w:val="00AB4B8E"/>
    <w:rsid w:val="00AB4F10"/>
    <w:rsid w:val="00AB506E"/>
    <w:rsid w:val="00AB5155"/>
    <w:rsid w:val="00AB572B"/>
    <w:rsid w:val="00AB594F"/>
    <w:rsid w:val="00AB63E5"/>
    <w:rsid w:val="00AB6574"/>
    <w:rsid w:val="00AB6790"/>
    <w:rsid w:val="00AB6B87"/>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FE"/>
    <w:rsid w:val="00AC7E5E"/>
    <w:rsid w:val="00AD0422"/>
    <w:rsid w:val="00AD094F"/>
    <w:rsid w:val="00AD0C5D"/>
    <w:rsid w:val="00AD0F2E"/>
    <w:rsid w:val="00AD0F3E"/>
    <w:rsid w:val="00AD13D7"/>
    <w:rsid w:val="00AD2129"/>
    <w:rsid w:val="00AD2222"/>
    <w:rsid w:val="00AD2239"/>
    <w:rsid w:val="00AD24BD"/>
    <w:rsid w:val="00AD26E4"/>
    <w:rsid w:val="00AD2726"/>
    <w:rsid w:val="00AD2AE9"/>
    <w:rsid w:val="00AD2FC0"/>
    <w:rsid w:val="00AD3885"/>
    <w:rsid w:val="00AD401F"/>
    <w:rsid w:val="00AD4B8B"/>
    <w:rsid w:val="00AD5AC3"/>
    <w:rsid w:val="00AD5B54"/>
    <w:rsid w:val="00AD5BBF"/>
    <w:rsid w:val="00AD630D"/>
    <w:rsid w:val="00AD636A"/>
    <w:rsid w:val="00AD6671"/>
    <w:rsid w:val="00AD6F12"/>
    <w:rsid w:val="00AD6FB6"/>
    <w:rsid w:val="00AD70FD"/>
    <w:rsid w:val="00AD7103"/>
    <w:rsid w:val="00AD716A"/>
    <w:rsid w:val="00AE0522"/>
    <w:rsid w:val="00AE0A56"/>
    <w:rsid w:val="00AE0B1E"/>
    <w:rsid w:val="00AE0E3C"/>
    <w:rsid w:val="00AE138A"/>
    <w:rsid w:val="00AE15F2"/>
    <w:rsid w:val="00AE1BDE"/>
    <w:rsid w:val="00AE2457"/>
    <w:rsid w:val="00AE25EF"/>
    <w:rsid w:val="00AE2722"/>
    <w:rsid w:val="00AE3404"/>
    <w:rsid w:val="00AE343C"/>
    <w:rsid w:val="00AE344F"/>
    <w:rsid w:val="00AE3573"/>
    <w:rsid w:val="00AE38FF"/>
    <w:rsid w:val="00AE39F3"/>
    <w:rsid w:val="00AE3E00"/>
    <w:rsid w:val="00AE4668"/>
    <w:rsid w:val="00AE48D2"/>
    <w:rsid w:val="00AE590E"/>
    <w:rsid w:val="00AE63CF"/>
    <w:rsid w:val="00AE6F13"/>
    <w:rsid w:val="00AE6F2C"/>
    <w:rsid w:val="00AE734D"/>
    <w:rsid w:val="00AE7BA3"/>
    <w:rsid w:val="00AE7D93"/>
    <w:rsid w:val="00AF02D2"/>
    <w:rsid w:val="00AF03B2"/>
    <w:rsid w:val="00AF04CF"/>
    <w:rsid w:val="00AF0889"/>
    <w:rsid w:val="00AF0D62"/>
    <w:rsid w:val="00AF1034"/>
    <w:rsid w:val="00AF21FE"/>
    <w:rsid w:val="00AF240D"/>
    <w:rsid w:val="00AF321F"/>
    <w:rsid w:val="00AF3AC9"/>
    <w:rsid w:val="00AF3F56"/>
    <w:rsid w:val="00AF4A32"/>
    <w:rsid w:val="00AF4AC9"/>
    <w:rsid w:val="00AF4C21"/>
    <w:rsid w:val="00AF50CE"/>
    <w:rsid w:val="00AF53FD"/>
    <w:rsid w:val="00AF56A7"/>
    <w:rsid w:val="00AF5B5A"/>
    <w:rsid w:val="00AF61B9"/>
    <w:rsid w:val="00AF68A7"/>
    <w:rsid w:val="00AF6F20"/>
    <w:rsid w:val="00AF7113"/>
    <w:rsid w:val="00B00F22"/>
    <w:rsid w:val="00B01895"/>
    <w:rsid w:val="00B01D75"/>
    <w:rsid w:val="00B02C48"/>
    <w:rsid w:val="00B032A4"/>
    <w:rsid w:val="00B03354"/>
    <w:rsid w:val="00B033FB"/>
    <w:rsid w:val="00B0399E"/>
    <w:rsid w:val="00B03D1A"/>
    <w:rsid w:val="00B0451C"/>
    <w:rsid w:val="00B04682"/>
    <w:rsid w:val="00B054B3"/>
    <w:rsid w:val="00B058B9"/>
    <w:rsid w:val="00B059F6"/>
    <w:rsid w:val="00B0638A"/>
    <w:rsid w:val="00B06B3B"/>
    <w:rsid w:val="00B07517"/>
    <w:rsid w:val="00B077C1"/>
    <w:rsid w:val="00B10197"/>
    <w:rsid w:val="00B102AC"/>
    <w:rsid w:val="00B10B3F"/>
    <w:rsid w:val="00B10E23"/>
    <w:rsid w:val="00B110EA"/>
    <w:rsid w:val="00B11854"/>
    <w:rsid w:val="00B11BA0"/>
    <w:rsid w:val="00B1230F"/>
    <w:rsid w:val="00B12426"/>
    <w:rsid w:val="00B12587"/>
    <w:rsid w:val="00B12BA6"/>
    <w:rsid w:val="00B1300C"/>
    <w:rsid w:val="00B13056"/>
    <w:rsid w:val="00B13B05"/>
    <w:rsid w:val="00B14208"/>
    <w:rsid w:val="00B142B2"/>
    <w:rsid w:val="00B14323"/>
    <w:rsid w:val="00B14A5B"/>
    <w:rsid w:val="00B15301"/>
    <w:rsid w:val="00B15814"/>
    <w:rsid w:val="00B1670C"/>
    <w:rsid w:val="00B16A7B"/>
    <w:rsid w:val="00B17083"/>
    <w:rsid w:val="00B17150"/>
    <w:rsid w:val="00B17D0C"/>
    <w:rsid w:val="00B17FCE"/>
    <w:rsid w:val="00B2085A"/>
    <w:rsid w:val="00B209FA"/>
    <w:rsid w:val="00B20A56"/>
    <w:rsid w:val="00B20D0F"/>
    <w:rsid w:val="00B212D6"/>
    <w:rsid w:val="00B21913"/>
    <w:rsid w:val="00B2252C"/>
    <w:rsid w:val="00B226AF"/>
    <w:rsid w:val="00B229D9"/>
    <w:rsid w:val="00B2309F"/>
    <w:rsid w:val="00B23252"/>
    <w:rsid w:val="00B23261"/>
    <w:rsid w:val="00B23450"/>
    <w:rsid w:val="00B2364F"/>
    <w:rsid w:val="00B2384F"/>
    <w:rsid w:val="00B240A9"/>
    <w:rsid w:val="00B2446A"/>
    <w:rsid w:val="00B251F1"/>
    <w:rsid w:val="00B252A3"/>
    <w:rsid w:val="00B254AA"/>
    <w:rsid w:val="00B25E53"/>
    <w:rsid w:val="00B2655C"/>
    <w:rsid w:val="00B26AB3"/>
    <w:rsid w:val="00B26BE3"/>
    <w:rsid w:val="00B26C4C"/>
    <w:rsid w:val="00B307CD"/>
    <w:rsid w:val="00B30B95"/>
    <w:rsid w:val="00B31032"/>
    <w:rsid w:val="00B31365"/>
    <w:rsid w:val="00B3149D"/>
    <w:rsid w:val="00B315E8"/>
    <w:rsid w:val="00B31784"/>
    <w:rsid w:val="00B32180"/>
    <w:rsid w:val="00B321FD"/>
    <w:rsid w:val="00B324C4"/>
    <w:rsid w:val="00B32A1A"/>
    <w:rsid w:val="00B331FA"/>
    <w:rsid w:val="00B332E7"/>
    <w:rsid w:val="00B33300"/>
    <w:rsid w:val="00B33DD5"/>
    <w:rsid w:val="00B33EE8"/>
    <w:rsid w:val="00B34DDC"/>
    <w:rsid w:val="00B34DEF"/>
    <w:rsid w:val="00B35DCF"/>
    <w:rsid w:val="00B35F77"/>
    <w:rsid w:val="00B36A35"/>
    <w:rsid w:val="00B375B5"/>
    <w:rsid w:val="00B37B7B"/>
    <w:rsid w:val="00B37E19"/>
    <w:rsid w:val="00B40488"/>
    <w:rsid w:val="00B4051B"/>
    <w:rsid w:val="00B40857"/>
    <w:rsid w:val="00B40CC3"/>
    <w:rsid w:val="00B40F9A"/>
    <w:rsid w:val="00B417EA"/>
    <w:rsid w:val="00B419F6"/>
    <w:rsid w:val="00B422DF"/>
    <w:rsid w:val="00B427F4"/>
    <w:rsid w:val="00B42ADF"/>
    <w:rsid w:val="00B43501"/>
    <w:rsid w:val="00B437AE"/>
    <w:rsid w:val="00B4395C"/>
    <w:rsid w:val="00B44CAD"/>
    <w:rsid w:val="00B4515F"/>
    <w:rsid w:val="00B453AA"/>
    <w:rsid w:val="00B455D2"/>
    <w:rsid w:val="00B4586A"/>
    <w:rsid w:val="00B45DC7"/>
    <w:rsid w:val="00B4721E"/>
    <w:rsid w:val="00B4735D"/>
    <w:rsid w:val="00B511C4"/>
    <w:rsid w:val="00B5131A"/>
    <w:rsid w:val="00B51999"/>
    <w:rsid w:val="00B526D7"/>
    <w:rsid w:val="00B527D6"/>
    <w:rsid w:val="00B527FD"/>
    <w:rsid w:val="00B5335D"/>
    <w:rsid w:val="00B53AD9"/>
    <w:rsid w:val="00B5415A"/>
    <w:rsid w:val="00B54338"/>
    <w:rsid w:val="00B54816"/>
    <w:rsid w:val="00B54D00"/>
    <w:rsid w:val="00B554D8"/>
    <w:rsid w:val="00B562BF"/>
    <w:rsid w:val="00B56E7A"/>
    <w:rsid w:val="00B5725B"/>
    <w:rsid w:val="00B57614"/>
    <w:rsid w:val="00B57686"/>
    <w:rsid w:val="00B603F1"/>
    <w:rsid w:val="00B609F8"/>
    <w:rsid w:val="00B61034"/>
    <w:rsid w:val="00B613BD"/>
    <w:rsid w:val="00B61888"/>
    <w:rsid w:val="00B61F37"/>
    <w:rsid w:val="00B62199"/>
    <w:rsid w:val="00B62409"/>
    <w:rsid w:val="00B628F9"/>
    <w:rsid w:val="00B62931"/>
    <w:rsid w:val="00B62B1E"/>
    <w:rsid w:val="00B6391E"/>
    <w:rsid w:val="00B64297"/>
    <w:rsid w:val="00B64383"/>
    <w:rsid w:val="00B647E7"/>
    <w:rsid w:val="00B64BA5"/>
    <w:rsid w:val="00B654F0"/>
    <w:rsid w:val="00B65634"/>
    <w:rsid w:val="00B65D26"/>
    <w:rsid w:val="00B668D1"/>
    <w:rsid w:val="00B66D8C"/>
    <w:rsid w:val="00B67435"/>
    <w:rsid w:val="00B67B2A"/>
    <w:rsid w:val="00B67B64"/>
    <w:rsid w:val="00B67C0A"/>
    <w:rsid w:val="00B70339"/>
    <w:rsid w:val="00B70906"/>
    <w:rsid w:val="00B709DA"/>
    <w:rsid w:val="00B70EB4"/>
    <w:rsid w:val="00B710DE"/>
    <w:rsid w:val="00B71459"/>
    <w:rsid w:val="00B715E8"/>
    <w:rsid w:val="00B72110"/>
    <w:rsid w:val="00B72607"/>
    <w:rsid w:val="00B72882"/>
    <w:rsid w:val="00B735C1"/>
    <w:rsid w:val="00B73ED9"/>
    <w:rsid w:val="00B74553"/>
    <w:rsid w:val="00B746F3"/>
    <w:rsid w:val="00B74B7E"/>
    <w:rsid w:val="00B74B9B"/>
    <w:rsid w:val="00B74E6E"/>
    <w:rsid w:val="00B756E3"/>
    <w:rsid w:val="00B75C15"/>
    <w:rsid w:val="00B75F33"/>
    <w:rsid w:val="00B763DE"/>
    <w:rsid w:val="00B76BCD"/>
    <w:rsid w:val="00B76BF4"/>
    <w:rsid w:val="00B76E86"/>
    <w:rsid w:val="00B772B6"/>
    <w:rsid w:val="00B774E7"/>
    <w:rsid w:val="00B77914"/>
    <w:rsid w:val="00B77AFB"/>
    <w:rsid w:val="00B77BE2"/>
    <w:rsid w:val="00B81150"/>
    <w:rsid w:val="00B815FB"/>
    <w:rsid w:val="00B81C9C"/>
    <w:rsid w:val="00B82B4D"/>
    <w:rsid w:val="00B831AB"/>
    <w:rsid w:val="00B83721"/>
    <w:rsid w:val="00B83FCD"/>
    <w:rsid w:val="00B84184"/>
    <w:rsid w:val="00B84EC1"/>
    <w:rsid w:val="00B851A4"/>
    <w:rsid w:val="00B853B0"/>
    <w:rsid w:val="00B860DD"/>
    <w:rsid w:val="00B8641C"/>
    <w:rsid w:val="00B8645F"/>
    <w:rsid w:val="00B86A7B"/>
    <w:rsid w:val="00B86CE1"/>
    <w:rsid w:val="00B91CFB"/>
    <w:rsid w:val="00B91FDF"/>
    <w:rsid w:val="00B9261C"/>
    <w:rsid w:val="00B92AE9"/>
    <w:rsid w:val="00B92BCA"/>
    <w:rsid w:val="00B931C0"/>
    <w:rsid w:val="00B935A7"/>
    <w:rsid w:val="00B93C0C"/>
    <w:rsid w:val="00B94007"/>
    <w:rsid w:val="00B947DE"/>
    <w:rsid w:val="00B94FB2"/>
    <w:rsid w:val="00B95389"/>
    <w:rsid w:val="00B95950"/>
    <w:rsid w:val="00B95C0D"/>
    <w:rsid w:val="00B95CF5"/>
    <w:rsid w:val="00B95DFF"/>
    <w:rsid w:val="00B95FBC"/>
    <w:rsid w:val="00B964CB"/>
    <w:rsid w:val="00B96ECA"/>
    <w:rsid w:val="00B974B3"/>
    <w:rsid w:val="00B9756D"/>
    <w:rsid w:val="00B97F5B"/>
    <w:rsid w:val="00BA070B"/>
    <w:rsid w:val="00BA0814"/>
    <w:rsid w:val="00BA0CD4"/>
    <w:rsid w:val="00BA1052"/>
    <w:rsid w:val="00BA2193"/>
    <w:rsid w:val="00BA24B1"/>
    <w:rsid w:val="00BA26C0"/>
    <w:rsid w:val="00BA2931"/>
    <w:rsid w:val="00BA2F3C"/>
    <w:rsid w:val="00BA30E1"/>
    <w:rsid w:val="00BA38D2"/>
    <w:rsid w:val="00BA39DB"/>
    <w:rsid w:val="00BA3E82"/>
    <w:rsid w:val="00BA415E"/>
    <w:rsid w:val="00BA4B1B"/>
    <w:rsid w:val="00BA5081"/>
    <w:rsid w:val="00BA56E1"/>
    <w:rsid w:val="00BA5C7D"/>
    <w:rsid w:val="00BA5FC5"/>
    <w:rsid w:val="00BA6988"/>
    <w:rsid w:val="00BA6A7F"/>
    <w:rsid w:val="00BA6D12"/>
    <w:rsid w:val="00BA7E44"/>
    <w:rsid w:val="00BB01E6"/>
    <w:rsid w:val="00BB0775"/>
    <w:rsid w:val="00BB0BF5"/>
    <w:rsid w:val="00BB18FD"/>
    <w:rsid w:val="00BB1C03"/>
    <w:rsid w:val="00BB1D6E"/>
    <w:rsid w:val="00BB2E61"/>
    <w:rsid w:val="00BB3600"/>
    <w:rsid w:val="00BB4043"/>
    <w:rsid w:val="00BB40DD"/>
    <w:rsid w:val="00BB46BD"/>
    <w:rsid w:val="00BB5CE2"/>
    <w:rsid w:val="00BB6BEA"/>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1990"/>
    <w:rsid w:val="00BD19C9"/>
    <w:rsid w:val="00BD2E49"/>
    <w:rsid w:val="00BD335C"/>
    <w:rsid w:val="00BD34EA"/>
    <w:rsid w:val="00BD3DB5"/>
    <w:rsid w:val="00BD3DE1"/>
    <w:rsid w:val="00BD3F70"/>
    <w:rsid w:val="00BD46F5"/>
    <w:rsid w:val="00BD69FA"/>
    <w:rsid w:val="00BD6C20"/>
    <w:rsid w:val="00BD75B9"/>
    <w:rsid w:val="00BD79CF"/>
    <w:rsid w:val="00BE0255"/>
    <w:rsid w:val="00BE0369"/>
    <w:rsid w:val="00BE06BB"/>
    <w:rsid w:val="00BE0A16"/>
    <w:rsid w:val="00BE0FC5"/>
    <w:rsid w:val="00BE1043"/>
    <w:rsid w:val="00BE1E40"/>
    <w:rsid w:val="00BE26EE"/>
    <w:rsid w:val="00BE2B60"/>
    <w:rsid w:val="00BE2D99"/>
    <w:rsid w:val="00BE2EE1"/>
    <w:rsid w:val="00BE3B52"/>
    <w:rsid w:val="00BE3E18"/>
    <w:rsid w:val="00BE3EB4"/>
    <w:rsid w:val="00BE3FA4"/>
    <w:rsid w:val="00BE407F"/>
    <w:rsid w:val="00BE4172"/>
    <w:rsid w:val="00BE4A2D"/>
    <w:rsid w:val="00BE58B5"/>
    <w:rsid w:val="00BE60EB"/>
    <w:rsid w:val="00BE62F4"/>
    <w:rsid w:val="00BE69E4"/>
    <w:rsid w:val="00BE6B5F"/>
    <w:rsid w:val="00BE70F0"/>
    <w:rsid w:val="00BF08E2"/>
    <w:rsid w:val="00BF0938"/>
    <w:rsid w:val="00BF09FF"/>
    <w:rsid w:val="00BF0A11"/>
    <w:rsid w:val="00BF0C8A"/>
    <w:rsid w:val="00BF0D7C"/>
    <w:rsid w:val="00BF0E5C"/>
    <w:rsid w:val="00BF121B"/>
    <w:rsid w:val="00BF1684"/>
    <w:rsid w:val="00BF1695"/>
    <w:rsid w:val="00BF1CCE"/>
    <w:rsid w:val="00BF2A31"/>
    <w:rsid w:val="00BF2F84"/>
    <w:rsid w:val="00BF38E7"/>
    <w:rsid w:val="00BF3A82"/>
    <w:rsid w:val="00BF3B1A"/>
    <w:rsid w:val="00BF474F"/>
    <w:rsid w:val="00BF4C47"/>
    <w:rsid w:val="00BF5CC6"/>
    <w:rsid w:val="00BF6CAD"/>
    <w:rsid w:val="00C00CED"/>
    <w:rsid w:val="00C01EA9"/>
    <w:rsid w:val="00C022E7"/>
    <w:rsid w:val="00C02440"/>
    <w:rsid w:val="00C02FD8"/>
    <w:rsid w:val="00C037F0"/>
    <w:rsid w:val="00C03C8C"/>
    <w:rsid w:val="00C03E02"/>
    <w:rsid w:val="00C04166"/>
    <w:rsid w:val="00C041DE"/>
    <w:rsid w:val="00C0449D"/>
    <w:rsid w:val="00C05E86"/>
    <w:rsid w:val="00C05FAF"/>
    <w:rsid w:val="00C070ED"/>
    <w:rsid w:val="00C07D83"/>
    <w:rsid w:val="00C1060D"/>
    <w:rsid w:val="00C10D73"/>
    <w:rsid w:val="00C11207"/>
    <w:rsid w:val="00C12314"/>
    <w:rsid w:val="00C12479"/>
    <w:rsid w:val="00C124D6"/>
    <w:rsid w:val="00C12801"/>
    <w:rsid w:val="00C12DD5"/>
    <w:rsid w:val="00C130A8"/>
    <w:rsid w:val="00C13E89"/>
    <w:rsid w:val="00C14289"/>
    <w:rsid w:val="00C1445A"/>
    <w:rsid w:val="00C14845"/>
    <w:rsid w:val="00C14BFF"/>
    <w:rsid w:val="00C15DDA"/>
    <w:rsid w:val="00C160B3"/>
    <w:rsid w:val="00C160D6"/>
    <w:rsid w:val="00C16C1C"/>
    <w:rsid w:val="00C16E7B"/>
    <w:rsid w:val="00C172E1"/>
    <w:rsid w:val="00C17312"/>
    <w:rsid w:val="00C17A00"/>
    <w:rsid w:val="00C17A6B"/>
    <w:rsid w:val="00C20214"/>
    <w:rsid w:val="00C20FF2"/>
    <w:rsid w:val="00C210B1"/>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AB6"/>
    <w:rsid w:val="00C27177"/>
    <w:rsid w:val="00C27536"/>
    <w:rsid w:val="00C27AB5"/>
    <w:rsid w:val="00C27FE0"/>
    <w:rsid w:val="00C30193"/>
    <w:rsid w:val="00C30431"/>
    <w:rsid w:val="00C31267"/>
    <w:rsid w:val="00C31926"/>
    <w:rsid w:val="00C31B4B"/>
    <w:rsid w:val="00C31BA3"/>
    <w:rsid w:val="00C32877"/>
    <w:rsid w:val="00C33149"/>
    <w:rsid w:val="00C33190"/>
    <w:rsid w:val="00C33B69"/>
    <w:rsid w:val="00C33D83"/>
    <w:rsid w:val="00C34659"/>
    <w:rsid w:val="00C351AB"/>
    <w:rsid w:val="00C3551A"/>
    <w:rsid w:val="00C3606A"/>
    <w:rsid w:val="00C3629D"/>
    <w:rsid w:val="00C362B9"/>
    <w:rsid w:val="00C36885"/>
    <w:rsid w:val="00C36C0C"/>
    <w:rsid w:val="00C370EF"/>
    <w:rsid w:val="00C371B2"/>
    <w:rsid w:val="00C379F0"/>
    <w:rsid w:val="00C37E48"/>
    <w:rsid w:val="00C4108D"/>
    <w:rsid w:val="00C41C73"/>
    <w:rsid w:val="00C4242A"/>
    <w:rsid w:val="00C42B5A"/>
    <w:rsid w:val="00C42FCE"/>
    <w:rsid w:val="00C4357F"/>
    <w:rsid w:val="00C43733"/>
    <w:rsid w:val="00C43974"/>
    <w:rsid w:val="00C439EC"/>
    <w:rsid w:val="00C43CB5"/>
    <w:rsid w:val="00C4458C"/>
    <w:rsid w:val="00C4477D"/>
    <w:rsid w:val="00C448D3"/>
    <w:rsid w:val="00C451B3"/>
    <w:rsid w:val="00C4521A"/>
    <w:rsid w:val="00C46A56"/>
    <w:rsid w:val="00C47300"/>
    <w:rsid w:val="00C476C9"/>
    <w:rsid w:val="00C47839"/>
    <w:rsid w:val="00C4796D"/>
    <w:rsid w:val="00C47B44"/>
    <w:rsid w:val="00C47D08"/>
    <w:rsid w:val="00C47FEE"/>
    <w:rsid w:val="00C50730"/>
    <w:rsid w:val="00C50831"/>
    <w:rsid w:val="00C50CBE"/>
    <w:rsid w:val="00C50E8C"/>
    <w:rsid w:val="00C5108F"/>
    <w:rsid w:val="00C51997"/>
    <w:rsid w:val="00C5290C"/>
    <w:rsid w:val="00C52982"/>
    <w:rsid w:val="00C530DD"/>
    <w:rsid w:val="00C533D2"/>
    <w:rsid w:val="00C534DE"/>
    <w:rsid w:val="00C5377E"/>
    <w:rsid w:val="00C539D9"/>
    <w:rsid w:val="00C53ACB"/>
    <w:rsid w:val="00C53E42"/>
    <w:rsid w:val="00C53F88"/>
    <w:rsid w:val="00C540A0"/>
    <w:rsid w:val="00C546A4"/>
    <w:rsid w:val="00C54CEB"/>
    <w:rsid w:val="00C55BED"/>
    <w:rsid w:val="00C5604F"/>
    <w:rsid w:val="00C5642A"/>
    <w:rsid w:val="00C56B7B"/>
    <w:rsid w:val="00C56B9D"/>
    <w:rsid w:val="00C56E4E"/>
    <w:rsid w:val="00C57353"/>
    <w:rsid w:val="00C5739D"/>
    <w:rsid w:val="00C574C3"/>
    <w:rsid w:val="00C57928"/>
    <w:rsid w:val="00C57C49"/>
    <w:rsid w:val="00C60226"/>
    <w:rsid w:val="00C60306"/>
    <w:rsid w:val="00C605B7"/>
    <w:rsid w:val="00C60EBA"/>
    <w:rsid w:val="00C61AD4"/>
    <w:rsid w:val="00C61BF8"/>
    <w:rsid w:val="00C61D7F"/>
    <w:rsid w:val="00C6314C"/>
    <w:rsid w:val="00C63C27"/>
    <w:rsid w:val="00C645A4"/>
    <w:rsid w:val="00C64753"/>
    <w:rsid w:val="00C6568A"/>
    <w:rsid w:val="00C65CAC"/>
    <w:rsid w:val="00C6692E"/>
    <w:rsid w:val="00C67F86"/>
    <w:rsid w:val="00C70597"/>
    <w:rsid w:val="00C706D5"/>
    <w:rsid w:val="00C707E7"/>
    <w:rsid w:val="00C70FAE"/>
    <w:rsid w:val="00C7123F"/>
    <w:rsid w:val="00C71875"/>
    <w:rsid w:val="00C71D77"/>
    <w:rsid w:val="00C72630"/>
    <w:rsid w:val="00C726A4"/>
    <w:rsid w:val="00C72CC3"/>
    <w:rsid w:val="00C73110"/>
    <w:rsid w:val="00C73522"/>
    <w:rsid w:val="00C73812"/>
    <w:rsid w:val="00C73ADA"/>
    <w:rsid w:val="00C73BD6"/>
    <w:rsid w:val="00C74226"/>
    <w:rsid w:val="00C74D6A"/>
    <w:rsid w:val="00C7528C"/>
    <w:rsid w:val="00C75431"/>
    <w:rsid w:val="00C75AA9"/>
    <w:rsid w:val="00C75E4B"/>
    <w:rsid w:val="00C76594"/>
    <w:rsid w:val="00C7674A"/>
    <w:rsid w:val="00C77532"/>
    <w:rsid w:val="00C776F8"/>
    <w:rsid w:val="00C800DC"/>
    <w:rsid w:val="00C8030A"/>
    <w:rsid w:val="00C80361"/>
    <w:rsid w:val="00C80C79"/>
    <w:rsid w:val="00C8172F"/>
    <w:rsid w:val="00C82883"/>
    <w:rsid w:val="00C82983"/>
    <w:rsid w:val="00C85073"/>
    <w:rsid w:val="00C852C6"/>
    <w:rsid w:val="00C8597C"/>
    <w:rsid w:val="00C860DE"/>
    <w:rsid w:val="00C86B55"/>
    <w:rsid w:val="00C86BEF"/>
    <w:rsid w:val="00C871FE"/>
    <w:rsid w:val="00C874D5"/>
    <w:rsid w:val="00C8759D"/>
    <w:rsid w:val="00C877DE"/>
    <w:rsid w:val="00C879F6"/>
    <w:rsid w:val="00C90575"/>
    <w:rsid w:val="00C905D9"/>
    <w:rsid w:val="00C9089E"/>
    <w:rsid w:val="00C90A5A"/>
    <w:rsid w:val="00C90A67"/>
    <w:rsid w:val="00C90DDB"/>
    <w:rsid w:val="00C918E0"/>
    <w:rsid w:val="00C9201F"/>
    <w:rsid w:val="00C92721"/>
    <w:rsid w:val="00C9324A"/>
    <w:rsid w:val="00C93A1F"/>
    <w:rsid w:val="00C93C24"/>
    <w:rsid w:val="00C94E6C"/>
    <w:rsid w:val="00C95003"/>
    <w:rsid w:val="00C96099"/>
    <w:rsid w:val="00C96220"/>
    <w:rsid w:val="00C9637C"/>
    <w:rsid w:val="00C96576"/>
    <w:rsid w:val="00C969C8"/>
    <w:rsid w:val="00C96C75"/>
    <w:rsid w:val="00C97944"/>
    <w:rsid w:val="00C97ADE"/>
    <w:rsid w:val="00CA02C7"/>
    <w:rsid w:val="00CA04CF"/>
    <w:rsid w:val="00CA072F"/>
    <w:rsid w:val="00CA0755"/>
    <w:rsid w:val="00CA0795"/>
    <w:rsid w:val="00CA0A4A"/>
    <w:rsid w:val="00CA0C1A"/>
    <w:rsid w:val="00CA16F2"/>
    <w:rsid w:val="00CA172D"/>
    <w:rsid w:val="00CA1D3C"/>
    <w:rsid w:val="00CA1DA8"/>
    <w:rsid w:val="00CA1EF5"/>
    <w:rsid w:val="00CA2052"/>
    <w:rsid w:val="00CA2429"/>
    <w:rsid w:val="00CA2623"/>
    <w:rsid w:val="00CA2747"/>
    <w:rsid w:val="00CA2A86"/>
    <w:rsid w:val="00CA2AB5"/>
    <w:rsid w:val="00CA2BF5"/>
    <w:rsid w:val="00CA3028"/>
    <w:rsid w:val="00CA377F"/>
    <w:rsid w:val="00CA3A18"/>
    <w:rsid w:val="00CA4183"/>
    <w:rsid w:val="00CA481D"/>
    <w:rsid w:val="00CA4A1C"/>
    <w:rsid w:val="00CA4CCE"/>
    <w:rsid w:val="00CA4D5E"/>
    <w:rsid w:val="00CA4DBA"/>
    <w:rsid w:val="00CA54BC"/>
    <w:rsid w:val="00CA65E5"/>
    <w:rsid w:val="00CA6604"/>
    <w:rsid w:val="00CA6A95"/>
    <w:rsid w:val="00CA6AB7"/>
    <w:rsid w:val="00CA6C0B"/>
    <w:rsid w:val="00CA6E8B"/>
    <w:rsid w:val="00CA7576"/>
    <w:rsid w:val="00CA7622"/>
    <w:rsid w:val="00CB0160"/>
    <w:rsid w:val="00CB06B8"/>
    <w:rsid w:val="00CB1562"/>
    <w:rsid w:val="00CB15F8"/>
    <w:rsid w:val="00CB174C"/>
    <w:rsid w:val="00CB1A61"/>
    <w:rsid w:val="00CB25E4"/>
    <w:rsid w:val="00CB267D"/>
    <w:rsid w:val="00CB2B7F"/>
    <w:rsid w:val="00CB33E5"/>
    <w:rsid w:val="00CB34F2"/>
    <w:rsid w:val="00CB356D"/>
    <w:rsid w:val="00CB38F5"/>
    <w:rsid w:val="00CB3BCE"/>
    <w:rsid w:val="00CB4625"/>
    <w:rsid w:val="00CB48B4"/>
    <w:rsid w:val="00CB4D1A"/>
    <w:rsid w:val="00CB69B4"/>
    <w:rsid w:val="00CB7040"/>
    <w:rsid w:val="00CB7EFF"/>
    <w:rsid w:val="00CC0789"/>
    <w:rsid w:val="00CC0CB2"/>
    <w:rsid w:val="00CC1B24"/>
    <w:rsid w:val="00CC1FBA"/>
    <w:rsid w:val="00CC21A9"/>
    <w:rsid w:val="00CC274A"/>
    <w:rsid w:val="00CC3731"/>
    <w:rsid w:val="00CC3978"/>
    <w:rsid w:val="00CC3F49"/>
    <w:rsid w:val="00CC4B92"/>
    <w:rsid w:val="00CC4D8A"/>
    <w:rsid w:val="00CC5049"/>
    <w:rsid w:val="00CC7033"/>
    <w:rsid w:val="00CC7734"/>
    <w:rsid w:val="00CC7AA2"/>
    <w:rsid w:val="00CC7E03"/>
    <w:rsid w:val="00CD030E"/>
    <w:rsid w:val="00CD084C"/>
    <w:rsid w:val="00CD0BF4"/>
    <w:rsid w:val="00CD1482"/>
    <w:rsid w:val="00CD16C1"/>
    <w:rsid w:val="00CD193F"/>
    <w:rsid w:val="00CD1C2E"/>
    <w:rsid w:val="00CD2069"/>
    <w:rsid w:val="00CD2343"/>
    <w:rsid w:val="00CD2EE0"/>
    <w:rsid w:val="00CD30B9"/>
    <w:rsid w:val="00CD3E43"/>
    <w:rsid w:val="00CD3F32"/>
    <w:rsid w:val="00CD431C"/>
    <w:rsid w:val="00CD43C5"/>
    <w:rsid w:val="00CD443F"/>
    <w:rsid w:val="00CD444A"/>
    <w:rsid w:val="00CD490D"/>
    <w:rsid w:val="00CD4910"/>
    <w:rsid w:val="00CD575F"/>
    <w:rsid w:val="00CD5E5B"/>
    <w:rsid w:val="00CD5F0D"/>
    <w:rsid w:val="00CD623B"/>
    <w:rsid w:val="00CD68BA"/>
    <w:rsid w:val="00CD6D72"/>
    <w:rsid w:val="00CD74B4"/>
    <w:rsid w:val="00CD78D9"/>
    <w:rsid w:val="00CD79EF"/>
    <w:rsid w:val="00CE0361"/>
    <w:rsid w:val="00CE12B8"/>
    <w:rsid w:val="00CE13E9"/>
    <w:rsid w:val="00CE1559"/>
    <w:rsid w:val="00CE1BB1"/>
    <w:rsid w:val="00CE2760"/>
    <w:rsid w:val="00CE3079"/>
    <w:rsid w:val="00CE42C8"/>
    <w:rsid w:val="00CE48FD"/>
    <w:rsid w:val="00CE4D73"/>
    <w:rsid w:val="00CE5324"/>
    <w:rsid w:val="00CE584C"/>
    <w:rsid w:val="00CE5DA2"/>
    <w:rsid w:val="00CE5EBF"/>
    <w:rsid w:val="00CE6097"/>
    <w:rsid w:val="00CE633E"/>
    <w:rsid w:val="00CE65E1"/>
    <w:rsid w:val="00CE6E8A"/>
    <w:rsid w:val="00CE7341"/>
    <w:rsid w:val="00CE7FD7"/>
    <w:rsid w:val="00CF075F"/>
    <w:rsid w:val="00CF097C"/>
    <w:rsid w:val="00CF0B41"/>
    <w:rsid w:val="00CF13B9"/>
    <w:rsid w:val="00CF16A5"/>
    <w:rsid w:val="00CF1C77"/>
    <w:rsid w:val="00CF2A4F"/>
    <w:rsid w:val="00CF2AEB"/>
    <w:rsid w:val="00CF34E0"/>
    <w:rsid w:val="00CF37B2"/>
    <w:rsid w:val="00CF3E76"/>
    <w:rsid w:val="00CF4967"/>
    <w:rsid w:val="00CF4AF2"/>
    <w:rsid w:val="00CF5253"/>
    <w:rsid w:val="00CF5984"/>
    <w:rsid w:val="00CF6105"/>
    <w:rsid w:val="00CF6BD0"/>
    <w:rsid w:val="00CF7735"/>
    <w:rsid w:val="00CF7A30"/>
    <w:rsid w:val="00D006C8"/>
    <w:rsid w:val="00D00857"/>
    <w:rsid w:val="00D00CB8"/>
    <w:rsid w:val="00D00CFF"/>
    <w:rsid w:val="00D01015"/>
    <w:rsid w:val="00D016A3"/>
    <w:rsid w:val="00D01A9F"/>
    <w:rsid w:val="00D02246"/>
    <w:rsid w:val="00D03A19"/>
    <w:rsid w:val="00D040C4"/>
    <w:rsid w:val="00D0441C"/>
    <w:rsid w:val="00D044AE"/>
    <w:rsid w:val="00D04985"/>
    <w:rsid w:val="00D04EA9"/>
    <w:rsid w:val="00D05275"/>
    <w:rsid w:val="00D05606"/>
    <w:rsid w:val="00D05806"/>
    <w:rsid w:val="00D05C95"/>
    <w:rsid w:val="00D05DD9"/>
    <w:rsid w:val="00D05E83"/>
    <w:rsid w:val="00D0625B"/>
    <w:rsid w:val="00D06601"/>
    <w:rsid w:val="00D06605"/>
    <w:rsid w:val="00D07172"/>
    <w:rsid w:val="00D077AB"/>
    <w:rsid w:val="00D07FC2"/>
    <w:rsid w:val="00D10DA3"/>
    <w:rsid w:val="00D112F7"/>
    <w:rsid w:val="00D1196F"/>
    <w:rsid w:val="00D11E4B"/>
    <w:rsid w:val="00D121B7"/>
    <w:rsid w:val="00D1236E"/>
    <w:rsid w:val="00D12479"/>
    <w:rsid w:val="00D12B63"/>
    <w:rsid w:val="00D12DB4"/>
    <w:rsid w:val="00D145B7"/>
    <w:rsid w:val="00D14710"/>
    <w:rsid w:val="00D14AE4"/>
    <w:rsid w:val="00D154C2"/>
    <w:rsid w:val="00D159C5"/>
    <w:rsid w:val="00D15CD1"/>
    <w:rsid w:val="00D17199"/>
    <w:rsid w:val="00D20175"/>
    <w:rsid w:val="00D201DD"/>
    <w:rsid w:val="00D20F1C"/>
    <w:rsid w:val="00D2231A"/>
    <w:rsid w:val="00D229A2"/>
    <w:rsid w:val="00D23C26"/>
    <w:rsid w:val="00D24165"/>
    <w:rsid w:val="00D24296"/>
    <w:rsid w:val="00D24D51"/>
    <w:rsid w:val="00D25F89"/>
    <w:rsid w:val="00D26966"/>
    <w:rsid w:val="00D27A29"/>
    <w:rsid w:val="00D27A8E"/>
    <w:rsid w:val="00D27BFB"/>
    <w:rsid w:val="00D3016A"/>
    <w:rsid w:val="00D30AB5"/>
    <w:rsid w:val="00D31DD5"/>
    <w:rsid w:val="00D3214A"/>
    <w:rsid w:val="00D3238A"/>
    <w:rsid w:val="00D32488"/>
    <w:rsid w:val="00D32B1C"/>
    <w:rsid w:val="00D33AE1"/>
    <w:rsid w:val="00D3415E"/>
    <w:rsid w:val="00D34AD1"/>
    <w:rsid w:val="00D35392"/>
    <w:rsid w:val="00D358E6"/>
    <w:rsid w:val="00D35CA5"/>
    <w:rsid w:val="00D3669F"/>
    <w:rsid w:val="00D36773"/>
    <w:rsid w:val="00D36A87"/>
    <w:rsid w:val="00D36FB8"/>
    <w:rsid w:val="00D379D7"/>
    <w:rsid w:val="00D37CD5"/>
    <w:rsid w:val="00D40876"/>
    <w:rsid w:val="00D408BB"/>
    <w:rsid w:val="00D40FB9"/>
    <w:rsid w:val="00D41001"/>
    <w:rsid w:val="00D41A2E"/>
    <w:rsid w:val="00D41C98"/>
    <w:rsid w:val="00D426FD"/>
    <w:rsid w:val="00D429BA"/>
    <w:rsid w:val="00D42E97"/>
    <w:rsid w:val="00D4366D"/>
    <w:rsid w:val="00D440C5"/>
    <w:rsid w:val="00D44263"/>
    <w:rsid w:val="00D44C3C"/>
    <w:rsid w:val="00D45B14"/>
    <w:rsid w:val="00D45EC7"/>
    <w:rsid w:val="00D46029"/>
    <w:rsid w:val="00D464E8"/>
    <w:rsid w:val="00D47126"/>
    <w:rsid w:val="00D5008C"/>
    <w:rsid w:val="00D50A9F"/>
    <w:rsid w:val="00D50C41"/>
    <w:rsid w:val="00D50DEA"/>
    <w:rsid w:val="00D511AF"/>
    <w:rsid w:val="00D51EC0"/>
    <w:rsid w:val="00D51EE7"/>
    <w:rsid w:val="00D52536"/>
    <w:rsid w:val="00D52552"/>
    <w:rsid w:val="00D5369E"/>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CE3"/>
    <w:rsid w:val="00D60EAA"/>
    <w:rsid w:val="00D60FDC"/>
    <w:rsid w:val="00D61252"/>
    <w:rsid w:val="00D616DB"/>
    <w:rsid w:val="00D619A3"/>
    <w:rsid w:val="00D61A07"/>
    <w:rsid w:val="00D61AB7"/>
    <w:rsid w:val="00D61AE7"/>
    <w:rsid w:val="00D627A5"/>
    <w:rsid w:val="00D627EB"/>
    <w:rsid w:val="00D62E29"/>
    <w:rsid w:val="00D63323"/>
    <w:rsid w:val="00D63340"/>
    <w:rsid w:val="00D638D5"/>
    <w:rsid w:val="00D639AD"/>
    <w:rsid w:val="00D639BE"/>
    <w:rsid w:val="00D63BE0"/>
    <w:rsid w:val="00D63EBE"/>
    <w:rsid w:val="00D64A83"/>
    <w:rsid w:val="00D650BB"/>
    <w:rsid w:val="00D6554F"/>
    <w:rsid w:val="00D65834"/>
    <w:rsid w:val="00D66CF7"/>
    <w:rsid w:val="00D67443"/>
    <w:rsid w:val="00D6763A"/>
    <w:rsid w:val="00D676D5"/>
    <w:rsid w:val="00D67778"/>
    <w:rsid w:val="00D67A2A"/>
    <w:rsid w:val="00D67B71"/>
    <w:rsid w:val="00D67DCE"/>
    <w:rsid w:val="00D67EF1"/>
    <w:rsid w:val="00D70F15"/>
    <w:rsid w:val="00D70F57"/>
    <w:rsid w:val="00D70F9B"/>
    <w:rsid w:val="00D7166E"/>
    <w:rsid w:val="00D71778"/>
    <w:rsid w:val="00D7268E"/>
    <w:rsid w:val="00D72D33"/>
    <w:rsid w:val="00D72F5A"/>
    <w:rsid w:val="00D7349F"/>
    <w:rsid w:val="00D73750"/>
    <w:rsid w:val="00D73B18"/>
    <w:rsid w:val="00D74745"/>
    <w:rsid w:val="00D74960"/>
    <w:rsid w:val="00D74CBB"/>
    <w:rsid w:val="00D74E29"/>
    <w:rsid w:val="00D74EB1"/>
    <w:rsid w:val="00D74F0C"/>
    <w:rsid w:val="00D756D4"/>
    <w:rsid w:val="00D7591B"/>
    <w:rsid w:val="00D75B99"/>
    <w:rsid w:val="00D76201"/>
    <w:rsid w:val="00D768BD"/>
    <w:rsid w:val="00D76B6E"/>
    <w:rsid w:val="00D77900"/>
    <w:rsid w:val="00D77E1C"/>
    <w:rsid w:val="00D80510"/>
    <w:rsid w:val="00D807A5"/>
    <w:rsid w:val="00D81391"/>
    <w:rsid w:val="00D81C6E"/>
    <w:rsid w:val="00D82398"/>
    <w:rsid w:val="00D8243C"/>
    <w:rsid w:val="00D828C3"/>
    <w:rsid w:val="00D82F11"/>
    <w:rsid w:val="00D832C8"/>
    <w:rsid w:val="00D834FC"/>
    <w:rsid w:val="00D83B14"/>
    <w:rsid w:val="00D8539B"/>
    <w:rsid w:val="00D8570E"/>
    <w:rsid w:val="00D85A4C"/>
    <w:rsid w:val="00D866BA"/>
    <w:rsid w:val="00D86A97"/>
    <w:rsid w:val="00D86E8C"/>
    <w:rsid w:val="00D87731"/>
    <w:rsid w:val="00D90BDB"/>
    <w:rsid w:val="00D911A0"/>
    <w:rsid w:val="00D911EE"/>
    <w:rsid w:val="00D91433"/>
    <w:rsid w:val="00D91608"/>
    <w:rsid w:val="00D91E33"/>
    <w:rsid w:val="00D92015"/>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65DC"/>
    <w:rsid w:val="00D966FD"/>
    <w:rsid w:val="00D96917"/>
    <w:rsid w:val="00D9703A"/>
    <w:rsid w:val="00D973D8"/>
    <w:rsid w:val="00D97A8E"/>
    <w:rsid w:val="00D97B4A"/>
    <w:rsid w:val="00D97FCA"/>
    <w:rsid w:val="00DA0285"/>
    <w:rsid w:val="00DA04BA"/>
    <w:rsid w:val="00DA05F9"/>
    <w:rsid w:val="00DA0728"/>
    <w:rsid w:val="00DA1429"/>
    <w:rsid w:val="00DA1ABF"/>
    <w:rsid w:val="00DA2385"/>
    <w:rsid w:val="00DA2683"/>
    <w:rsid w:val="00DA27EA"/>
    <w:rsid w:val="00DA2C8B"/>
    <w:rsid w:val="00DA2ECE"/>
    <w:rsid w:val="00DA2F8C"/>
    <w:rsid w:val="00DA3024"/>
    <w:rsid w:val="00DA359D"/>
    <w:rsid w:val="00DA3DB5"/>
    <w:rsid w:val="00DA4C6F"/>
    <w:rsid w:val="00DA541D"/>
    <w:rsid w:val="00DA5918"/>
    <w:rsid w:val="00DA6716"/>
    <w:rsid w:val="00DA73DF"/>
    <w:rsid w:val="00DA7491"/>
    <w:rsid w:val="00DA7504"/>
    <w:rsid w:val="00DA77EA"/>
    <w:rsid w:val="00DA7A83"/>
    <w:rsid w:val="00DB0066"/>
    <w:rsid w:val="00DB1846"/>
    <w:rsid w:val="00DB1A0E"/>
    <w:rsid w:val="00DB2452"/>
    <w:rsid w:val="00DB2928"/>
    <w:rsid w:val="00DB2E75"/>
    <w:rsid w:val="00DB34F6"/>
    <w:rsid w:val="00DB36BC"/>
    <w:rsid w:val="00DB4CCA"/>
    <w:rsid w:val="00DB58F0"/>
    <w:rsid w:val="00DB59ED"/>
    <w:rsid w:val="00DB5DBA"/>
    <w:rsid w:val="00DB5F99"/>
    <w:rsid w:val="00DB64C4"/>
    <w:rsid w:val="00DB771E"/>
    <w:rsid w:val="00DC01DE"/>
    <w:rsid w:val="00DC171E"/>
    <w:rsid w:val="00DC1C39"/>
    <w:rsid w:val="00DC1C55"/>
    <w:rsid w:val="00DC1F61"/>
    <w:rsid w:val="00DC24B0"/>
    <w:rsid w:val="00DC2A98"/>
    <w:rsid w:val="00DC332D"/>
    <w:rsid w:val="00DC4B54"/>
    <w:rsid w:val="00DC5776"/>
    <w:rsid w:val="00DC5786"/>
    <w:rsid w:val="00DC5850"/>
    <w:rsid w:val="00DC5A42"/>
    <w:rsid w:val="00DC5A98"/>
    <w:rsid w:val="00DC5DE4"/>
    <w:rsid w:val="00DC5F28"/>
    <w:rsid w:val="00DC6D6D"/>
    <w:rsid w:val="00DC71ED"/>
    <w:rsid w:val="00DC7B90"/>
    <w:rsid w:val="00DC7F2B"/>
    <w:rsid w:val="00DD08B1"/>
    <w:rsid w:val="00DD0D3C"/>
    <w:rsid w:val="00DD0E76"/>
    <w:rsid w:val="00DD1191"/>
    <w:rsid w:val="00DD122E"/>
    <w:rsid w:val="00DD1447"/>
    <w:rsid w:val="00DD1480"/>
    <w:rsid w:val="00DD20AF"/>
    <w:rsid w:val="00DD20DB"/>
    <w:rsid w:val="00DD2361"/>
    <w:rsid w:val="00DD26C9"/>
    <w:rsid w:val="00DD2D76"/>
    <w:rsid w:val="00DD31FD"/>
    <w:rsid w:val="00DD33BD"/>
    <w:rsid w:val="00DD3463"/>
    <w:rsid w:val="00DD35AE"/>
    <w:rsid w:val="00DD3F2B"/>
    <w:rsid w:val="00DD4914"/>
    <w:rsid w:val="00DD5509"/>
    <w:rsid w:val="00DD5F55"/>
    <w:rsid w:val="00DD6217"/>
    <w:rsid w:val="00DD6433"/>
    <w:rsid w:val="00DD6695"/>
    <w:rsid w:val="00DD6DBC"/>
    <w:rsid w:val="00DD7159"/>
    <w:rsid w:val="00DD72E4"/>
    <w:rsid w:val="00DD7324"/>
    <w:rsid w:val="00DD7484"/>
    <w:rsid w:val="00DD75D8"/>
    <w:rsid w:val="00DE055D"/>
    <w:rsid w:val="00DE08C1"/>
    <w:rsid w:val="00DE13C7"/>
    <w:rsid w:val="00DE18B6"/>
    <w:rsid w:val="00DE26FB"/>
    <w:rsid w:val="00DE2750"/>
    <w:rsid w:val="00DE2D91"/>
    <w:rsid w:val="00DE3435"/>
    <w:rsid w:val="00DE3A4F"/>
    <w:rsid w:val="00DE40BB"/>
    <w:rsid w:val="00DE42BE"/>
    <w:rsid w:val="00DE4847"/>
    <w:rsid w:val="00DE4C0D"/>
    <w:rsid w:val="00DE5136"/>
    <w:rsid w:val="00DE5BFC"/>
    <w:rsid w:val="00DE5E47"/>
    <w:rsid w:val="00DE5F9A"/>
    <w:rsid w:val="00DE6E21"/>
    <w:rsid w:val="00DE6FAF"/>
    <w:rsid w:val="00DE7246"/>
    <w:rsid w:val="00DE759F"/>
    <w:rsid w:val="00DE75E7"/>
    <w:rsid w:val="00DE77C1"/>
    <w:rsid w:val="00DE78E0"/>
    <w:rsid w:val="00DF0572"/>
    <w:rsid w:val="00DF0592"/>
    <w:rsid w:val="00DF0D20"/>
    <w:rsid w:val="00DF1536"/>
    <w:rsid w:val="00DF19ED"/>
    <w:rsid w:val="00DF1FB4"/>
    <w:rsid w:val="00DF1FE3"/>
    <w:rsid w:val="00DF21EF"/>
    <w:rsid w:val="00DF257F"/>
    <w:rsid w:val="00DF28B0"/>
    <w:rsid w:val="00DF35C6"/>
    <w:rsid w:val="00DF35F9"/>
    <w:rsid w:val="00DF3FA8"/>
    <w:rsid w:val="00DF4290"/>
    <w:rsid w:val="00DF42A8"/>
    <w:rsid w:val="00DF4737"/>
    <w:rsid w:val="00DF509F"/>
    <w:rsid w:val="00DF5119"/>
    <w:rsid w:val="00DF53BF"/>
    <w:rsid w:val="00DF572C"/>
    <w:rsid w:val="00DF668E"/>
    <w:rsid w:val="00DF72F8"/>
    <w:rsid w:val="00DF73C0"/>
    <w:rsid w:val="00DF74D0"/>
    <w:rsid w:val="00DF7EEC"/>
    <w:rsid w:val="00E00017"/>
    <w:rsid w:val="00E00CC2"/>
    <w:rsid w:val="00E02269"/>
    <w:rsid w:val="00E024C0"/>
    <w:rsid w:val="00E02E0C"/>
    <w:rsid w:val="00E03576"/>
    <w:rsid w:val="00E04887"/>
    <w:rsid w:val="00E05F8E"/>
    <w:rsid w:val="00E0609D"/>
    <w:rsid w:val="00E06739"/>
    <w:rsid w:val="00E06922"/>
    <w:rsid w:val="00E06D45"/>
    <w:rsid w:val="00E1069C"/>
    <w:rsid w:val="00E108FF"/>
    <w:rsid w:val="00E10ECC"/>
    <w:rsid w:val="00E10ECE"/>
    <w:rsid w:val="00E10F55"/>
    <w:rsid w:val="00E118C3"/>
    <w:rsid w:val="00E11A9A"/>
    <w:rsid w:val="00E11AEC"/>
    <w:rsid w:val="00E11DB0"/>
    <w:rsid w:val="00E12168"/>
    <w:rsid w:val="00E12642"/>
    <w:rsid w:val="00E12B2E"/>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6BA"/>
    <w:rsid w:val="00E20E9A"/>
    <w:rsid w:val="00E214F0"/>
    <w:rsid w:val="00E232EF"/>
    <w:rsid w:val="00E23BFC"/>
    <w:rsid w:val="00E23E31"/>
    <w:rsid w:val="00E243E9"/>
    <w:rsid w:val="00E24F10"/>
    <w:rsid w:val="00E25082"/>
    <w:rsid w:val="00E250B6"/>
    <w:rsid w:val="00E2512D"/>
    <w:rsid w:val="00E25388"/>
    <w:rsid w:val="00E25513"/>
    <w:rsid w:val="00E2591C"/>
    <w:rsid w:val="00E2667F"/>
    <w:rsid w:val="00E26995"/>
    <w:rsid w:val="00E26E54"/>
    <w:rsid w:val="00E3053A"/>
    <w:rsid w:val="00E305C0"/>
    <w:rsid w:val="00E320D0"/>
    <w:rsid w:val="00E322E3"/>
    <w:rsid w:val="00E32496"/>
    <w:rsid w:val="00E327E3"/>
    <w:rsid w:val="00E328BF"/>
    <w:rsid w:val="00E329B2"/>
    <w:rsid w:val="00E32D5F"/>
    <w:rsid w:val="00E32F33"/>
    <w:rsid w:val="00E334A2"/>
    <w:rsid w:val="00E337FF"/>
    <w:rsid w:val="00E3482E"/>
    <w:rsid w:val="00E3582A"/>
    <w:rsid w:val="00E35ACA"/>
    <w:rsid w:val="00E35C6B"/>
    <w:rsid w:val="00E35E18"/>
    <w:rsid w:val="00E35E22"/>
    <w:rsid w:val="00E35F95"/>
    <w:rsid w:val="00E37633"/>
    <w:rsid w:val="00E37E4D"/>
    <w:rsid w:val="00E404CB"/>
    <w:rsid w:val="00E407B5"/>
    <w:rsid w:val="00E40A0B"/>
    <w:rsid w:val="00E41165"/>
    <w:rsid w:val="00E414D6"/>
    <w:rsid w:val="00E41602"/>
    <w:rsid w:val="00E41E39"/>
    <w:rsid w:val="00E421D8"/>
    <w:rsid w:val="00E425A7"/>
    <w:rsid w:val="00E427E3"/>
    <w:rsid w:val="00E4315C"/>
    <w:rsid w:val="00E4324D"/>
    <w:rsid w:val="00E433E8"/>
    <w:rsid w:val="00E4370A"/>
    <w:rsid w:val="00E4379E"/>
    <w:rsid w:val="00E43A58"/>
    <w:rsid w:val="00E43BD3"/>
    <w:rsid w:val="00E43BD5"/>
    <w:rsid w:val="00E43F83"/>
    <w:rsid w:val="00E44582"/>
    <w:rsid w:val="00E44745"/>
    <w:rsid w:val="00E45749"/>
    <w:rsid w:val="00E45ABB"/>
    <w:rsid w:val="00E45E48"/>
    <w:rsid w:val="00E4703B"/>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F51"/>
    <w:rsid w:val="00E54A85"/>
    <w:rsid w:val="00E5569E"/>
    <w:rsid w:val="00E557C7"/>
    <w:rsid w:val="00E558E6"/>
    <w:rsid w:val="00E5600F"/>
    <w:rsid w:val="00E560B0"/>
    <w:rsid w:val="00E5623F"/>
    <w:rsid w:val="00E56892"/>
    <w:rsid w:val="00E57686"/>
    <w:rsid w:val="00E57A8C"/>
    <w:rsid w:val="00E57E7C"/>
    <w:rsid w:val="00E606D2"/>
    <w:rsid w:val="00E6097A"/>
    <w:rsid w:val="00E61031"/>
    <w:rsid w:val="00E613A3"/>
    <w:rsid w:val="00E61522"/>
    <w:rsid w:val="00E619E7"/>
    <w:rsid w:val="00E62226"/>
    <w:rsid w:val="00E6359D"/>
    <w:rsid w:val="00E645A6"/>
    <w:rsid w:val="00E64A5E"/>
    <w:rsid w:val="00E65285"/>
    <w:rsid w:val="00E66A07"/>
    <w:rsid w:val="00E66BA5"/>
    <w:rsid w:val="00E66F2B"/>
    <w:rsid w:val="00E67314"/>
    <w:rsid w:val="00E67C02"/>
    <w:rsid w:val="00E67F8B"/>
    <w:rsid w:val="00E70BF5"/>
    <w:rsid w:val="00E70EDD"/>
    <w:rsid w:val="00E713C8"/>
    <w:rsid w:val="00E714B2"/>
    <w:rsid w:val="00E718DD"/>
    <w:rsid w:val="00E71CBE"/>
    <w:rsid w:val="00E720B5"/>
    <w:rsid w:val="00E72269"/>
    <w:rsid w:val="00E722D7"/>
    <w:rsid w:val="00E724E2"/>
    <w:rsid w:val="00E7278F"/>
    <w:rsid w:val="00E72D1F"/>
    <w:rsid w:val="00E735D3"/>
    <w:rsid w:val="00E73DC0"/>
    <w:rsid w:val="00E740B7"/>
    <w:rsid w:val="00E74293"/>
    <w:rsid w:val="00E74C16"/>
    <w:rsid w:val="00E74CF4"/>
    <w:rsid w:val="00E74D69"/>
    <w:rsid w:val="00E74DED"/>
    <w:rsid w:val="00E75358"/>
    <w:rsid w:val="00E75809"/>
    <w:rsid w:val="00E7662D"/>
    <w:rsid w:val="00E76D7F"/>
    <w:rsid w:val="00E77432"/>
    <w:rsid w:val="00E77778"/>
    <w:rsid w:val="00E77B47"/>
    <w:rsid w:val="00E77FF1"/>
    <w:rsid w:val="00E8028C"/>
    <w:rsid w:val="00E804F1"/>
    <w:rsid w:val="00E80ECD"/>
    <w:rsid w:val="00E81102"/>
    <w:rsid w:val="00E812F8"/>
    <w:rsid w:val="00E8199E"/>
    <w:rsid w:val="00E81C49"/>
    <w:rsid w:val="00E82B81"/>
    <w:rsid w:val="00E831E1"/>
    <w:rsid w:val="00E83937"/>
    <w:rsid w:val="00E83987"/>
    <w:rsid w:val="00E83A07"/>
    <w:rsid w:val="00E83E85"/>
    <w:rsid w:val="00E84AAA"/>
    <w:rsid w:val="00E855B4"/>
    <w:rsid w:val="00E8563A"/>
    <w:rsid w:val="00E8599F"/>
    <w:rsid w:val="00E86311"/>
    <w:rsid w:val="00E8717B"/>
    <w:rsid w:val="00E87D9D"/>
    <w:rsid w:val="00E9095F"/>
    <w:rsid w:val="00E913E3"/>
    <w:rsid w:val="00E9166F"/>
    <w:rsid w:val="00E9183F"/>
    <w:rsid w:val="00E91980"/>
    <w:rsid w:val="00E91B1E"/>
    <w:rsid w:val="00E92110"/>
    <w:rsid w:val="00E925A9"/>
    <w:rsid w:val="00E9298F"/>
    <w:rsid w:val="00E9317A"/>
    <w:rsid w:val="00E9319D"/>
    <w:rsid w:val="00E931A8"/>
    <w:rsid w:val="00E93D7E"/>
    <w:rsid w:val="00E93E08"/>
    <w:rsid w:val="00E94663"/>
    <w:rsid w:val="00E948CA"/>
    <w:rsid w:val="00E94E23"/>
    <w:rsid w:val="00E950E2"/>
    <w:rsid w:val="00E95EA2"/>
    <w:rsid w:val="00E95F72"/>
    <w:rsid w:val="00E9606F"/>
    <w:rsid w:val="00E968DA"/>
    <w:rsid w:val="00E976DC"/>
    <w:rsid w:val="00E9783F"/>
    <w:rsid w:val="00E97AA7"/>
    <w:rsid w:val="00E97F5E"/>
    <w:rsid w:val="00EA031F"/>
    <w:rsid w:val="00EA033B"/>
    <w:rsid w:val="00EA0742"/>
    <w:rsid w:val="00EA0E71"/>
    <w:rsid w:val="00EA13E0"/>
    <w:rsid w:val="00EA1B2D"/>
    <w:rsid w:val="00EA287C"/>
    <w:rsid w:val="00EA2F77"/>
    <w:rsid w:val="00EA3014"/>
    <w:rsid w:val="00EA340D"/>
    <w:rsid w:val="00EA3B17"/>
    <w:rsid w:val="00EA3CC7"/>
    <w:rsid w:val="00EA40A6"/>
    <w:rsid w:val="00EA50FC"/>
    <w:rsid w:val="00EA55DF"/>
    <w:rsid w:val="00EA64B9"/>
    <w:rsid w:val="00EA66D7"/>
    <w:rsid w:val="00EA684A"/>
    <w:rsid w:val="00EA750A"/>
    <w:rsid w:val="00EA7BC8"/>
    <w:rsid w:val="00EA7F34"/>
    <w:rsid w:val="00EB018C"/>
    <w:rsid w:val="00EB0402"/>
    <w:rsid w:val="00EB04CA"/>
    <w:rsid w:val="00EB0591"/>
    <w:rsid w:val="00EB0AF2"/>
    <w:rsid w:val="00EB0EAF"/>
    <w:rsid w:val="00EB2619"/>
    <w:rsid w:val="00EB2E81"/>
    <w:rsid w:val="00EB329C"/>
    <w:rsid w:val="00EB35AE"/>
    <w:rsid w:val="00EB3C89"/>
    <w:rsid w:val="00EB3DF6"/>
    <w:rsid w:val="00EB40C1"/>
    <w:rsid w:val="00EB44D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4092"/>
    <w:rsid w:val="00EC4908"/>
    <w:rsid w:val="00EC53CD"/>
    <w:rsid w:val="00EC59E4"/>
    <w:rsid w:val="00EC5B30"/>
    <w:rsid w:val="00EC5F19"/>
    <w:rsid w:val="00EC5FDF"/>
    <w:rsid w:val="00EC66C2"/>
    <w:rsid w:val="00EC6E9F"/>
    <w:rsid w:val="00EC7268"/>
    <w:rsid w:val="00EC74DA"/>
    <w:rsid w:val="00EC7B32"/>
    <w:rsid w:val="00EC7BCE"/>
    <w:rsid w:val="00ED005A"/>
    <w:rsid w:val="00ED0628"/>
    <w:rsid w:val="00ED07C4"/>
    <w:rsid w:val="00ED09D3"/>
    <w:rsid w:val="00ED0A89"/>
    <w:rsid w:val="00ED0FB1"/>
    <w:rsid w:val="00ED1372"/>
    <w:rsid w:val="00ED1A78"/>
    <w:rsid w:val="00ED1E95"/>
    <w:rsid w:val="00ED2E12"/>
    <w:rsid w:val="00ED3426"/>
    <w:rsid w:val="00ED37BE"/>
    <w:rsid w:val="00ED3AAB"/>
    <w:rsid w:val="00ED3B8E"/>
    <w:rsid w:val="00ED4125"/>
    <w:rsid w:val="00ED429D"/>
    <w:rsid w:val="00ED507F"/>
    <w:rsid w:val="00ED5628"/>
    <w:rsid w:val="00ED5FA0"/>
    <w:rsid w:val="00ED68AB"/>
    <w:rsid w:val="00ED6A76"/>
    <w:rsid w:val="00ED6AEE"/>
    <w:rsid w:val="00ED749B"/>
    <w:rsid w:val="00ED75EF"/>
    <w:rsid w:val="00ED7748"/>
    <w:rsid w:val="00ED7A86"/>
    <w:rsid w:val="00EE0996"/>
    <w:rsid w:val="00EE158A"/>
    <w:rsid w:val="00EE19DF"/>
    <w:rsid w:val="00EE1BC4"/>
    <w:rsid w:val="00EE23BB"/>
    <w:rsid w:val="00EE308A"/>
    <w:rsid w:val="00EE30FC"/>
    <w:rsid w:val="00EE335B"/>
    <w:rsid w:val="00EE351D"/>
    <w:rsid w:val="00EE3F18"/>
    <w:rsid w:val="00EE4128"/>
    <w:rsid w:val="00EE417C"/>
    <w:rsid w:val="00EE4209"/>
    <w:rsid w:val="00EE4B0D"/>
    <w:rsid w:val="00EE5661"/>
    <w:rsid w:val="00EE651E"/>
    <w:rsid w:val="00EE69DE"/>
    <w:rsid w:val="00EF0102"/>
    <w:rsid w:val="00EF0AEC"/>
    <w:rsid w:val="00EF0B39"/>
    <w:rsid w:val="00EF0B80"/>
    <w:rsid w:val="00EF0E55"/>
    <w:rsid w:val="00EF0E90"/>
    <w:rsid w:val="00EF12FA"/>
    <w:rsid w:val="00EF16FD"/>
    <w:rsid w:val="00EF197D"/>
    <w:rsid w:val="00EF1C60"/>
    <w:rsid w:val="00EF1CE7"/>
    <w:rsid w:val="00EF22CC"/>
    <w:rsid w:val="00EF2BC7"/>
    <w:rsid w:val="00EF3628"/>
    <w:rsid w:val="00EF3706"/>
    <w:rsid w:val="00EF3EEA"/>
    <w:rsid w:val="00EF4414"/>
    <w:rsid w:val="00EF4482"/>
    <w:rsid w:val="00EF4510"/>
    <w:rsid w:val="00EF4FA8"/>
    <w:rsid w:val="00EF5382"/>
    <w:rsid w:val="00EF6991"/>
    <w:rsid w:val="00EF7686"/>
    <w:rsid w:val="00EF79EA"/>
    <w:rsid w:val="00EF7A31"/>
    <w:rsid w:val="00F01200"/>
    <w:rsid w:val="00F016EC"/>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6FC"/>
    <w:rsid w:val="00F06958"/>
    <w:rsid w:val="00F06C45"/>
    <w:rsid w:val="00F06DA6"/>
    <w:rsid w:val="00F07393"/>
    <w:rsid w:val="00F074C4"/>
    <w:rsid w:val="00F0798A"/>
    <w:rsid w:val="00F07F8C"/>
    <w:rsid w:val="00F109AB"/>
    <w:rsid w:val="00F1124E"/>
    <w:rsid w:val="00F1179A"/>
    <w:rsid w:val="00F11923"/>
    <w:rsid w:val="00F11C95"/>
    <w:rsid w:val="00F129BA"/>
    <w:rsid w:val="00F12B6F"/>
    <w:rsid w:val="00F12CEF"/>
    <w:rsid w:val="00F1492C"/>
    <w:rsid w:val="00F14BEF"/>
    <w:rsid w:val="00F14D5C"/>
    <w:rsid w:val="00F16445"/>
    <w:rsid w:val="00F16FA6"/>
    <w:rsid w:val="00F17696"/>
    <w:rsid w:val="00F17DF7"/>
    <w:rsid w:val="00F17F40"/>
    <w:rsid w:val="00F2006E"/>
    <w:rsid w:val="00F202FF"/>
    <w:rsid w:val="00F205B0"/>
    <w:rsid w:val="00F20BCB"/>
    <w:rsid w:val="00F20F4B"/>
    <w:rsid w:val="00F21AB9"/>
    <w:rsid w:val="00F222E3"/>
    <w:rsid w:val="00F22767"/>
    <w:rsid w:val="00F22B06"/>
    <w:rsid w:val="00F22C71"/>
    <w:rsid w:val="00F22DC9"/>
    <w:rsid w:val="00F23324"/>
    <w:rsid w:val="00F23455"/>
    <w:rsid w:val="00F2467B"/>
    <w:rsid w:val="00F246C7"/>
    <w:rsid w:val="00F24D9B"/>
    <w:rsid w:val="00F252F6"/>
    <w:rsid w:val="00F25A13"/>
    <w:rsid w:val="00F2622C"/>
    <w:rsid w:val="00F26313"/>
    <w:rsid w:val="00F2687D"/>
    <w:rsid w:val="00F27758"/>
    <w:rsid w:val="00F279BF"/>
    <w:rsid w:val="00F279C5"/>
    <w:rsid w:val="00F27FFA"/>
    <w:rsid w:val="00F30181"/>
    <w:rsid w:val="00F3088B"/>
    <w:rsid w:val="00F32BC0"/>
    <w:rsid w:val="00F32E95"/>
    <w:rsid w:val="00F33552"/>
    <w:rsid w:val="00F335DD"/>
    <w:rsid w:val="00F338FF"/>
    <w:rsid w:val="00F33DDF"/>
    <w:rsid w:val="00F34758"/>
    <w:rsid w:val="00F34F0B"/>
    <w:rsid w:val="00F359DE"/>
    <w:rsid w:val="00F35A8E"/>
    <w:rsid w:val="00F35C97"/>
    <w:rsid w:val="00F35CFA"/>
    <w:rsid w:val="00F36638"/>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7F8"/>
    <w:rsid w:val="00F42803"/>
    <w:rsid w:val="00F42B5F"/>
    <w:rsid w:val="00F4318B"/>
    <w:rsid w:val="00F43801"/>
    <w:rsid w:val="00F43B17"/>
    <w:rsid w:val="00F44A88"/>
    <w:rsid w:val="00F4524C"/>
    <w:rsid w:val="00F45505"/>
    <w:rsid w:val="00F456C9"/>
    <w:rsid w:val="00F457CA"/>
    <w:rsid w:val="00F45981"/>
    <w:rsid w:val="00F459D4"/>
    <w:rsid w:val="00F45A0B"/>
    <w:rsid w:val="00F45C36"/>
    <w:rsid w:val="00F45E09"/>
    <w:rsid w:val="00F45FE7"/>
    <w:rsid w:val="00F46BDE"/>
    <w:rsid w:val="00F46E8F"/>
    <w:rsid w:val="00F475EE"/>
    <w:rsid w:val="00F50C7D"/>
    <w:rsid w:val="00F50C80"/>
    <w:rsid w:val="00F50ED4"/>
    <w:rsid w:val="00F51737"/>
    <w:rsid w:val="00F52030"/>
    <w:rsid w:val="00F52219"/>
    <w:rsid w:val="00F5255C"/>
    <w:rsid w:val="00F52C82"/>
    <w:rsid w:val="00F53164"/>
    <w:rsid w:val="00F5346D"/>
    <w:rsid w:val="00F53757"/>
    <w:rsid w:val="00F54B23"/>
    <w:rsid w:val="00F55454"/>
    <w:rsid w:val="00F55D15"/>
    <w:rsid w:val="00F55F95"/>
    <w:rsid w:val="00F56753"/>
    <w:rsid w:val="00F56A70"/>
    <w:rsid w:val="00F56D77"/>
    <w:rsid w:val="00F57D68"/>
    <w:rsid w:val="00F60D76"/>
    <w:rsid w:val="00F614BD"/>
    <w:rsid w:val="00F61992"/>
    <w:rsid w:val="00F61D10"/>
    <w:rsid w:val="00F61EE5"/>
    <w:rsid w:val="00F62ADF"/>
    <w:rsid w:val="00F62C52"/>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C16"/>
    <w:rsid w:val="00F65F46"/>
    <w:rsid w:val="00F6611E"/>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788"/>
    <w:rsid w:val="00F74CB4"/>
    <w:rsid w:val="00F7551E"/>
    <w:rsid w:val="00F755EA"/>
    <w:rsid w:val="00F75A07"/>
    <w:rsid w:val="00F75BEE"/>
    <w:rsid w:val="00F75D20"/>
    <w:rsid w:val="00F763CA"/>
    <w:rsid w:val="00F7641E"/>
    <w:rsid w:val="00F766BC"/>
    <w:rsid w:val="00F76762"/>
    <w:rsid w:val="00F76B6D"/>
    <w:rsid w:val="00F76F77"/>
    <w:rsid w:val="00F774A1"/>
    <w:rsid w:val="00F77E1F"/>
    <w:rsid w:val="00F8004C"/>
    <w:rsid w:val="00F80079"/>
    <w:rsid w:val="00F802A9"/>
    <w:rsid w:val="00F804CC"/>
    <w:rsid w:val="00F80941"/>
    <w:rsid w:val="00F80F32"/>
    <w:rsid w:val="00F81D77"/>
    <w:rsid w:val="00F81EAB"/>
    <w:rsid w:val="00F8276F"/>
    <w:rsid w:val="00F82FAC"/>
    <w:rsid w:val="00F83636"/>
    <w:rsid w:val="00F84205"/>
    <w:rsid w:val="00F851C3"/>
    <w:rsid w:val="00F8598E"/>
    <w:rsid w:val="00F87350"/>
    <w:rsid w:val="00F87979"/>
    <w:rsid w:val="00F87DBB"/>
    <w:rsid w:val="00F90B75"/>
    <w:rsid w:val="00F90D6D"/>
    <w:rsid w:val="00F914CF"/>
    <w:rsid w:val="00F91B12"/>
    <w:rsid w:val="00F91C26"/>
    <w:rsid w:val="00F925F1"/>
    <w:rsid w:val="00F92837"/>
    <w:rsid w:val="00F92AD6"/>
    <w:rsid w:val="00F930A6"/>
    <w:rsid w:val="00F9353F"/>
    <w:rsid w:val="00F936B6"/>
    <w:rsid w:val="00F93A9D"/>
    <w:rsid w:val="00F93DAE"/>
    <w:rsid w:val="00F94C63"/>
    <w:rsid w:val="00F94D7A"/>
    <w:rsid w:val="00F94E7C"/>
    <w:rsid w:val="00F955A0"/>
    <w:rsid w:val="00F95647"/>
    <w:rsid w:val="00F96313"/>
    <w:rsid w:val="00F96B4B"/>
    <w:rsid w:val="00F96E69"/>
    <w:rsid w:val="00FA02CB"/>
    <w:rsid w:val="00FA0891"/>
    <w:rsid w:val="00FA08EC"/>
    <w:rsid w:val="00FA0E2F"/>
    <w:rsid w:val="00FA11C0"/>
    <w:rsid w:val="00FA19C9"/>
    <w:rsid w:val="00FA1DA7"/>
    <w:rsid w:val="00FA236B"/>
    <w:rsid w:val="00FA23FE"/>
    <w:rsid w:val="00FA35DE"/>
    <w:rsid w:val="00FA3AD8"/>
    <w:rsid w:val="00FA422B"/>
    <w:rsid w:val="00FA42E5"/>
    <w:rsid w:val="00FA4346"/>
    <w:rsid w:val="00FA4CF8"/>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55D"/>
    <w:rsid w:val="00FB0755"/>
    <w:rsid w:val="00FB106C"/>
    <w:rsid w:val="00FB19EF"/>
    <w:rsid w:val="00FB1D9F"/>
    <w:rsid w:val="00FB2B81"/>
    <w:rsid w:val="00FB3097"/>
    <w:rsid w:val="00FB3159"/>
    <w:rsid w:val="00FB4868"/>
    <w:rsid w:val="00FB4AB9"/>
    <w:rsid w:val="00FB52BB"/>
    <w:rsid w:val="00FB5621"/>
    <w:rsid w:val="00FB593F"/>
    <w:rsid w:val="00FB5D41"/>
    <w:rsid w:val="00FB5DAD"/>
    <w:rsid w:val="00FB603D"/>
    <w:rsid w:val="00FB629C"/>
    <w:rsid w:val="00FB6CF3"/>
    <w:rsid w:val="00FB7168"/>
    <w:rsid w:val="00FB77F3"/>
    <w:rsid w:val="00FB78D4"/>
    <w:rsid w:val="00FB7BCD"/>
    <w:rsid w:val="00FB7EF6"/>
    <w:rsid w:val="00FC036F"/>
    <w:rsid w:val="00FC08DA"/>
    <w:rsid w:val="00FC1334"/>
    <w:rsid w:val="00FC153A"/>
    <w:rsid w:val="00FC17CA"/>
    <w:rsid w:val="00FC201A"/>
    <w:rsid w:val="00FC2031"/>
    <w:rsid w:val="00FC25EF"/>
    <w:rsid w:val="00FC2A43"/>
    <w:rsid w:val="00FC3325"/>
    <w:rsid w:val="00FC3353"/>
    <w:rsid w:val="00FC4091"/>
    <w:rsid w:val="00FC446C"/>
    <w:rsid w:val="00FC4864"/>
    <w:rsid w:val="00FC4AC7"/>
    <w:rsid w:val="00FC4DE4"/>
    <w:rsid w:val="00FC4EE6"/>
    <w:rsid w:val="00FC5D38"/>
    <w:rsid w:val="00FC641F"/>
    <w:rsid w:val="00FC6883"/>
    <w:rsid w:val="00FC6C89"/>
    <w:rsid w:val="00FC7B8D"/>
    <w:rsid w:val="00FC7DC8"/>
    <w:rsid w:val="00FC7F7C"/>
    <w:rsid w:val="00FD03BC"/>
    <w:rsid w:val="00FD0E5D"/>
    <w:rsid w:val="00FD1412"/>
    <w:rsid w:val="00FD1474"/>
    <w:rsid w:val="00FD1816"/>
    <w:rsid w:val="00FD2066"/>
    <w:rsid w:val="00FD2351"/>
    <w:rsid w:val="00FD25EC"/>
    <w:rsid w:val="00FD2AFF"/>
    <w:rsid w:val="00FD3AA9"/>
    <w:rsid w:val="00FD4317"/>
    <w:rsid w:val="00FD4376"/>
    <w:rsid w:val="00FD44D9"/>
    <w:rsid w:val="00FD471E"/>
    <w:rsid w:val="00FD4E3E"/>
    <w:rsid w:val="00FD542D"/>
    <w:rsid w:val="00FD6908"/>
    <w:rsid w:val="00FD6EA7"/>
    <w:rsid w:val="00FD7B2B"/>
    <w:rsid w:val="00FE02A4"/>
    <w:rsid w:val="00FE0465"/>
    <w:rsid w:val="00FE0953"/>
    <w:rsid w:val="00FE157B"/>
    <w:rsid w:val="00FE2002"/>
    <w:rsid w:val="00FE261C"/>
    <w:rsid w:val="00FE2D29"/>
    <w:rsid w:val="00FE2E46"/>
    <w:rsid w:val="00FE2FE2"/>
    <w:rsid w:val="00FE3370"/>
    <w:rsid w:val="00FE4023"/>
    <w:rsid w:val="00FE4766"/>
    <w:rsid w:val="00FE47AA"/>
    <w:rsid w:val="00FE4B35"/>
    <w:rsid w:val="00FE4C8C"/>
    <w:rsid w:val="00FE4E9B"/>
    <w:rsid w:val="00FE5050"/>
    <w:rsid w:val="00FE50D6"/>
    <w:rsid w:val="00FE52A5"/>
    <w:rsid w:val="00FE58EE"/>
    <w:rsid w:val="00FE58F7"/>
    <w:rsid w:val="00FE5C44"/>
    <w:rsid w:val="00FE60CF"/>
    <w:rsid w:val="00FE6D47"/>
    <w:rsid w:val="00FE7320"/>
    <w:rsid w:val="00FE7399"/>
    <w:rsid w:val="00FE7E44"/>
    <w:rsid w:val="00FF10DB"/>
    <w:rsid w:val="00FF195E"/>
    <w:rsid w:val="00FF1A97"/>
    <w:rsid w:val="00FF1B42"/>
    <w:rsid w:val="00FF1EE9"/>
    <w:rsid w:val="00FF1FB1"/>
    <w:rsid w:val="00FF2287"/>
    <w:rsid w:val="00FF2597"/>
    <w:rsid w:val="00FF270E"/>
    <w:rsid w:val="00FF2DA1"/>
    <w:rsid w:val="00FF2F7E"/>
    <w:rsid w:val="00FF354E"/>
    <w:rsid w:val="00FF38A8"/>
    <w:rsid w:val="00FF3DC8"/>
    <w:rsid w:val="00FF43C7"/>
    <w:rsid w:val="00FF46E8"/>
    <w:rsid w:val="00FF4A11"/>
    <w:rsid w:val="00FF5EB2"/>
    <w:rsid w:val="00FF65D1"/>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image" Target="media/image47.png"/><Relationship Id="rId53" Type="http://schemas.openxmlformats.org/officeDocument/2006/relationships/image" Target="media/image48.png"/><Relationship Id="rId54" Type="http://schemas.openxmlformats.org/officeDocument/2006/relationships/image" Target="media/image49.png"/><Relationship Id="rId55" Type="http://schemas.openxmlformats.org/officeDocument/2006/relationships/image" Target="media/image50.png"/><Relationship Id="rId56" Type="http://schemas.openxmlformats.org/officeDocument/2006/relationships/image" Target="media/image51.png"/><Relationship Id="rId57" Type="http://schemas.openxmlformats.org/officeDocument/2006/relationships/image" Target="media/image52.png"/><Relationship Id="rId58" Type="http://schemas.openxmlformats.org/officeDocument/2006/relationships/image" Target="media/image53.png"/><Relationship Id="rId59" Type="http://schemas.openxmlformats.org/officeDocument/2006/relationships/image" Target="media/image54.png"/><Relationship Id="rId70" Type="http://schemas.openxmlformats.org/officeDocument/2006/relationships/image" Target="media/image65.png"/><Relationship Id="rId71" Type="http://schemas.openxmlformats.org/officeDocument/2006/relationships/image" Target="media/image66.png"/><Relationship Id="rId72" Type="http://schemas.openxmlformats.org/officeDocument/2006/relationships/image" Target="media/image67.png"/><Relationship Id="rId73" Type="http://schemas.openxmlformats.org/officeDocument/2006/relationships/image" Target="media/image68.png"/><Relationship Id="rId74" Type="http://schemas.openxmlformats.org/officeDocument/2006/relationships/image" Target="media/image69.png"/><Relationship Id="rId75" Type="http://schemas.openxmlformats.org/officeDocument/2006/relationships/image" Target="media/image70.png"/><Relationship Id="rId76" Type="http://schemas.openxmlformats.org/officeDocument/2006/relationships/image" Target="media/image71.png"/><Relationship Id="rId77" Type="http://schemas.openxmlformats.org/officeDocument/2006/relationships/image" Target="media/image72.png"/><Relationship Id="rId78" Type="http://schemas.openxmlformats.org/officeDocument/2006/relationships/image" Target="media/image73.png"/><Relationship Id="rId79" Type="http://schemas.openxmlformats.org/officeDocument/2006/relationships/image" Target="media/image74.png"/><Relationship Id="rId90" Type="http://schemas.openxmlformats.org/officeDocument/2006/relationships/hyperlink" Target="http://mpeg.chiariglione.org/standards/mpeg-dash" TargetMode="External"/><Relationship Id="rId91" Type="http://schemas.openxmlformats.org/officeDocument/2006/relationships/hyperlink" Target="https://hadoop.apache.org/" TargetMode="External"/><Relationship Id="rId92" Type="http://schemas.openxmlformats.org/officeDocument/2006/relationships/hyperlink" Target="http://ir.youku.com/phoenix.zhtml?c=241246&amp;p=irol-newsArticle_print&amp;ID=1988630" TargetMode="External"/><Relationship Id="rId93" Type="http://schemas.openxmlformats.org/officeDocument/2006/relationships/hyperlink" Target="https://github.com/isnowfy/snownlp" TargetMode="External"/><Relationship Id="rId94" Type="http://schemas.openxmlformats.org/officeDocument/2006/relationships/hyperlink" Target="https://github.com/fxsjy/jieba" TargetMode="External"/><Relationship Id="rId95" Type="http://schemas.openxmlformats.org/officeDocument/2006/relationships/fontTable" Target="fontTable.xml"/><Relationship Id="rId96" Type="http://schemas.openxmlformats.org/officeDocument/2006/relationships/theme" Target="theme/theme1.xml"/><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60" Type="http://schemas.openxmlformats.org/officeDocument/2006/relationships/image" Target="media/image55.png"/><Relationship Id="rId61" Type="http://schemas.openxmlformats.org/officeDocument/2006/relationships/image" Target="media/image56.png"/><Relationship Id="rId62" Type="http://schemas.openxmlformats.org/officeDocument/2006/relationships/image" Target="media/image57.png"/><Relationship Id="rId63" Type="http://schemas.openxmlformats.org/officeDocument/2006/relationships/image" Target="media/image58.png"/><Relationship Id="rId64" Type="http://schemas.openxmlformats.org/officeDocument/2006/relationships/image" Target="media/image59.png"/><Relationship Id="rId65" Type="http://schemas.openxmlformats.org/officeDocument/2006/relationships/image" Target="media/image60.png"/><Relationship Id="rId66" Type="http://schemas.openxmlformats.org/officeDocument/2006/relationships/image" Target="media/image61.png"/><Relationship Id="rId67" Type="http://schemas.openxmlformats.org/officeDocument/2006/relationships/image" Target="media/image62.png"/><Relationship Id="rId68" Type="http://schemas.openxmlformats.org/officeDocument/2006/relationships/image" Target="media/image63.png"/><Relationship Id="rId69" Type="http://schemas.openxmlformats.org/officeDocument/2006/relationships/image" Target="media/image64.png"/><Relationship Id="rId80" Type="http://schemas.openxmlformats.org/officeDocument/2006/relationships/image" Target="media/image75.png"/><Relationship Id="rId81" Type="http://schemas.openxmlformats.org/officeDocument/2006/relationships/image" Target="media/image76.png"/><Relationship Id="rId82" Type="http://schemas.openxmlformats.org/officeDocument/2006/relationships/hyperlink" Target="http://www.internetlivestats.com/internet-users/" TargetMode="External"/><Relationship Id="rId83" Type="http://schemas.openxmlformats.org/officeDocument/2006/relationships/hyperlink" Target="http://www.cnnic.net.cn/hlwfzyj/hlwxzbg/hlwtjbg/201701/P020170123364672657408.pdf" TargetMode="External"/><Relationship Id="rId84" Type="http://schemas.openxmlformats.org/officeDocument/2006/relationships/hyperlink" Target="http://www.cisco.com/c/en/us/solutions/collateral/service-provider/visual-networking-index-vni/complete-white-paper-c11-481360.html" TargetMode="External"/><Relationship Id="rId85" Type="http://schemas.openxmlformats.org/officeDocument/2006/relationships/hyperlink" Target="http://cloud.youku.com/docs" TargetMode="External"/><Relationship Id="rId86" Type="http://schemas.openxmlformats.org/officeDocument/2006/relationships/hyperlink" Target="http://hadoop.apache.org/" TargetMode="External"/><Relationship Id="rId87" Type="http://schemas.openxmlformats.org/officeDocument/2006/relationships/hyperlink" Target="http://www.adobe.com/products/hds-dynamic-streaming.html" TargetMode="External"/><Relationship Id="rId88" Type="http://schemas.openxmlformats.org/officeDocument/2006/relationships/hyperlink" Target="https://developer.apple.com/streaming/" TargetMode="External"/><Relationship Id="rId89" Type="http://schemas.openxmlformats.org/officeDocument/2006/relationships/hyperlink" Target="https://www.iis.net/downloads/microsoft/smooth-streamin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EEB1D30-FC04-0B44-947B-19AAC31E1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139</Pages>
  <Words>39358</Words>
  <Characters>224342</Characters>
  <Application>Microsoft Macintosh Word</Application>
  <DocSecurity>0</DocSecurity>
  <Lines>1869</Lines>
  <Paragraphs>526</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631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109</cp:revision>
  <cp:lastPrinted>2017-03-30T06:46:00Z</cp:lastPrinted>
  <dcterms:created xsi:type="dcterms:W3CDTF">2017-03-30T06:46:00Z</dcterms:created>
  <dcterms:modified xsi:type="dcterms:W3CDTF">2017-04-04T03:34:00Z</dcterms:modified>
</cp:coreProperties>
</file>